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CF2BF5"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5279970"/>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68A3643D" w:rsidR="00222BE9" w:rsidRDefault="002B2D82" w:rsidP="00CC1A8C">
      <w:r>
        <w:t xml:space="preserve">Albacete, a </w:t>
      </w:r>
      <w:r>
        <w:fldChar w:fldCharType="begin"/>
      </w:r>
      <w:r>
        <w:instrText xml:space="preserve"> TIME \@ "dddd, d' de 'MMMM' de 'yyyy" </w:instrText>
      </w:r>
      <w:r>
        <w:fldChar w:fldCharType="separate"/>
      </w:r>
      <w:r w:rsidR="00CF2BF5">
        <w:rPr>
          <w:noProof/>
        </w:rPr>
        <w:t>martes, 29 de may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5279971"/>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5279972"/>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01780DDC" w:rsidR="004F2107" w:rsidRPr="00F76131" w:rsidRDefault="004F2107" w:rsidP="002B7FD6">
      <w:pPr>
        <w:rPr>
          <w:lang w:val="en-US"/>
        </w:rPr>
      </w:pPr>
      <w:r w:rsidRPr="004F2107">
        <w:rPr>
          <w:lang w:val="en-US"/>
        </w:rPr>
        <w:t xml:space="preserve">In this </w:t>
      </w:r>
      <w:r w:rsidR="00AC166E">
        <w:rPr>
          <w:lang w:val="en-US"/>
        </w:rPr>
        <w:t>final degree project</w:t>
      </w:r>
      <w:r w:rsidRPr="004F2107">
        <w:rPr>
          <w:lang w:val="en-US"/>
        </w:rPr>
        <w:t xml:space="preserve">,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5279973"/>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3276AD5D" w14:textId="207659A0" w:rsidR="00B34DFE"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B34DFE">
        <w:rPr>
          <w:noProof/>
        </w:rPr>
        <w:t>Declaración de Autoría</w:t>
      </w:r>
      <w:r w:rsidR="00B34DFE">
        <w:rPr>
          <w:noProof/>
        </w:rPr>
        <w:tab/>
      </w:r>
      <w:r w:rsidR="00B34DFE">
        <w:rPr>
          <w:noProof/>
        </w:rPr>
        <w:fldChar w:fldCharType="begin"/>
      </w:r>
      <w:r w:rsidR="00B34DFE">
        <w:rPr>
          <w:noProof/>
        </w:rPr>
        <w:instrText xml:space="preserve"> PAGEREF _Toc515279970 \h </w:instrText>
      </w:r>
      <w:r w:rsidR="00B34DFE">
        <w:rPr>
          <w:noProof/>
        </w:rPr>
      </w:r>
      <w:r w:rsidR="00B34DFE">
        <w:rPr>
          <w:noProof/>
        </w:rPr>
        <w:fldChar w:fldCharType="separate"/>
      </w:r>
      <w:r w:rsidR="00B34DFE">
        <w:rPr>
          <w:noProof/>
        </w:rPr>
        <w:t>iii</w:t>
      </w:r>
      <w:r w:rsidR="00B34DFE">
        <w:rPr>
          <w:noProof/>
        </w:rPr>
        <w:fldChar w:fldCharType="end"/>
      </w:r>
    </w:p>
    <w:p w14:paraId="0DE594B1" w14:textId="4D61FBCD" w:rsidR="00B34DFE" w:rsidRDefault="00B34DFE">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5279971 \h </w:instrText>
      </w:r>
      <w:r>
        <w:rPr>
          <w:noProof/>
        </w:rPr>
      </w:r>
      <w:r>
        <w:rPr>
          <w:noProof/>
        </w:rPr>
        <w:fldChar w:fldCharType="separate"/>
      </w:r>
      <w:r>
        <w:rPr>
          <w:noProof/>
        </w:rPr>
        <w:t>v</w:t>
      </w:r>
      <w:r>
        <w:rPr>
          <w:noProof/>
        </w:rPr>
        <w:fldChar w:fldCharType="end"/>
      </w:r>
    </w:p>
    <w:p w14:paraId="3B85FDDA" w14:textId="13A01914" w:rsidR="00B34DFE" w:rsidRDefault="00B34DFE">
      <w:pPr>
        <w:pStyle w:val="TDC2"/>
        <w:rPr>
          <w:rFonts w:asciiTheme="minorHAnsi" w:eastAsiaTheme="minorEastAsia" w:hAnsiTheme="minorHAnsi" w:cstheme="minorBidi"/>
          <w:noProof/>
          <w:kern w:val="0"/>
          <w:sz w:val="22"/>
          <w:szCs w:val="22"/>
          <w:lang w:eastAsia="es-ES" w:bidi="ar-SA"/>
        </w:rPr>
      </w:pPr>
      <w:r w:rsidRPr="00B34DFE">
        <w:rPr>
          <w:noProof/>
        </w:rPr>
        <w:t>Abstract</w:t>
      </w:r>
      <w:r>
        <w:rPr>
          <w:noProof/>
        </w:rPr>
        <w:tab/>
      </w:r>
      <w:r>
        <w:rPr>
          <w:noProof/>
        </w:rPr>
        <w:fldChar w:fldCharType="begin"/>
      </w:r>
      <w:r>
        <w:rPr>
          <w:noProof/>
        </w:rPr>
        <w:instrText xml:space="preserve"> PAGEREF _Toc515279972 \h </w:instrText>
      </w:r>
      <w:r>
        <w:rPr>
          <w:noProof/>
        </w:rPr>
      </w:r>
      <w:r>
        <w:rPr>
          <w:noProof/>
        </w:rPr>
        <w:fldChar w:fldCharType="separate"/>
      </w:r>
      <w:r>
        <w:rPr>
          <w:noProof/>
        </w:rPr>
        <w:t>vi</w:t>
      </w:r>
      <w:r>
        <w:rPr>
          <w:noProof/>
        </w:rPr>
        <w:fldChar w:fldCharType="end"/>
      </w:r>
    </w:p>
    <w:p w14:paraId="1E686CD6" w14:textId="7A13D7F4" w:rsidR="00B34DFE" w:rsidRDefault="00B34DFE">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5279973 \h </w:instrText>
      </w:r>
      <w:r>
        <w:rPr>
          <w:noProof/>
        </w:rPr>
      </w:r>
      <w:r>
        <w:rPr>
          <w:noProof/>
        </w:rPr>
        <w:fldChar w:fldCharType="separate"/>
      </w:r>
      <w:r>
        <w:rPr>
          <w:noProof/>
        </w:rPr>
        <w:t>vii</w:t>
      </w:r>
      <w:r>
        <w:rPr>
          <w:noProof/>
        </w:rPr>
        <w:fldChar w:fldCharType="end"/>
      </w:r>
    </w:p>
    <w:p w14:paraId="27242303" w14:textId="4A2150AF"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5279974 \h </w:instrText>
      </w:r>
      <w:r>
        <w:rPr>
          <w:noProof/>
        </w:rPr>
      </w:r>
      <w:r>
        <w:rPr>
          <w:noProof/>
        </w:rPr>
        <w:fldChar w:fldCharType="separate"/>
      </w:r>
      <w:r>
        <w:rPr>
          <w:noProof/>
        </w:rPr>
        <w:t>19</w:t>
      </w:r>
      <w:r>
        <w:rPr>
          <w:noProof/>
        </w:rPr>
        <w:fldChar w:fldCharType="end"/>
      </w:r>
    </w:p>
    <w:p w14:paraId="305FF8B1" w14:textId="213C7583" w:rsidR="00B34DFE" w:rsidRDefault="00B34DFE">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5279975 \h </w:instrText>
      </w:r>
      <w:r>
        <w:rPr>
          <w:noProof/>
        </w:rPr>
      </w:r>
      <w:r>
        <w:rPr>
          <w:noProof/>
        </w:rPr>
        <w:fldChar w:fldCharType="separate"/>
      </w:r>
      <w:r>
        <w:rPr>
          <w:noProof/>
        </w:rPr>
        <w:t>19</w:t>
      </w:r>
      <w:r>
        <w:rPr>
          <w:noProof/>
        </w:rPr>
        <w:fldChar w:fldCharType="end"/>
      </w:r>
    </w:p>
    <w:p w14:paraId="6CD46687" w14:textId="276F4A39" w:rsidR="00B34DFE" w:rsidRDefault="00B34DFE">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5279976 \h </w:instrText>
      </w:r>
      <w:r>
        <w:rPr>
          <w:noProof/>
        </w:rPr>
      </w:r>
      <w:r>
        <w:rPr>
          <w:noProof/>
        </w:rPr>
        <w:fldChar w:fldCharType="separate"/>
      </w:r>
      <w:r>
        <w:rPr>
          <w:noProof/>
        </w:rPr>
        <w:t>20</w:t>
      </w:r>
      <w:r>
        <w:rPr>
          <w:noProof/>
        </w:rPr>
        <w:fldChar w:fldCharType="end"/>
      </w:r>
    </w:p>
    <w:p w14:paraId="2B6E4D25" w14:textId="1014A0D0" w:rsidR="00B34DFE" w:rsidRDefault="00B34DFE">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5279977 \h </w:instrText>
      </w:r>
      <w:r>
        <w:rPr>
          <w:noProof/>
        </w:rPr>
      </w:r>
      <w:r>
        <w:rPr>
          <w:noProof/>
        </w:rPr>
        <w:fldChar w:fldCharType="separate"/>
      </w:r>
      <w:r>
        <w:rPr>
          <w:noProof/>
        </w:rPr>
        <w:t>21</w:t>
      </w:r>
      <w:r>
        <w:rPr>
          <w:noProof/>
        </w:rPr>
        <w:fldChar w:fldCharType="end"/>
      </w:r>
    </w:p>
    <w:p w14:paraId="419240E9" w14:textId="73006599"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5279978 \h </w:instrText>
      </w:r>
      <w:r>
        <w:rPr>
          <w:noProof/>
        </w:rPr>
      </w:r>
      <w:r>
        <w:rPr>
          <w:noProof/>
        </w:rPr>
        <w:fldChar w:fldCharType="separate"/>
      </w:r>
      <w:r>
        <w:rPr>
          <w:noProof/>
        </w:rPr>
        <w:t>23</w:t>
      </w:r>
      <w:r>
        <w:rPr>
          <w:noProof/>
        </w:rPr>
        <w:fldChar w:fldCharType="end"/>
      </w:r>
    </w:p>
    <w:p w14:paraId="22D0F487" w14:textId="35457461" w:rsidR="00B34DFE" w:rsidRDefault="00B34DFE">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5279979 \h </w:instrText>
      </w:r>
      <w:r>
        <w:rPr>
          <w:noProof/>
        </w:rPr>
      </w:r>
      <w:r>
        <w:rPr>
          <w:noProof/>
        </w:rPr>
        <w:fldChar w:fldCharType="separate"/>
      </w:r>
      <w:r>
        <w:rPr>
          <w:noProof/>
        </w:rPr>
        <w:t>24</w:t>
      </w:r>
      <w:r>
        <w:rPr>
          <w:noProof/>
        </w:rPr>
        <w:fldChar w:fldCharType="end"/>
      </w:r>
    </w:p>
    <w:p w14:paraId="45419644" w14:textId="44CD5C1E" w:rsidR="00B34DFE" w:rsidRDefault="00B34DFE">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5279980 \h </w:instrText>
      </w:r>
      <w:r>
        <w:rPr>
          <w:noProof/>
        </w:rPr>
      </w:r>
      <w:r>
        <w:rPr>
          <w:noProof/>
        </w:rPr>
        <w:fldChar w:fldCharType="separate"/>
      </w:r>
      <w:r>
        <w:rPr>
          <w:noProof/>
        </w:rPr>
        <w:t>24</w:t>
      </w:r>
      <w:r>
        <w:rPr>
          <w:noProof/>
        </w:rPr>
        <w:fldChar w:fldCharType="end"/>
      </w:r>
    </w:p>
    <w:p w14:paraId="002E8387" w14:textId="46F8EFF7" w:rsidR="00B34DFE" w:rsidRDefault="00B34DFE">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5279981 \h </w:instrText>
      </w:r>
      <w:r>
        <w:rPr>
          <w:noProof/>
        </w:rPr>
      </w:r>
      <w:r>
        <w:rPr>
          <w:noProof/>
        </w:rPr>
        <w:fldChar w:fldCharType="separate"/>
      </w:r>
      <w:r>
        <w:rPr>
          <w:noProof/>
        </w:rPr>
        <w:t>25</w:t>
      </w:r>
      <w:r>
        <w:rPr>
          <w:noProof/>
        </w:rPr>
        <w:fldChar w:fldCharType="end"/>
      </w:r>
    </w:p>
    <w:p w14:paraId="137876D6" w14:textId="075734E5" w:rsidR="00B34DFE" w:rsidRDefault="00B34DFE">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5279982 \h </w:instrText>
      </w:r>
      <w:r>
        <w:rPr>
          <w:noProof/>
        </w:rPr>
      </w:r>
      <w:r>
        <w:rPr>
          <w:noProof/>
        </w:rPr>
        <w:fldChar w:fldCharType="separate"/>
      </w:r>
      <w:r>
        <w:rPr>
          <w:noProof/>
        </w:rPr>
        <w:t>26</w:t>
      </w:r>
      <w:r>
        <w:rPr>
          <w:noProof/>
        </w:rPr>
        <w:fldChar w:fldCharType="end"/>
      </w:r>
    </w:p>
    <w:p w14:paraId="0F73AA57" w14:textId="3875160C" w:rsidR="00B34DFE" w:rsidRDefault="00B34DFE">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5279983 \h </w:instrText>
      </w:r>
      <w:r>
        <w:rPr>
          <w:noProof/>
        </w:rPr>
      </w:r>
      <w:r>
        <w:rPr>
          <w:noProof/>
        </w:rPr>
        <w:fldChar w:fldCharType="separate"/>
      </w:r>
      <w:r>
        <w:rPr>
          <w:noProof/>
        </w:rPr>
        <w:t>28</w:t>
      </w:r>
      <w:r>
        <w:rPr>
          <w:noProof/>
        </w:rPr>
        <w:fldChar w:fldCharType="end"/>
      </w:r>
    </w:p>
    <w:p w14:paraId="635A8F18" w14:textId="29DE4677" w:rsidR="00B34DFE" w:rsidRDefault="00B34DFE">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5279984 \h </w:instrText>
      </w:r>
      <w:r>
        <w:rPr>
          <w:noProof/>
        </w:rPr>
      </w:r>
      <w:r>
        <w:rPr>
          <w:noProof/>
        </w:rPr>
        <w:fldChar w:fldCharType="separate"/>
      </w:r>
      <w:r>
        <w:rPr>
          <w:noProof/>
        </w:rPr>
        <w:t>29</w:t>
      </w:r>
      <w:r>
        <w:rPr>
          <w:noProof/>
        </w:rPr>
        <w:fldChar w:fldCharType="end"/>
      </w:r>
    </w:p>
    <w:p w14:paraId="243086A9" w14:textId="2D9B1D36" w:rsidR="00B34DFE" w:rsidRDefault="00B34DFE">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5279985 \h </w:instrText>
      </w:r>
      <w:r>
        <w:rPr>
          <w:noProof/>
        </w:rPr>
      </w:r>
      <w:r>
        <w:rPr>
          <w:noProof/>
        </w:rPr>
        <w:fldChar w:fldCharType="separate"/>
      </w:r>
      <w:r>
        <w:rPr>
          <w:noProof/>
        </w:rPr>
        <w:t>30</w:t>
      </w:r>
      <w:r>
        <w:rPr>
          <w:noProof/>
        </w:rPr>
        <w:fldChar w:fldCharType="end"/>
      </w:r>
    </w:p>
    <w:p w14:paraId="74AABF82" w14:textId="02C136B4" w:rsidR="00B34DFE" w:rsidRDefault="00B34DFE">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5279986 \h </w:instrText>
      </w:r>
      <w:r>
        <w:rPr>
          <w:noProof/>
        </w:rPr>
      </w:r>
      <w:r>
        <w:rPr>
          <w:noProof/>
        </w:rPr>
        <w:fldChar w:fldCharType="separate"/>
      </w:r>
      <w:r>
        <w:rPr>
          <w:noProof/>
        </w:rPr>
        <w:t>32</w:t>
      </w:r>
      <w:r>
        <w:rPr>
          <w:noProof/>
        </w:rPr>
        <w:fldChar w:fldCharType="end"/>
      </w:r>
    </w:p>
    <w:p w14:paraId="5581CE51" w14:textId="4E238227" w:rsidR="00B34DFE" w:rsidRDefault="00B34DFE">
      <w:pPr>
        <w:pStyle w:val="TDC2"/>
        <w:rPr>
          <w:rFonts w:asciiTheme="minorHAnsi" w:eastAsiaTheme="minorEastAsia" w:hAnsiTheme="minorHAnsi" w:cstheme="minorBidi"/>
          <w:noProof/>
          <w:kern w:val="0"/>
          <w:sz w:val="22"/>
          <w:szCs w:val="22"/>
          <w:lang w:eastAsia="es-ES" w:bidi="ar-SA"/>
        </w:rPr>
      </w:pPr>
      <w:r>
        <w:rPr>
          <w:noProof/>
        </w:rPr>
        <w:t>2.1.8.1 Sintaxis</w:t>
      </w:r>
      <w:r>
        <w:rPr>
          <w:noProof/>
        </w:rPr>
        <w:tab/>
      </w:r>
      <w:r>
        <w:rPr>
          <w:noProof/>
        </w:rPr>
        <w:fldChar w:fldCharType="begin"/>
      </w:r>
      <w:r>
        <w:rPr>
          <w:noProof/>
        </w:rPr>
        <w:instrText xml:space="preserve"> PAGEREF _Toc515279987 \h </w:instrText>
      </w:r>
      <w:r>
        <w:rPr>
          <w:noProof/>
        </w:rPr>
      </w:r>
      <w:r>
        <w:rPr>
          <w:noProof/>
        </w:rPr>
        <w:fldChar w:fldCharType="separate"/>
      </w:r>
      <w:r>
        <w:rPr>
          <w:noProof/>
        </w:rPr>
        <w:t>33</w:t>
      </w:r>
      <w:r>
        <w:rPr>
          <w:noProof/>
        </w:rPr>
        <w:fldChar w:fldCharType="end"/>
      </w:r>
    </w:p>
    <w:p w14:paraId="6FD4EF6F" w14:textId="54388558" w:rsidR="00B34DFE" w:rsidRDefault="00B34DFE">
      <w:pPr>
        <w:pStyle w:val="TDC2"/>
        <w:rPr>
          <w:rFonts w:asciiTheme="minorHAnsi" w:eastAsiaTheme="minorEastAsia" w:hAnsiTheme="minorHAnsi" w:cstheme="minorBidi"/>
          <w:noProof/>
          <w:kern w:val="0"/>
          <w:sz w:val="22"/>
          <w:szCs w:val="22"/>
          <w:lang w:eastAsia="es-ES" w:bidi="ar-SA"/>
        </w:rPr>
      </w:pPr>
      <w:r>
        <w:rPr>
          <w:noProof/>
        </w:rPr>
        <w:lastRenderedPageBreak/>
        <w:t>2.1.9. comparativa</w:t>
      </w:r>
      <w:r>
        <w:rPr>
          <w:noProof/>
        </w:rPr>
        <w:tab/>
      </w:r>
      <w:r>
        <w:rPr>
          <w:noProof/>
        </w:rPr>
        <w:fldChar w:fldCharType="begin"/>
      </w:r>
      <w:r>
        <w:rPr>
          <w:noProof/>
        </w:rPr>
        <w:instrText xml:space="preserve"> PAGEREF _Toc515279988 \h </w:instrText>
      </w:r>
      <w:r>
        <w:rPr>
          <w:noProof/>
        </w:rPr>
      </w:r>
      <w:r>
        <w:rPr>
          <w:noProof/>
        </w:rPr>
        <w:fldChar w:fldCharType="separate"/>
      </w:r>
      <w:r>
        <w:rPr>
          <w:noProof/>
        </w:rPr>
        <w:t>36</w:t>
      </w:r>
      <w:r>
        <w:rPr>
          <w:noProof/>
        </w:rPr>
        <w:fldChar w:fldCharType="end"/>
      </w:r>
    </w:p>
    <w:p w14:paraId="56F278BF" w14:textId="4DB513E5" w:rsidR="00B34DFE" w:rsidRDefault="00B34DFE">
      <w:pPr>
        <w:pStyle w:val="TDC2"/>
        <w:rPr>
          <w:rFonts w:asciiTheme="minorHAnsi" w:eastAsiaTheme="minorEastAsia" w:hAnsiTheme="minorHAnsi" w:cstheme="minorBidi"/>
          <w:noProof/>
          <w:kern w:val="0"/>
          <w:sz w:val="22"/>
          <w:szCs w:val="22"/>
          <w:lang w:eastAsia="es-ES" w:bidi="ar-SA"/>
        </w:rPr>
      </w:pPr>
      <w:r>
        <w:rPr>
          <w:noProof/>
        </w:rPr>
        <w:t>2.1.10. Discusión tecnológica</w:t>
      </w:r>
      <w:r>
        <w:rPr>
          <w:noProof/>
        </w:rPr>
        <w:tab/>
      </w:r>
      <w:r>
        <w:rPr>
          <w:noProof/>
        </w:rPr>
        <w:fldChar w:fldCharType="begin"/>
      </w:r>
      <w:r>
        <w:rPr>
          <w:noProof/>
        </w:rPr>
        <w:instrText xml:space="preserve"> PAGEREF _Toc515279989 \h </w:instrText>
      </w:r>
      <w:r>
        <w:rPr>
          <w:noProof/>
        </w:rPr>
      </w:r>
      <w:r>
        <w:rPr>
          <w:noProof/>
        </w:rPr>
        <w:fldChar w:fldCharType="separate"/>
      </w:r>
      <w:r>
        <w:rPr>
          <w:noProof/>
        </w:rPr>
        <w:t>36</w:t>
      </w:r>
      <w:r>
        <w:rPr>
          <w:noProof/>
        </w:rPr>
        <w:fldChar w:fldCharType="end"/>
      </w:r>
    </w:p>
    <w:p w14:paraId="2F0F284E" w14:textId="7364F589" w:rsidR="00B34DFE" w:rsidRDefault="00B34DFE">
      <w:pPr>
        <w:pStyle w:val="TDC2"/>
        <w:rPr>
          <w:rFonts w:asciiTheme="minorHAnsi" w:eastAsiaTheme="minorEastAsia" w:hAnsiTheme="minorHAnsi" w:cstheme="minorBidi"/>
          <w:noProof/>
          <w:kern w:val="0"/>
          <w:sz w:val="22"/>
          <w:szCs w:val="22"/>
          <w:lang w:eastAsia="es-ES" w:bidi="ar-SA"/>
        </w:rPr>
      </w:pPr>
      <w:r>
        <w:rPr>
          <w:noProof/>
        </w:rPr>
        <w:t>2.1.10.1 Discusión de lenguajes CEP.</w:t>
      </w:r>
      <w:r>
        <w:rPr>
          <w:noProof/>
        </w:rPr>
        <w:tab/>
      </w:r>
      <w:r>
        <w:rPr>
          <w:noProof/>
        </w:rPr>
        <w:fldChar w:fldCharType="begin"/>
      </w:r>
      <w:r>
        <w:rPr>
          <w:noProof/>
        </w:rPr>
        <w:instrText xml:space="preserve"> PAGEREF _Toc515279990 \h </w:instrText>
      </w:r>
      <w:r>
        <w:rPr>
          <w:noProof/>
        </w:rPr>
      </w:r>
      <w:r>
        <w:rPr>
          <w:noProof/>
        </w:rPr>
        <w:fldChar w:fldCharType="separate"/>
      </w:r>
      <w:r>
        <w:rPr>
          <w:noProof/>
        </w:rPr>
        <w:t>36</w:t>
      </w:r>
      <w:r>
        <w:rPr>
          <w:noProof/>
        </w:rPr>
        <w:fldChar w:fldCharType="end"/>
      </w:r>
    </w:p>
    <w:p w14:paraId="738A07E8" w14:textId="1E77FA35" w:rsidR="00B34DFE" w:rsidRDefault="00B34DFE">
      <w:pPr>
        <w:pStyle w:val="TDC2"/>
        <w:rPr>
          <w:rFonts w:asciiTheme="minorHAnsi" w:eastAsiaTheme="minorEastAsia" w:hAnsiTheme="minorHAnsi" w:cstheme="minorBidi"/>
          <w:noProof/>
          <w:kern w:val="0"/>
          <w:sz w:val="22"/>
          <w:szCs w:val="22"/>
          <w:lang w:eastAsia="es-ES" w:bidi="ar-SA"/>
        </w:rPr>
      </w:pPr>
      <w:r>
        <w:rPr>
          <w:noProof/>
        </w:rPr>
        <w:t>2.1.11. Discusión de Enterprise service bus</w:t>
      </w:r>
      <w:r>
        <w:rPr>
          <w:noProof/>
        </w:rPr>
        <w:tab/>
      </w:r>
      <w:r>
        <w:rPr>
          <w:noProof/>
        </w:rPr>
        <w:fldChar w:fldCharType="begin"/>
      </w:r>
      <w:r>
        <w:rPr>
          <w:noProof/>
        </w:rPr>
        <w:instrText xml:space="preserve"> PAGEREF _Toc515279991 \h </w:instrText>
      </w:r>
      <w:r>
        <w:rPr>
          <w:noProof/>
        </w:rPr>
      </w:r>
      <w:r>
        <w:rPr>
          <w:noProof/>
        </w:rPr>
        <w:fldChar w:fldCharType="separate"/>
      </w:r>
      <w:r>
        <w:rPr>
          <w:noProof/>
        </w:rPr>
        <w:t>38</w:t>
      </w:r>
      <w:r>
        <w:rPr>
          <w:noProof/>
        </w:rPr>
        <w:fldChar w:fldCharType="end"/>
      </w:r>
    </w:p>
    <w:p w14:paraId="115E4BBE" w14:textId="1350BC4C" w:rsidR="00B34DFE" w:rsidRDefault="00B34DFE">
      <w:pPr>
        <w:pStyle w:val="TDC2"/>
        <w:rPr>
          <w:rFonts w:asciiTheme="minorHAnsi" w:eastAsiaTheme="minorEastAsia" w:hAnsiTheme="minorHAnsi" w:cstheme="minorBidi"/>
          <w:noProof/>
          <w:kern w:val="0"/>
          <w:sz w:val="22"/>
          <w:szCs w:val="22"/>
          <w:lang w:eastAsia="es-ES" w:bidi="ar-SA"/>
        </w:rPr>
      </w:pPr>
      <w:r>
        <w:rPr>
          <w:noProof/>
        </w:rPr>
        <w:t>2.1.12. Metodologías existentes</w:t>
      </w:r>
      <w:r>
        <w:rPr>
          <w:noProof/>
        </w:rPr>
        <w:tab/>
      </w:r>
      <w:r>
        <w:rPr>
          <w:noProof/>
        </w:rPr>
        <w:fldChar w:fldCharType="begin"/>
      </w:r>
      <w:r>
        <w:rPr>
          <w:noProof/>
        </w:rPr>
        <w:instrText xml:space="preserve"> PAGEREF _Toc515279992 \h </w:instrText>
      </w:r>
      <w:r>
        <w:rPr>
          <w:noProof/>
        </w:rPr>
      </w:r>
      <w:r>
        <w:rPr>
          <w:noProof/>
        </w:rPr>
        <w:fldChar w:fldCharType="separate"/>
      </w:r>
      <w:r>
        <w:rPr>
          <w:noProof/>
        </w:rPr>
        <w:t>41</w:t>
      </w:r>
      <w:r>
        <w:rPr>
          <w:noProof/>
        </w:rPr>
        <w:fldChar w:fldCharType="end"/>
      </w:r>
    </w:p>
    <w:p w14:paraId="698C6042" w14:textId="3031AF85" w:rsidR="00B34DFE" w:rsidRDefault="00B34DFE">
      <w:pPr>
        <w:pStyle w:val="TDC2"/>
        <w:rPr>
          <w:rFonts w:asciiTheme="minorHAnsi" w:eastAsiaTheme="minorEastAsia" w:hAnsiTheme="minorHAnsi" w:cstheme="minorBidi"/>
          <w:noProof/>
          <w:kern w:val="0"/>
          <w:sz w:val="22"/>
          <w:szCs w:val="22"/>
          <w:lang w:eastAsia="es-ES" w:bidi="ar-SA"/>
        </w:rPr>
      </w:pPr>
      <w:r>
        <w:rPr>
          <w:noProof/>
        </w:rPr>
        <w:t>2.1.13. Elección de Metodología Ágil.</w:t>
      </w:r>
      <w:r>
        <w:rPr>
          <w:noProof/>
        </w:rPr>
        <w:tab/>
      </w:r>
      <w:r>
        <w:rPr>
          <w:noProof/>
        </w:rPr>
        <w:fldChar w:fldCharType="begin"/>
      </w:r>
      <w:r>
        <w:rPr>
          <w:noProof/>
        </w:rPr>
        <w:instrText xml:space="preserve"> PAGEREF _Toc515279993 \h </w:instrText>
      </w:r>
      <w:r>
        <w:rPr>
          <w:noProof/>
        </w:rPr>
      </w:r>
      <w:r>
        <w:rPr>
          <w:noProof/>
        </w:rPr>
        <w:fldChar w:fldCharType="separate"/>
      </w:r>
      <w:r>
        <w:rPr>
          <w:noProof/>
        </w:rPr>
        <w:t>46</w:t>
      </w:r>
      <w:r>
        <w:rPr>
          <w:noProof/>
        </w:rPr>
        <w:fldChar w:fldCharType="end"/>
      </w:r>
    </w:p>
    <w:p w14:paraId="4955B292" w14:textId="3674AC2B"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5279994 \h </w:instrText>
      </w:r>
      <w:r>
        <w:rPr>
          <w:noProof/>
        </w:rPr>
      </w:r>
      <w:r>
        <w:rPr>
          <w:noProof/>
        </w:rPr>
        <w:fldChar w:fldCharType="separate"/>
      </w:r>
      <w:r>
        <w:rPr>
          <w:noProof/>
        </w:rPr>
        <w:t>51</w:t>
      </w:r>
      <w:r>
        <w:rPr>
          <w:noProof/>
        </w:rPr>
        <w:fldChar w:fldCharType="end"/>
      </w:r>
    </w:p>
    <w:p w14:paraId="77B068C5" w14:textId="3F4D88E1" w:rsidR="00B34DFE" w:rsidRDefault="00B34DFE">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5279995 \h </w:instrText>
      </w:r>
      <w:r>
        <w:rPr>
          <w:noProof/>
        </w:rPr>
      </w:r>
      <w:r>
        <w:rPr>
          <w:noProof/>
        </w:rPr>
        <w:fldChar w:fldCharType="separate"/>
      </w:r>
      <w:r>
        <w:rPr>
          <w:noProof/>
        </w:rPr>
        <w:t>51</w:t>
      </w:r>
      <w:r>
        <w:rPr>
          <w:noProof/>
        </w:rPr>
        <w:fldChar w:fldCharType="end"/>
      </w:r>
    </w:p>
    <w:p w14:paraId="45B056AF" w14:textId="5DD8BCD1" w:rsidR="00B34DFE" w:rsidRDefault="00B34DFE">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5279996 \h </w:instrText>
      </w:r>
      <w:r>
        <w:rPr>
          <w:noProof/>
        </w:rPr>
      </w:r>
      <w:r>
        <w:rPr>
          <w:noProof/>
        </w:rPr>
        <w:fldChar w:fldCharType="separate"/>
      </w:r>
      <w:r>
        <w:rPr>
          <w:noProof/>
        </w:rPr>
        <w:t>51</w:t>
      </w:r>
      <w:r>
        <w:rPr>
          <w:noProof/>
        </w:rPr>
        <w:fldChar w:fldCharType="end"/>
      </w:r>
    </w:p>
    <w:p w14:paraId="18FA6100" w14:textId="42F5567B"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5279997 \h </w:instrText>
      </w:r>
      <w:r>
        <w:rPr>
          <w:noProof/>
        </w:rPr>
      </w:r>
      <w:r>
        <w:rPr>
          <w:noProof/>
        </w:rPr>
        <w:fldChar w:fldCharType="separate"/>
      </w:r>
      <w:r>
        <w:rPr>
          <w:noProof/>
        </w:rPr>
        <w:t>55</w:t>
      </w:r>
      <w:r>
        <w:rPr>
          <w:noProof/>
        </w:rPr>
        <w:fldChar w:fldCharType="end"/>
      </w:r>
    </w:p>
    <w:p w14:paraId="58680647" w14:textId="5B305CDA" w:rsidR="00B34DFE" w:rsidRDefault="00B34DFE">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5279998 \h </w:instrText>
      </w:r>
      <w:r>
        <w:rPr>
          <w:noProof/>
        </w:rPr>
      </w:r>
      <w:r>
        <w:rPr>
          <w:noProof/>
        </w:rPr>
        <w:fldChar w:fldCharType="separate"/>
      </w:r>
      <w:r>
        <w:rPr>
          <w:noProof/>
        </w:rPr>
        <w:t>55</w:t>
      </w:r>
      <w:r>
        <w:rPr>
          <w:noProof/>
        </w:rPr>
        <w:fldChar w:fldCharType="end"/>
      </w:r>
    </w:p>
    <w:p w14:paraId="29C5C45C" w14:textId="1684A9D1" w:rsidR="00B34DFE" w:rsidRDefault="00B34DFE">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5279999 \h </w:instrText>
      </w:r>
      <w:r>
        <w:rPr>
          <w:noProof/>
        </w:rPr>
      </w:r>
      <w:r>
        <w:rPr>
          <w:noProof/>
        </w:rPr>
        <w:fldChar w:fldCharType="separate"/>
      </w:r>
      <w:r>
        <w:rPr>
          <w:noProof/>
        </w:rPr>
        <w:t>56</w:t>
      </w:r>
      <w:r>
        <w:rPr>
          <w:noProof/>
        </w:rPr>
        <w:fldChar w:fldCharType="end"/>
      </w:r>
    </w:p>
    <w:p w14:paraId="230ACCD9" w14:textId="4B06E526" w:rsidR="00B34DFE" w:rsidRDefault="00B34DFE">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5280000 \h </w:instrText>
      </w:r>
      <w:r>
        <w:rPr>
          <w:noProof/>
        </w:rPr>
      </w:r>
      <w:r>
        <w:rPr>
          <w:noProof/>
        </w:rPr>
        <w:fldChar w:fldCharType="separate"/>
      </w:r>
      <w:r>
        <w:rPr>
          <w:noProof/>
        </w:rPr>
        <w:t>57</w:t>
      </w:r>
      <w:r>
        <w:rPr>
          <w:noProof/>
        </w:rPr>
        <w:fldChar w:fldCharType="end"/>
      </w:r>
    </w:p>
    <w:p w14:paraId="706168FC" w14:textId="1F74A1D9" w:rsidR="00B34DFE" w:rsidRDefault="00B34DFE">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5280001 \h </w:instrText>
      </w:r>
      <w:r>
        <w:rPr>
          <w:noProof/>
        </w:rPr>
      </w:r>
      <w:r>
        <w:rPr>
          <w:noProof/>
        </w:rPr>
        <w:fldChar w:fldCharType="separate"/>
      </w:r>
      <w:r>
        <w:rPr>
          <w:noProof/>
        </w:rPr>
        <w:t>59</w:t>
      </w:r>
      <w:r>
        <w:rPr>
          <w:noProof/>
        </w:rPr>
        <w:fldChar w:fldCharType="end"/>
      </w:r>
    </w:p>
    <w:p w14:paraId="640588AD" w14:textId="7B34A5F6" w:rsidR="00B34DFE" w:rsidRDefault="00B34DFE">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5280002 \h </w:instrText>
      </w:r>
      <w:r>
        <w:rPr>
          <w:noProof/>
        </w:rPr>
      </w:r>
      <w:r>
        <w:rPr>
          <w:noProof/>
        </w:rPr>
        <w:fldChar w:fldCharType="separate"/>
      </w:r>
      <w:r>
        <w:rPr>
          <w:noProof/>
        </w:rPr>
        <w:t>59</w:t>
      </w:r>
      <w:r>
        <w:rPr>
          <w:noProof/>
        </w:rPr>
        <w:fldChar w:fldCharType="end"/>
      </w:r>
    </w:p>
    <w:p w14:paraId="43593BE0" w14:textId="1F4981C3" w:rsidR="00B34DFE" w:rsidRDefault="00B34DFE">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5280003 \h </w:instrText>
      </w:r>
      <w:r>
        <w:rPr>
          <w:noProof/>
        </w:rPr>
      </w:r>
      <w:r>
        <w:rPr>
          <w:noProof/>
        </w:rPr>
        <w:fldChar w:fldCharType="separate"/>
      </w:r>
      <w:r>
        <w:rPr>
          <w:noProof/>
        </w:rPr>
        <w:t>60</w:t>
      </w:r>
      <w:r>
        <w:rPr>
          <w:noProof/>
        </w:rPr>
        <w:fldChar w:fldCharType="end"/>
      </w:r>
    </w:p>
    <w:p w14:paraId="515AD0D9" w14:textId="6DD650C4"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5280004 \h </w:instrText>
      </w:r>
      <w:r>
        <w:rPr>
          <w:noProof/>
        </w:rPr>
      </w:r>
      <w:r>
        <w:rPr>
          <w:noProof/>
        </w:rPr>
        <w:fldChar w:fldCharType="separate"/>
      </w:r>
      <w:r>
        <w:rPr>
          <w:noProof/>
        </w:rPr>
        <w:t>63</w:t>
      </w:r>
      <w:r>
        <w:rPr>
          <w:noProof/>
        </w:rPr>
        <w:fldChar w:fldCharType="end"/>
      </w:r>
    </w:p>
    <w:p w14:paraId="240AF1D2" w14:textId="7FC1CF9F"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green"/>
        </w:rPr>
        <w:t>5.1. SPRINT X. Nombre del sprint</w:t>
      </w:r>
      <w:r>
        <w:rPr>
          <w:noProof/>
        </w:rPr>
        <w:tab/>
      </w:r>
      <w:r>
        <w:rPr>
          <w:noProof/>
        </w:rPr>
        <w:fldChar w:fldCharType="begin"/>
      </w:r>
      <w:r>
        <w:rPr>
          <w:noProof/>
        </w:rPr>
        <w:instrText xml:space="preserve"> PAGEREF _Toc515280005 \h </w:instrText>
      </w:r>
      <w:r>
        <w:rPr>
          <w:noProof/>
        </w:rPr>
      </w:r>
      <w:r>
        <w:rPr>
          <w:noProof/>
        </w:rPr>
        <w:fldChar w:fldCharType="separate"/>
      </w:r>
      <w:r>
        <w:rPr>
          <w:noProof/>
        </w:rPr>
        <w:t>63</w:t>
      </w:r>
      <w:r>
        <w:rPr>
          <w:noProof/>
        </w:rPr>
        <w:fldChar w:fldCharType="end"/>
      </w:r>
    </w:p>
    <w:p w14:paraId="52EBC8B9" w14:textId="65657E77" w:rsidR="00B34DFE" w:rsidRDefault="00B34DFE">
      <w:pPr>
        <w:pStyle w:val="TDC2"/>
        <w:rPr>
          <w:rFonts w:asciiTheme="minorHAnsi" w:eastAsiaTheme="minorEastAsia" w:hAnsiTheme="minorHAnsi" w:cstheme="minorBidi"/>
          <w:noProof/>
          <w:kern w:val="0"/>
          <w:sz w:val="22"/>
          <w:szCs w:val="22"/>
          <w:lang w:eastAsia="es-ES" w:bidi="ar-SA"/>
        </w:rPr>
      </w:pPr>
      <w:r>
        <w:rPr>
          <w:noProof/>
        </w:rPr>
        <w:t>5.1.1. Reunión de planificación del sprint</w:t>
      </w:r>
      <w:r>
        <w:rPr>
          <w:noProof/>
        </w:rPr>
        <w:tab/>
      </w:r>
      <w:r>
        <w:rPr>
          <w:noProof/>
        </w:rPr>
        <w:fldChar w:fldCharType="begin"/>
      </w:r>
      <w:r>
        <w:rPr>
          <w:noProof/>
        </w:rPr>
        <w:instrText xml:space="preserve"> PAGEREF _Toc515280006 \h </w:instrText>
      </w:r>
      <w:r>
        <w:rPr>
          <w:noProof/>
        </w:rPr>
      </w:r>
      <w:r>
        <w:rPr>
          <w:noProof/>
        </w:rPr>
        <w:fldChar w:fldCharType="separate"/>
      </w:r>
      <w:r>
        <w:rPr>
          <w:noProof/>
        </w:rPr>
        <w:t>63</w:t>
      </w:r>
      <w:r>
        <w:rPr>
          <w:noProof/>
        </w:rPr>
        <w:fldChar w:fldCharType="end"/>
      </w:r>
    </w:p>
    <w:p w14:paraId="3A804D54" w14:textId="343C56E5" w:rsidR="00B34DFE" w:rsidRDefault="00B34DFE">
      <w:pPr>
        <w:pStyle w:val="TDC2"/>
        <w:rPr>
          <w:rFonts w:asciiTheme="minorHAnsi" w:eastAsiaTheme="minorEastAsia" w:hAnsiTheme="minorHAnsi" w:cstheme="minorBidi"/>
          <w:noProof/>
          <w:kern w:val="0"/>
          <w:sz w:val="22"/>
          <w:szCs w:val="22"/>
          <w:lang w:eastAsia="es-ES" w:bidi="ar-SA"/>
        </w:rPr>
      </w:pPr>
      <w:r>
        <w:rPr>
          <w:noProof/>
        </w:rPr>
        <w:lastRenderedPageBreak/>
        <w:t>5.1.2. Desarrollo del sprint</w:t>
      </w:r>
      <w:r>
        <w:rPr>
          <w:noProof/>
        </w:rPr>
        <w:tab/>
      </w:r>
      <w:r>
        <w:rPr>
          <w:noProof/>
        </w:rPr>
        <w:fldChar w:fldCharType="begin"/>
      </w:r>
      <w:r>
        <w:rPr>
          <w:noProof/>
        </w:rPr>
        <w:instrText xml:space="preserve"> PAGEREF _Toc515280007 \h </w:instrText>
      </w:r>
      <w:r>
        <w:rPr>
          <w:noProof/>
        </w:rPr>
      </w:r>
      <w:r>
        <w:rPr>
          <w:noProof/>
        </w:rPr>
        <w:fldChar w:fldCharType="separate"/>
      </w:r>
      <w:r>
        <w:rPr>
          <w:noProof/>
        </w:rPr>
        <w:t>63</w:t>
      </w:r>
      <w:r>
        <w:rPr>
          <w:noProof/>
        </w:rPr>
        <w:fldChar w:fldCharType="end"/>
      </w:r>
    </w:p>
    <w:p w14:paraId="67236D79" w14:textId="465C5BE6" w:rsidR="00B34DFE" w:rsidRDefault="00B34DFE">
      <w:pPr>
        <w:pStyle w:val="TDC2"/>
        <w:rPr>
          <w:rFonts w:asciiTheme="minorHAnsi" w:eastAsiaTheme="minorEastAsia" w:hAnsiTheme="minorHAnsi" w:cstheme="minorBidi"/>
          <w:noProof/>
          <w:kern w:val="0"/>
          <w:sz w:val="22"/>
          <w:szCs w:val="22"/>
          <w:lang w:eastAsia="es-ES" w:bidi="ar-SA"/>
        </w:rPr>
      </w:pPr>
      <w:r>
        <w:rPr>
          <w:noProof/>
        </w:rPr>
        <w:t>5.1.2.1 Reuniones semanales y recogida de información</w:t>
      </w:r>
      <w:r>
        <w:rPr>
          <w:noProof/>
        </w:rPr>
        <w:tab/>
      </w:r>
      <w:r>
        <w:rPr>
          <w:noProof/>
        </w:rPr>
        <w:fldChar w:fldCharType="begin"/>
      </w:r>
      <w:r>
        <w:rPr>
          <w:noProof/>
        </w:rPr>
        <w:instrText xml:space="preserve"> PAGEREF _Toc515280008 \h </w:instrText>
      </w:r>
      <w:r>
        <w:rPr>
          <w:noProof/>
        </w:rPr>
      </w:r>
      <w:r>
        <w:rPr>
          <w:noProof/>
        </w:rPr>
        <w:fldChar w:fldCharType="separate"/>
      </w:r>
      <w:r>
        <w:rPr>
          <w:noProof/>
        </w:rPr>
        <w:t>63</w:t>
      </w:r>
      <w:r>
        <w:rPr>
          <w:noProof/>
        </w:rPr>
        <w:fldChar w:fldCharType="end"/>
      </w:r>
    </w:p>
    <w:p w14:paraId="552BB29E" w14:textId="074F6EE3" w:rsidR="00B34DFE" w:rsidRDefault="00B34DFE">
      <w:pPr>
        <w:pStyle w:val="TDC2"/>
        <w:rPr>
          <w:rFonts w:asciiTheme="minorHAnsi" w:eastAsiaTheme="minorEastAsia" w:hAnsiTheme="minorHAnsi" w:cstheme="minorBidi"/>
          <w:noProof/>
          <w:kern w:val="0"/>
          <w:sz w:val="22"/>
          <w:szCs w:val="22"/>
          <w:lang w:eastAsia="es-ES" w:bidi="ar-SA"/>
        </w:rPr>
      </w:pPr>
      <w:r>
        <w:rPr>
          <w:noProof/>
        </w:rPr>
        <w:t>5.1.3. Reuniones al finalizar el sprint</w:t>
      </w:r>
      <w:r>
        <w:rPr>
          <w:noProof/>
        </w:rPr>
        <w:tab/>
      </w:r>
      <w:r>
        <w:rPr>
          <w:noProof/>
        </w:rPr>
        <w:fldChar w:fldCharType="begin"/>
      </w:r>
      <w:r>
        <w:rPr>
          <w:noProof/>
        </w:rPr>
        <w:instrText xml:space="preserve"> PAGEREF _Toc515280009 \h </w:instrText>
      </w:r>
      <w:r>
        <w:rPr>
          <w:noProof/>
        </w:rPr>
      </w:r>
      <w:r>
        <w:rPr>
          <w:noProof/>
        </w:rPr>
        <w:fldChar w:fldCharType="separate"/>
      </w:r>
      <w:r>
        <w:rPr>
          <w:noProof/>
        </w:rPr>
        <w:t>63</w:t>
      </w:r>
      <w:r>
        <w:rPr>
          <w:noProof/>
        </w:rPr>
        <w:fldChar w:fldCharType="end"/>
      </w:r>
    </w:p>
    <w:p w14:paraId="08703450" w14:textId="13104F92"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green"/>
        </w:rPr>
        <w:t>5.2. SPRINT 0. Acercamiento a cep</w:t>
      </w:r>
      <w:r>
        <w:rPr>
          <w:noProof/>
        </w:rPr>
        <w:tab/>
      </w:r>
      <w:r>
        <w:rPr>
          <w:noProof/>
        </w:rPr>
        <w:fldChar w:fldCharType="begin"/>
      </w:r>
      <w:r>
        <w:rPr>
          <w:noProof/>
        </w:rPr>
        <w:instrText xml:space="preserve"> PAGEREF _Toc515280010 \h </w:instrText>
      </w:r>
      <w:r>
        <w:rPr>
          <w:noProof/>
        </w:rPr>
      </w:r>
      <w:r>
        <w:rPr>
          <w:noProof/>
        </w:rPr>
        <w:fldChar w:fldCharType="separate"/>
      </w:r>
      <w:r>
        <w:rPr>
          <w:noProof/>
        </w:rPr>
        <w:t>65</w:t>
      </w:r>
      <w:r>
        <w:rPr>
          <w:noProof/>
        </w:rPr>
        <w:fldChar w:fldCharType="end"/>
      </w:r>
    </w:p>
    <w:p w14:paraId="53939D87" w14:textId="02C95BE6" w:rsidR="00B34DFE" w:rsidRDefault="00B34DFE">
      <w:pPr>
        <w:pStyle w:val="TDC2"/>
        <w:rPr>
          <w:rFonts w:asciiTheme="minorHAnsi" w:eastAsiaTheme="minorEastAsia" w:hAnsiTheme="minorHAnsi" w:cstheme="minorBidi"/>
          <w:noProof/>
          <w:kern w:val="0"/>
          <w:sz w:val="22"/>
          <w:szCs w:val="22"/>
          <w:lang w:eastAsia="es-ES" w:bidi="ar-SA"/>
        </w:rPr>
      </w:pPr>
      <w:r>
        <w:rPr>
          <w:noProof/>
        </w:rPr>
        <w:t>5.2.1. Reunión de planificación del sprint</w:t>
      </w:r>
      <w:r>
        <w:rPr>
          <w:noProof/>
        </w:rPr>
        <w:tab/>
      </w:r>
      <w:r>
        <w:rPr>
          <w:noProof/>
        </w:rPr>
        <w:fldChar w:fldCharType="begin"/>
      </w:r>
      <w:r>
        <w:rPr>
          <w:noProof/>
        </w:rPr>
        <w:instrText xml:space="preserve"> PAGEREF _Toc515280011 \h </w:instrText>
      </w:r>
      <w:r>
        <w:rPr>
          <w:noProof/>
        </w:rPr>
      </w:r>
      <w:r>
        <w:rPr>
          <w:noProof/>
        </w:rPr>
        <w:fldChar w:fldCharType="separate"/>
      </w:r>
      <w:r>
        <w:rPr>
          <w:noProof/>
        </w:rPr>
        <w:t>65</w:t>
      </w:r>
      <w:r>
        <w:rPr>
          <w:noProof/>
        </w:rPr>
        <w:fldChar w:fldCharType="end"/>
      </w:r>
    </w:p>
    <w:p w14:paraId="610F3449" w14:textId="781BEC6B" w:rsidR="00B34DFE" w:rsidRDefault="00B34DFE">
      <w:pPr>
        <w:pStyle w:val="TDC2"/>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5280012 \h </w:instrText>
      </w:r>
      <w:r>
        <w:rPr>
          <w:noProof/>
        </w:rPr>
      </w:r>
      <w:r>
        <w:rPr>
          <w:noProof/>
        </w:rPr>
        <w:fldChar w:fldCharType="separate"/>
      </w:r>
      <w:r>
        <w:rPr>
          <w:noProof/>
        </w:rPr>
        <w:t>65</w:t>
      </w:r>
      <w:r>
        <w:rPr>
          <w:noProof/>
        </w:rPr>
        <w:fldChar w:fldCharType="end"/>
      </w:r>
    </w:p>
    <w:p w14:paraId="1F55B21B" w14:textId="3CDFC635" w:rsidR="00B34DFE" w:rsidRDefault="00B34DFE">
      <w:pPr>
        <w:pStyle w:val="TDC2"/>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5280013 \h </w:instrText>
      </w:r>
      <w:r>
        <w:rPr>
          <w:noProof/>
        </w:rPr>
      </w:r>
      <w:r>
        <w:rPr>
          <w:noProof/>
        </w:rPr>
        <w:fldChar w:fldCharType="separate"/>
      </w:r>
      <w:r>
        <w:rPr>
          <w:noProof/>
        </w:rPr>
        <w:t>66</w:t>
      </w:r>
      <w:r>
        <w:rPr>
          <w:noProof/>
        </w:rPr>
        <w:fldChar w:fldCharType="end"/>
      </w:r>
    </w:p>
    <w:p w14:paraId="359E8AA1" w14:textId="4E508D10" w:rsidR="00B34DFE" w:rsidRDefault="00B34DFE">
      <w:pPr>
        <w:pStyle w:val="TDC2"/>
        <w:rPr>
          <w:rFonts w:asciiTheme="minorHAnsi" w:eastAsiaTheme="minorEastAsia" w:hAnsiTheme="minorHAnsi" w:cstheme="minorBidi"/>
          <w:noProof/>
          <w:kern w:val="0"/>
          <w:sz w:val="22"/>
          <w:szCs w:val="22"/>
          <w:lang w:eastAsia="es-ES" w:bidi="ar-SA"/>
        </w:rPr>
      </w:pPr>
      <w:r>
        <w:rPr>
          <w:noProof/>
        </w:rPr>
        <w:t>5.2.1.3 Próximos pasos</w:t>
      </w:r>
      <w:r>
        <w:rPr>
          <w:noProof/>
        </w:rPr>
        <w:tab/>
      </w:r>
      <w:r>
        <w:rPr>
          <w:noProof/>
        </w:rPr>
        <w:fldChar w:fldCharType="begin"/>
      </w:r>
      <w:r>
        <w:rPr>
          <w:noProof/>
        </w:rPr>
        <w:instrText xml:space="preserve"> PAGEREF _Toc515280014 \h </w:instrText>
      </w:r>
      <w:r>
        <w:rPr>
          <w:noProof/>
        </w:rPr>
      </w:r>
      <w:r>
        <w:rPr>
          <w:noProof/>
        </w:rPr>
        <w:fldChar w:fldCharType="separate"/>
      </w:r>
      <w:r>
        <w:rPr>
          <w:noProof/>
        </w:rPr>
        <w:t>67</w:t>
      </w:r>
      <w:r>
        <w:rPr>
          <w:noProof/>
        </w:rPr>
        <w:fldChar w:fldCharType="end"/>
      </w:r>
    </w:p>
    <w:p w14:paraId="1E390DA5" w14:textId="43C23BAD" w:rsidR="00B34DFE" w:rsidRDefault="00B34DFE">
      <w:pPr>
        <w:pStyle w:val="TDC2"/>
        <w:rPr>
          <w:rFonts w:asciiTheme="minorHAnsi" w:eastAsiaTheme="minorEastAsia" w:hAnsiTheme="minorHAnsi" w:cstheme="minorBidi"/>
          <w:noProof/>
          <w:kern w:val="0"/>
          <w:sz w:val="22"/>
          <w:szCs w:val="22"/>
          <w:lang w:eastAsia="es-ES" w:bidi="ar-SA"/>
        </w:rPr>
      </w:pPr>
      <w:r>
        <w:rPr>
          <w:noProof/>
        </w:rPr>
        <w:t>5.2.2. Desarrollo del sprint</w:t>
      </w:r>
      <w:r>
        <w:rPr>
          <w:noProof/>
        </w:rPr>
        <w:tab/>
      </w:r>
      <w:r>
        <w:rPr>
          <w:noProof/>
        </w:rPr>
        <w:fldChar w:fldCharType="begin"/>
      </w:r>
      <w:r>
        <w:rPr>
          <w:noProof/>
        </w:rPr>
        <w:instrText xml:space="preserve"> PAGEREF _Toc515280015 \h </w:instrText>
      </w:r>
      <w:r>
        <w:rPr>
          <w:noProof/>
        </w:rPr>
      </w:r>
      <w:r>
        <w:rPr>
          <w:noProof/>
        </w:rPr>
        <w:fldChar w:fldCharType="separate"/>
      </w:r>
      <w:r>
        <w:rPr>
          <w:noProof/>
        </w:rPr>
        <w:t>67</w:t>
      </w:r>
      <w:r>
        <w:rPr>
          <w:noProof/>
        </w:rPr>
        <w:fldChar w:fldCharType="end"/>
      </w:r>
    </w:p>
    <w:p w14:paraId="0DCD2D8A" w14:textId="057E3ECE"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green"/>
        </w:rPr>
        <w:t>5.3. SPRINT 2. Inicio del proyecto</w:t>
      </w:r>
      <w:r>
        <w:rPr>
          <w:noProof/>
        </w:rPr>
        <w:tab/>
      </w:r>
      <w:r>
        <w:rPr>
          <w:noProof/>
        </w:rPr>
        <w:fldChar w:fldCharType="begin"/>
      </w:r>
      <w:r>
        <w:rPr>
          <w:noProof/>
        </w:rPr>
        <w:instrText xml:space="preserve"> PAGEREF _Toc515280016 \h </w:instrText>
      </w:r>
      <w:r>
        <w:rPr>
          <w:noProof/>
        </w:rPr>
      </w:r>
      <w:r>
        <w:rPr>
          <w:noProof/>
        </w:rPr>
        <w:fldChar w:fldCharType="separate"/>
      </w:r>
      <w:r>
        <w:rPr>
          <w:noProof/>
        </w:rPr>
        <w:t>69</w:t>
      </w:r>
      <w:r>
        <w:rPr>
          <w:noProof/>
        </w:rPr>
        <w:fldChar w:fldCharType="end"/>
      </w:r>
    </w:p>
    <w:p w14:paraId="1358BC43" w14:textId="6BD7D44E" w:rsidR="00B34DFE" w:rsidRDefault="00B34DFE">
      <w:pPr>
        <w:pStyle w:val="TDC2"/>
        <w:rPr>
          <w:rFonts w:asciiTheme="minorHAnsi" w:eastAsiaTheme="minorEastAsia" w:hAnsiTheme="minorHAnsi" w:cstheme="minorBidi"/>
          <w:noProof/>
          <w:kern w:val="0"/>
          <w:sz w:val="22"/>
          <w:szCs w:val="22"/>
          <w:lang w:eastAsia="es-ES" w:bidi="ar-SA"/>
        </w:rPr>
      </w:pPr>
      <w:r>
        <w:rPr>
          <w:noProof/>
        </w:rPr>
        <w:t>5.3.1. Reunión de planificación del sprint</w:t>
      </w:r>
      <w:r>
        <w:rPr>
          <w:noProof/>
        </w:rPr>
        <w:tab/>
      </w:r>
      <w:r>
        <w:rPr>
          <w:noProof/>
        </w:rPr>
        <w:fldChar w:fldCharType="begin"/>
      </w:r>
      <w:r>
        <w:rPr>
          <w:noProof/>
        </w:rPr>
        <w:instrText xml:space="preserve"> PAGEREF _Toc515280017 \h </w:instrText>
      </w:r>
      <w:r>
        <w:rPr>
          <w:noProof/>
        </w:rPr>
      </w:r>
      <w:r>
        <w:rPr>
          <w:noProof/>
        </w:rPr>
        <w:fldChar w:fldCharType="separate"/>
      </w:r>
      <w:r>
        <w:rPr>
          <w:noProof/>
        </w:rPr>
        <w:t>69</w:t>
      </w:r>
      <w:r>
        <w:rPr>
          <w:noProof/>
        </w:rPr>
        <w:fldChar w:fldCharType="end"/>
      </w:r>
    </w:p>
    <w:p w14:paraId="4E3B017F" w14:textId="1B817D4A" w:rsidR="00B34DFE" w:rsidRDefault="00B34DFE">
      <w:pPr>
        <w:pStyle w:val="TDC2"/>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5280018 \h </w:instrText>
      </w:r>
      <w:r>
        <w:rPr>
          <w:noProof/>
        </w:rPr>
      </w:r>
      <w:r>
        <w:rPr>
          <w:noProof/>
        </w:rPr>
        <w:fldChar w:fldCharType="separate"/>
      </w:r>
      <w:r>
        <w:rPr>
          <w:noProof/>
        </w:rPr>
        <w:t>70</w:t>
      </w:r>
      <w:r>
        <w:rPr>
          <w:noProof/>
        </w:rPr>
        <w:fldChar w:fldCharType="end"/>
      </w:r>
    </w:p>
    <w:p w14:paraId="48B556F4" w14:textId="2C011D78" w:rsidR="00B34DFE" w:rsidRDefault="00B34DFE">
      <w:pPr>
        <w:pStyle w:val="TDC2"/>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5280019 \h </w:instrText>
      </w:r>
      <w:r>
        <w:rPr>
          <w:noProof/>
        </w:rPr>
      </w:r>
      <w:r>
        <w:rPr>
          <w:noProof/>
        </w:rPr>
        <w:fldChar w:fldCharType="separate"/>
      </w:r>
      <w:r>
        <w:rPr>
          <w:noProof/>
        </w:rPr>
        <w:t>70</w:t>
      </w:r>
      <w:r>
        <w:rPr>
          <w:noProof/>
        </w:rPr>
        <w:fldChar w:fldCharType="end"/>
      </w:r>
    </w:p>
    <w:p w14:paraId="6FD5A51B" w14:textId="61CB6894" w:rsidR="00B34DFE" w:rsidRDefault="00B34DFE">
      <w:pPr>
        <w:pStyle w:val="TDC2"/>
        <w:rPr>
          <w:rFonts w:asciiTheme="minorHAnsi" w:eastAsiaTheme="minorEastAsia" w:hAnsiTheme="minorHAnsi" w:cstheme="minorBidi"/>
          <w:noProof/>
          <w:kern w:val="0"/>
          <w:sz w:val="22"/>
          <w:szCs w:val="22"/>
          <w:lang w:eastAsia="es-ES" w:bidi="ar-SA"/>
        </w:rPr>
      </w:pPr>
      <w:r>
        <w:rPr>
          <w:noProof/>
        </w:rPr>
        <w:t>5.3.2. Planificación del sprint</w:t>
      </w:r>
      <w:r>
        <w:rPr>
          <w:noProof/>
        </w:rPr>
        <w:tab/>
      </w:r>
      <w:r>
        <w:rPr>
          <w:noProof/>
        </w:rPr>
        <w:fldChar w:fldCharType="begin"/>
      </w:r>
      <w:r>
        <w:rPr>
          <w:noProof/>
        </w:rPr>
        <w:instrText xml:space="preserve"> PAGEREF _Toc515280020 \h </w:instrText>
      </w:r>
      <w:r>
        <w:rPr>
          <w:noProof/>
        </w:rPr>
      </w:r>
      <w:r>
        <w:rPr>
          <w:noProof/>
        </w:rPr>
        <w:fldChar w:fldCharType="separate"/>
      </w:r>
      <w:r>
        <w:rPr>
          <w:noProof/>
        </w:rPr>
        <w:t>71</w:t>
      </w:r>
      <w:r>
        <w:rPr>
          <w:noProof/>
        </w:rPr>
        <w:fldChar w:fldCharType="end"/>
      </w:r>
    </w:p>
    <w:p w14:paraId="722BEE2C" w14:textId="5E190957" w:rsidR="00B34DFE" w:rsidRDefault="00B34DFE">
      <w:pPr>
        <w:pStyle w:val="TDC2"/>
        <w:rPr>
          <w:rFonts w:asciiTheme="minorHAnsi" w:eastAsiaTheme="minorEastAsia" w:hAnsiTheme="minorHAnsi" w:cstheme="minorBidi"/>
          <w:noProof/>
          <w:kern w:val="0"/>
          <w:sz w:val="22"/>
          <w:szCs w:val="22"/>
          <w:lang w:eastAsia="es-ES" w:bidi="ar-SA"/>
        </w:rPr>
      </w:pPr>
      <w:r>
        <w:rPr>
          <w:noProof/>
        </w:rPr>
        <w:t>5.3.3. Reuniones semanales y recogida de información</w:t>
      </w:r>
      <w:r>
        <w:rPr>
          <w:noProof/>
        </w:rPr>
        <w:tab/>
      </w:r>
      <w:r>
        <w:rPr>
          <w:noProof/>
        </w:rPr>
        <w:fldChar w:fldCharType="begin"/>
      </w:r>
      <w:r>
        <w:rPr>
          <w:noProof/>
        </w:rPr>
        <w:instrText xml:space="preserve"> PAGEREF _Toc515280021 \h </w:instrText>
      </w:r>
      <w:r>
        <w:rPr>
          <w:noProof/>
        </w:rPr>
      </w:r>
      <w:r>
        <w:rPr>
          <w:noProof/>
        </w:rPr>
        <w:fldChar w:fldCharType="separate"/>
      </w:r>
      <w:r>
        <w:rPr>
          <w:noProof/>
        </w:rPr>
        <w:t>72</w:t>
      </w:r>
      <w:r>
        <w:rPr>
          <w:noProof/>
        </w:rPr>
        <w:fldChar w:fldCharType="end"/>
      </w:r>
    </w:p>
    <w:p w14:paraId="1A5D0772" w14:textId="4E6C9B2E" w:rsidR="00B34DFE" w:rsidRDefault="00B34DFE">
      <w:pPr>
        <w:pStyle w:val="TDC2"/>
        <w:rPr>
          <w:rFonts w:asciiTheme="minorHAnsi" w:eastAsiaTheme="minorEastAsia" w:hAnsiTheme="minorHAnsi" w:cstheme="minorBidi"/>
          <w:noProof/>
          <w:kern w:val="0"/>
          <w:sz w:val="22"/>
          <w:szCs w:val="22"/>
          <w:lang w:eastAsia="es-ES" w:bidi="ar-SA"/>
        </w:rPr>
      </w:pPr>
      <w:r>
        <w:rPr>
          <w:noProof/>
        </w:rPr>
        <w:t>5.3.4. Desarrollo del sprint</w:t>
      </w:r>
      <w:r>
        <w:rPr>
          <w:noProof/>
        </w:rPr>
        <w:tab/>
      </w:r>
      <w:r>
        <w:rPr>
          <w:noProof/>
        </w:rPr>
        <w:fldChar w:fldCharType="begin"/>
      </w:r>
      <w:r>
        <w:rPr>
          <w:noProof/>
        </w:rPr>
        <w:instrText xml:space="preserve"> PAGEREF _Toc515280022 \h </w:instrText>
      </w:r>
      <w:r>
        <w:rPr>
          <w:noProof/>
        </w:rPr>
      </w:r>
      <w:r>
        <w:rPr>
          <w:noProof/>
        </w:rPr>
        <w:fldChar w:fldCharType="separate"/>
      </w:r>
      <w:r>
        <w:rPr>
          <w:noProof/>
        </w:rPr>
        <w:t>73</w:t>
      </w:r>
      <w:r>
        <w:rPr>
          <w:noProof/>
        </w:rPr>
        <w:fldChar w:fldCharType="end"/>
      </w:r>
    </w:p>
    <w:p w14:paraId="7DF364D2" w14:textId="617003B6" w:rsidR="00B34DFE" w:rsidRDefault="00B34DFE">
      <w:pPr>
        <w:pStyle w:val="TDC2"/>
        <w:rPr>
          <w:rFonts w:asciiTheme="minorHAnsi" w:eastAsiaTheme="minorEastAsia" w:hAnsiTheme="minorHAnsi" w:cstheme="minorBidi"/>
          <w:noProof/>
          <w:kern w:val="0"/>
          <w:sz w:val="22"/>
          <w:szCs w:val="22"/>
          <w:lang w:eastAsia="es-ES" w:bidi="ar-SA"/>
        </w:rPr>
      </w:pPr>
      <w:r>
        <w:rPr>
          <w:noProof/>
        </w:rPr>
        <w:t>5.3.4.1 Reuniones al finalizar el sprint</w:t>
      </w:r>
      <w:r>
        <w:rPr>
          <w:noProof/>
        </w:rPr>
        <w:tab/>
      </w:r>
      <w:r>
        <w:rPr>
          <w:noProof/>
        </w:rPr>
        <w:fldChar w:fldCharType="begin"/>
      </w:r>
      <w:r>
        <w:rPr>
          <w:noProof/>
        </w:rPr>
        <w:instrText xml:space="preserve"> PAGEREF _Toc515280023 \h </w:instrText>
      </w:r>
      <w:r>
        <w:rPr>
          <w:noProof/>
        </w:rPr>
      </w:r>
      <w:r>
        <w:rPr>
          <w:noProof/>
        </w:rPr>
        <w:fldChar w:fldCharType="separate"/>
      </w:r>
      <w:r>
        <w:rPr>
          <w:noProof/>
        </w:rPr>
        <w:t>84</w:t>
      </w:r>
      <w:r>
        <w:rPr>
          <w:noProof/>
        </w:rPr>
        <w:fldChar w:fldCharType="end"/>
      </w:r>
    </w:p>
    <w:p w14:paraId="7D6FC645" w14:textId="3CD851D4" w:rsidR="00B34DFE" w:rsidRDefault="00B34DFE">
      <w:pPr>
        <w:pStyle w:val="TDC2"/>
        <w:rPr>
          <w:rFonts w:asciiTheme="minorHAnsi" w:eastAsiaTheme="minorEastAsia" w:hAnsiTheme="minorHAnsi" w:cstheme="minorBidi"/>
          <w:noProof/>
          <w:kern w:val="0"/>
          <w:sz w:val="22"/>
          <w:szCs w:val="22"/>
          <w:lang w:eastAsia="es-ES" w:bidi="ar-SA"/>
        </w:rPr>
      </w:pPr>
      <w:r>
        <w:rPr>
          <w:noProof/>
        </w:rPr>
        <w:t>5.3.4.1.1 Asuntos que tratar</w:t>
      </w:r>
      <w:r>
        <w:rPr>
          <w:noProof/>
        </w:rPr>
        <w:tab/>
      </w:r>
      <w:r>
        <w:rPr>
          <w:noProof/>
        </w:rPr>
        <w:fldChar w:fldCharType="begin"/>
      </w:r>
      <w:r>
        <w:rPr>
          <w:noProof/>
        </w:rPr>
        <w:instrText xml:space="preserve"> PAGEREF _Toc515280024 \h </w:instrText>
      </w:r>
      <w:r>
        <w:rPr>
          <w:noProof/>
        </w:rPr>
      </w:r>
      <w:r>
        <w:rPr>
          <w:noProof/>
        </w:rPr>
        <w:fldChar w:fldCharType="separate"/>
      </w:r>
      <w:r>
        <w:rPr>
          <w:noProof/>
        </w:rPr>
        <w:t>85</w:t>
      </w:r>
      <w:r>
        <w:rPr>
          <w:noProof/>
        </w:rPr>
        <w:fldChar w:fldCharType="end"/>
      </w:r>
    </w:p>
    <w:p w14:paraId="44163A2E" w14:textId="28E4C9AB" w:rsidR="00B34DFE" w:rsidRDefault="00B34DFE">
      <w:pPr>
        <w:pStyle w:val="TDC2"/>
        <w:rPr>
          <w:rFonts w:asciiTheme="minorHAnsi" w:eastAsiaTheme="minorEastAsia" w:hAnsiTheme="minorHAnsi" w:cstheme="minorBidi"/>
          <w:noProof/>
          <w:kern w:val="0"/>
          <w:sz w:val="22"/>
          <w:szCs w:val="22"/>
          <w:lang w:eastAsia="es-ES" w:bidi="ar-SA"/>
        </w:rPr>
      </w:pPr>
      <w:r>
        <w:rPr>
          <w:noProof/>
        </w:rPr>
        <w:t>5.3.4.1.2 Información recogida</w:t>
      </w:r>
      <w:r>
        <w:rPr>
          <w:noProof/>
        </w:rPr>
        <w:tab/>
      </w:r>
      <w:r>
        <w:rPr>
          <w:noProof/>
        </w:rPr>
        <w:fldChar w:fldCharType="begin"/>
      </w:r>
      <w:r>
        <w:rPr>
          <w:noProof/>
        </w:rPr>
        <w:instrText xml:space="preserve"> PAGEREF _Toc515280025 \h </w:instrText>
      </w:r>
      <w:r>
        <w:rPr>
          <w:noProof/>
        </w:rPr>
      </w:r>
      <w:r>
        <w:rPr>
          <w:noProof/>
        </w:rPr>
        <w:fldChar w:fldCharType="separate"/>
      </w:r>
      <w:r>
        <w:rPr>
          <w:noProof/>
        </w:rPr>
        <w:t>85</w:t>
      </w:r>
      <w:r>
        <w:rPr>
          <w:noProof/>
        </w:rPr>
        <w:fldChar w:fldCharType="end"/>
      </w:r>
    </w:p>
    <w:p w14:paraId="23C2CCF5" w14:textId="4F2D6F7B" w:rsidR="00B34DFE" w:rsidRDefault="00B34DFE">
      <w:pPr>
        <w:pStyle w:val="TDC2"/>
        <w:rPr>
          <w:rFonts w:asciiTheme="minorHAnsi" w:eastAsiaTheme="minorEastAsia" w:hAnsiTheme="minorHAnsi" w:cstheme="minorBidi"/>
          <w:noProof/>
          <w:kern w:val="0"/>
          <w:sz w:val="22"/>
          <w:szCs w:val="22"/>
          <w:lang w:eastAsia="es-ES" w:bidi="ar-SA"/>
        </w:rPr>
      </w:pPr>
      <w:r>
        <w:rPr>
          <w:noProof/>
        </w:rPr>
        <w:lastRenderedPageBreak/>
        <w:t>5.3.4.1.3 Próximos pasos</w:t>
      </w:r>
      <w:r>
        <w:rPr>
          <w:noProof/>
        </w:rPr>
        <w:tab/>
      </w:r>
      <w:r>
        <w:rPr>
          <w:noProof/>
        </w:rPr>
        <w:fldChar w:fldCharType="begin"/>
      </w:r>
      <w:r>
        <w:rPr>
          <w:noProof/>
        </w:rPr>
        <w:instrText xml:space="preserve"> PAGEREF _Toc515280026 \h </w:instrText>
      </w:r>
      <w:r>
        <w:rPr>
          <w:noProof/>
        </w:rPr>
      </w:r>
      <w:r>
        <w:rPr>
          <w:noProof/>
        </w:rPr>
        <w:fldChar w:fldCharType="separate"/>
      </w:r>
      <w:r>
        <w:rPr>
          <w:noProof/>
        </w:rPr>
        <w:t>87</w:t>
      </w:r>
      <w:r>
        <w:rPr>
          <w:noProof/>
        </w:rPr>
        <w:fldChar w:fldCharType="end"/>
      </w:r>
    </w:p>
    <w:p w14:paraId="033D891B" w14:textId="4470F0B1" w:rsidR="00B34DFE" w:rsidRDefault="00B34DFE">
      <w:pPr>
        <w:pStyle w:val="TDC2"/>
        <w:rPr>
          <w:rFonts w:asciiTheme="minorHAnsi" w:eastAsiaTheme="minorEastAsia" w:hAnsiTheme="minorHAnsi" w:cstheme="minorBidi"/>
          <w:noProof/>
          <w:kern w:val="0"/>
          <w:sz w:val="22"/>
          <w:szCs w:val="22"/>
          <w:lang w:eastAsia="es-ES" w:bidi="ar-SA"/>
        </w:rPr>
      </w:pPr>
      <w:r>
        <w:rPr>
          <w:noProof/>
        </w:rPr>
        <w:t>5.3.5. Retrospectiva del Sprint</w:t>
      </w:r>
      <w:r>
        <w:rPr>
          <w:noProof/>
        </w:rPr>
        <w:tab/>
      </w:r>
      <w:r>
        <w:rPr>
          <w:noProof/>
        </w:rPr>
        <w:fldChar w:fldCharType="begin"/>
      </w:r>
      <w:r>
        <w:rPr>
          <w:noProof/>
        </w:rPr>
        <w:instrText xml:space="preserve"> PAGEREF _Toc515280027 \h </w:instrText>
      </w:r>
      <w:r>
        <w:rPr>
          <w:noProof/>
        </w:rPr>
      </w:r>
      <w:r>
        <w:rPr>
          <w:noProof/>
        </w:rPr>
        <w:fldChar w:fldCharType="separate"/>
      </w:r>
      <w:r>
        <w:rPr>
          <w:noProof/>
        </w:rPr>
        <w:t>88</w:t>
      </w:r>
      <w:r>
        <w:rPr>
          <w:noProof/>
        </w:rPr>
        <w:fldChar w:fldCharType="end"/>
      </w:r>
    </w:p>
    <w:p w14:paraId="6AC189D4" w14:textId="3F19B826"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green"/>
        </w:rPr>
        <w:t>5.3.6. SPRINT 2. Adaptación al caso real</w:t>
      </w:r>
      <w:r>
        <w:rPr>
          <w:noProof/>
        </w:rPr>
        <w:tab/>
      </w:r>
      <w:r>
        <w:rPr>
          <w:noProof/>
        </w:rPr>
        <w:fldChar w:fldCharType="begin"/>
      </w:r>
      <w:r>
        <w:rPr>
          <w:noProof/>
        </w:rPr>
        <w:instrText xml:space="preserve"> PAGEREF _Toc515280028 \h </w:instrText>
      </w:r>
      <w:r>
        <w:rPr>
          <w:noProof/>
        </w:rPr>
      </w:r>
      <w:r>
        <w:rPr>
          <w:noProof/>
        </w:rPr>
        <w:fldChar w:fldCharType="separate"/>
      </w:r>
      <w:r>
        <w:rPr>
          <w:noProof/>
        </w:rPr>
        <w:t>90</w:t>
      </w:r>
      <w:r>
        <w:rPr>
          <w:noProof/>
        </w:rPr>
        <w:fldChar w:fldCharType="end"/>
      </w:r>
    </w:p>
    <w:p w14:paraId="1DD16CA0" w14:textId="5853D095" w:rsidR="00B34DFE" w:rsidRDefault="00B34DFE">
      <w:pPr>
        <w:pStyle w:val="TDC2"/>
        <w:rPr>
          <w:rFonts w:asciiTheme="minorHAnsi" w:eastAsiaTheme="minorEastAsia" w:hAnsiTheme="minorHAnsi" w:cstheme="minorBidi"/>
          <w:noProof/>
          <w:kern w:val="0"/>
          <w:sz w:val="22"/>
          <w:szCs w:val="22"/>
          <w:lang w:eastAsia="es-ES" w:bidi="ar-SA"/>
        </w:rPr>
      </w:pPr>
      <w:r>
        <w:rPr>
          <w:noProof/>
        </w:rPr>
        <w:t>5.3.7. Reunión de planificación del sprint</w:t>
      </w:r>
      <w:r>
        <w:rPr>
          <w:noProof/>
        </w:rPr>
        <w:tab/>
      </w:r>
      <w:r>
        <w:rPr>
          <w:noProof/>
        </w:rPr>
        <w:fldChar w:fldCharType="begin"/>
      </w:r>
      <w:r>
        <w:rPr>
          <w:noProof/>
        </w:rPr>
        <w:instrText xml:space="preserve"> PAGEREF _Toc515280029 \h </w:instrText>
      </w:r>
      <w:r>
        <w:rPr>
          <w:noProof/>
        </w:rPr>
      </w:r>
      <w:r>
        <w:rPr>
          <w:noProof/>
        </w:rPr>
        <w:fldChar w:fldCharType="separate"/>
      </w:r>
      <w:r>
        <w:rPr>
          <w:noProof/>
        </w:rPr>
        <w:t>90</w:t>
      </w:r>
      <w:r>
        <w:rPr>
          <w:noProof/>
        </w:rPr>
        <w:fldChar w:fldCharType="end"/>
      </w:r>
    </w:p>
    <w:p w14:paraId="0641021B" w14:textId="77294598" w:rsidR="00B34DFE" w:rsidRDefault="00B34DFE">
      <w:pPr>
        <w:pStyle w:val="TDC2"/>
        <w:rPr>
          <w:rFonts w:asciiTheme="minorHAnsi" w:eastAsiaTheme="minorEastAsia" w:hAnsiTheme="minorHAnsi" w:cstheme="minorBidi"/>
          <w:noProof/>
          <w:kern w:val="0"/>
          <w:sz w:val="22"/>
          <w:szCs w:val="22"/>
          <w:lang w:eastAsia="es-ES" w:bidi="ar-SA"/>
        </w:rPr>
      </w:pPr>
      <w:r>
        <w:rPr>
          <w:noProof/>
        </w:rPr>
        <w:t>5.3.7.1 Asuntos que tratar</w:t>
      </w:r>
      <w:r>
        <w:rPr>
          <w:noProof/>
        </w:rPr>
        <w:tab/>
      </w:r>
      <w:r>
        <w:rPr>
          <w:noProof/>
        </w:rPr>
        <w:fldChar w:fldCharType="begin"/>
      </w:r>
      <w:r>
        <w:rPr>
          <w:noProof/>
        </w:rPr>
        <w:instrText xml:space="preserve"> PAGEREF _Toc515280030 \h </w:instrText>
      </w:r>
      <w:r>
        <w:rPr>
          <w:noProof/>
        </w:rPr>
      </w:r>
      <w:r>
        <w:rPr>
          <w:noProof/>
        </w:rPr>
        <w:fldChar w:fldCharType="separate"/>
      </w:r>
      <w:r>
        <w:rPr>
          <w:noProof/>
        </w:rPr>
        <w:t>91</w:t>
      </w:r>
      <w:r>
        <w:rPr>
          <w:noProof/>
        </w:rPr>
        <w:fldChar w:fldCharType="end"/>
      </w:r>
    </w:p>
    <w:p w14:paraId="06FA8055" w14:textId="6BFFAD9C" w:rsidR="00B34DFE" w:rsidRDefault="00B34DFE">
      <w:pPr>
        <w:pStyle w:val="TDC2"/>
        <w:rPr>
          <w:rFonts w:asciiTheme="minorHAnsi" w:eastAsiaTheme="minorEastAsia" w:hAnsiTheme="minorHAnsi" w:cstheme="minorBidi"/>
          <w:noProof/>
          <w:kern w:val="0"/>
          <w:sz w:val="22"/>
          <w:szCs w:val="22"/>
          <w:lang w:eastAsia="es-ES" w:bidi="ar-SA"/>
        </w:rPr>
      </w:pPr>
      <w:r>
        <w:rPr>
          <w:noProof/>
        </w:rPr>
        <w:t>5.3.7.2 Información recogida</w:t>
      </w:r>
      <w:r>
        <w:rPr>
          <w:noProof/>
        </w:rPr>
        <w:tab/>
      </w:r>
      <w:r>
        <w:rPr>
          <w:noProof/>
        </w:rPr>
        <w:fldChar w:fldCharType="begin"/>
      </w:r>
      <w:r>
        <w:rPr>
          <w:noProof/>
        </w:rPr>
        <w:instrText xml:space="preserve"> PAGEREF _Toc515280031 \h </w:instrText>
      </w:r>
      <w:r>
        <w:rPr>
          <w:noProof/>
        </w:rPr>
      </w:r>
      <w:r>
        <w:rPr>
          <w:noProof/>
        </w:rPr>
        <w:fldChar w:fldCharType="separate"/>
      </w:r>
      <w:r>
        <w:rPr>
          <w:noProof/>
        </w:rPr>
        <w:t>91</w:t>
      </w:r>
      <w:r>
        <w:rPr>
          <w:noProof/>
        </w:rPr>
        <w:fldChar w:fldCharType="end"/>
      </w:r>
    </w:p>
    <w:p w14:paraId="5319EB09" w14:textId="1CD4D054" w:rsidR="00B34DFE" w:rsidRDefault="00B34DFE">
      <w:pPr>
        <w:pStyle w:val="TDC2"/>
        <w:rPr>
          <w:rFonts w:asciiTheme="minorHAnsi" w:eastAsiaTheme="minorEastAsia" w:hAnsiTheme="minorHAnsi" w:cstheme="minorBidi"/>
          <w:noProof/>
          <w:kern w:val="0"/>
          <w:sz w:val="22"/>
          <w:szCs w:val="22"/>
          <w:lang w:eastAsia="es-ES" w:bidi="ar-SA"/>
        </w:rPr>
      </w:pPr>
      <w:r>
        <w:rPr>
          <w:noProof/>
        </w:rPr>
        <w:t>5.3.8. Planificación del sprint</w:t>
      </w:r>
      <w:r>
        <w:rPr>
          <w:noProof/>
        </w:rPr>
        <w:tab/>
      </w:r>
      <w:r>
        <w:rPr>
          <w:noProof/>
        </w:rPr>
        <w:fldChar w:fldCharType="begin"/>
      </w:r>
      <w:r>
        <w:rPr>
          <w:noProof/>
        </w:rPr>
        <w:instrText xml:space="preserve"> PAGEREF _Toc515280032 \h </w:instrText>
      </w:r>
      <w:r>
        <w:rPr>
          <w:noProof/>
        </w:rPr>
      </w:r>
      <w:r>
        <w:rPr>
          <w:noProof/>
        </w:rPr>
        <w:fldChar w:fldCharType="separate"/>
      </w:r>
      <w:r>
        <w:rPr>
          <w:noProof/>
        </w:rPr>
        <w:t>93</w:t>
      </w:r>
      <w:r>
        <w:rPr>
          <w:noProof/>
        </w:rPr>
        <w:fldChar w:fldCharType="end"/>
      </w:r>
    </w:p>
    <w:p w14:paraId="245A8DEA" w14:textId="002E5BDF" w:rsidR="00B34DFE" w:rsidRDefault="00B34DFE">
      <w:pPr>
        <w:pStyle w:val="TDC2"/>
        <w:rPr>
          <w:rFonts w:asciiTheme="minorHAnsi" w:eastAsiaTheme="minorEastAsia" w:hAnsiTheme="minorHAnsi" w:cstheme="minorBidi"/>
          <w:noProof/>
          <w:kern w:val="0"/>
          <w:sz w:val="22"/>
          <w:szCs w:val="22"/>
          <w:lang w:eastAsia="es-ES" w:bidi="ar-SA"/>
        </w:rPr>
      </w:pPr>
      <w:r>
        <w:rPr>
          <w:noProof/>
        </w:rPr>
        <w:t>5.3.9. Reuniones semanales y recogida de información</w:t>
      </w:r>
      <w:r>
        <w:rPr>
          <w:noProof/>
        </w:rPr>
        <w:tab/>
      </w:r>
      <w:r>
        <w:rPr>
          <w:noProof/>
        </w:rPr>
        <w:fldChar w:fldCharType="begin"/>
      </w:r>
      <w:r>
        <w:rPr>
          <w:noProof/>
        </w:rPr>
        <w:instrText xml:space="preserve"> PAGEREF _Toc515280033 \h </w:instrText>
      </w:r>
      <w:r>
        <w:rPr>
          <w:noProof/>
        </w:rPr>
      </w:r>
      <w:r>
        <w:rPr>
          <w:noProof/>
        </w:rPr>
        <w:fldChar w:fldCharType="separate"/>
      </w:r>
      <w:r>
        <w:rPr>
          <w:noProof/>
        </w:rPr>
        <w:t>94</w:t>
      </w:r>
      <w:r>
        <w:rPr>
          <w:noProof/>
        </w:rPr>
        <w:fldChar w:fldCharType="end"/>
      </w:r>
    </w:p>
    <w:p w14:paraId="41031516" w14:textId="53B22128" w:rsidR="00B34DFE" w:rsidRDefault="00B34DFE">
      <w:pPr>
        <w:pStyle w:val="TDC2"/>
        <w:rPr>
          <w:rFonts w:asciiTheme="minorHAnsi" w:eastAsiaTheme="minorEastAsia" w:hAnsiTheme="minorHAnsi" w:cstheme="minorBidi"/>
          <w:noProof/>
          <w:kern w:val="0"/>
          <w:sz w:val="22"/>
          <w:szCs w:val="22"/>
          <w:lang w:eastAsia="es-ES" w:bidi="ar-SA"/>
        </w:rPr>
      </w:pPr>
      <w:r>
        <w:rPr>
          <w:noProof/>
        </w:rPr>
        <w:t>5.3.10. Desarrollo del sprint</w:t>
      </w:r>
      <w:r>
        <w:rPr>
          <w:noProof/>
        </w:rPr>
        <w:tab/>
      </w:r>
      <w:r>
        <w:rPr>
          <w:noProof/>
        </w:rPr>
        <w:fldChar w:fldCharType="begin"/>
      </w:r>
      <w:r>
        <w:rPr>
          <w:noProof/>
        </w:rPr>
        <w:instrText xml:space="preserve"> PAGEREF _Toc515280034 \h </w:instrText>
      </w:r>
      <w:r>
        <w:rPr>
          <w:noProof/>
        </w:rPr>
      </w:r>
      <w:r>
        <w:rPr>
          <w:noProof/>
        </w:rPr>
        <w:fldChar w:fldCharType="separate"/>
      </w:r>
      <w:r>
        <w:rPr>
          <w:noProof/>
        </w:rPr>
        <w:t>95</w:t>
      </w:r>
      <w:r>
        <w:rPr>
          <w:noProof/>
        </w:rPr>
        <w:fldChar w:fldCharType="end"/>
      </w:r>
    </w:p>
    <w:p w14:paraId="2E4CC6FC" w14:textId="7B2F026A" w:rsidR="00B34DFE" w:rsidRDefault="00B34DFE">
      <w:pPr>
        <w:pStyle w:val="TDC2"/>
        <w:rPr>
          <w:rFonts w:asciiTheme="minorHAnsi" w:eastAsiaTheme="minorEastAsia" w:hAnsiTheme="minorHAnsi" w:cstheme="minorBidi"/>
          <w:noProof/>
          <w:kern w:val="0"/>
          <w:sz w:val="22"/>
          <w:szCs w:val="22"/>
          <w:lang w:eastAsia="es-ES" w:bidi="ar-SA"/>
        </w:rPr>
      </w:pPr>
      <w:r>
        <w:rPr>
          <w:noProof/>
        </w:rPr>
        <w:t>5.3.10.1 Reuniones al finalizar el sprint</w:t>
      </w:r>
      <w:r>
        <w:rPr>
          <w:noProof/>
        </w:rPr>
        <w:tab/>
      </w:r>
      <w:r>
        <w:rPr>
          <w:noProof/>
        </w:rPr>
        <w:fldChar w:fldCharType="begin"/>
      </w:r>
      <w:r>
        <w:rPr>
          <w:noProof/>
        </w:rPr>
        <w:instrText xml:space="preserve"> PAGEREF _Toc515280035 \h </w:instrText>
      </w:r>
      <w:r>
        <w:rPr>
          <w:noProof/>
        </w:rPr>
      </w:r>
      <w:r>
        <w:rPr>
          <w:noProof/>
        </w:rPr>
        <w:fldChar w:fldCharType="separate"/>
      </w:r>
      <w:r>
        <w:rPr>
          <w:noProof/>
        </w:rPr>
        <w:t>109</w:t>
      </w:r>
      <w:r>
        <w:rPr>
          <w:noProof/>
        </w:rPr>
        <w:fldChar w:fldCharType="end"/>
      </w:r>
    </w:p>
    <w:p w14:paraId="527A6ACB" w14:textId="06186C3F" w:rsidR="00B34DFE" w:rsidRDefault="00B34DFE">
      <w:pPr>
        <w:pStyle w:val="TDC2"/>
        <w:rPr>
          <w:rFonts w:asciiTheme="minorHAnsi" w:eastAsiaTheme="minorEastAsia" w:hAnsiTheme="minorHAnsi" w:cstheme="minorBidi"/>
          <w:noProof/>
          <w:kern w:val="0"/>
          <w:sz w:val="22"/>
          <w:szCs w:val="22"/>
          <w:lang w:eastAsia="es-ES" w:bidi="ar-SA"/>
        </w:rPr>
      </w:pPr>
      <w:r>
        <w:rPr>
          <w:noProof/>
        </w:rPr>
        <w:t>5.3.10.1.1 Asuntos que tratar</w:t>
      </w:r>
      <w:r>
        <w:rPr>
          <w:noProof/>
        </w:rPr>
        <w:tab/>
      </w:r>
      <w:r>
        <w:rPr>
          <w:noProof/>
        </w:rPr>
        <w:fldChar w:fldCharType="begin"/>
      </w:r>
      <w:r>
        <w:rPr>
          <w:noProof/>
        </w:rPr>
        <w:instrText xml:space="preserve"> PAGEREF _Toc515280036 \h </w:instrText>
      </w:r>
      <w:r>
        <w:rPr>
          <w:noProof/>
        </w:rPr>
      </w:r>
      <w:r>
        <w:rPr>
          <w:noProof/>
        </w:rPr>
        <w:fldChar w:fldCharType="separate"/>
      </w:r>
      <w:r>
        <w:rPr>
          <w:noProof/>
        </w:rPr>
        <w:t>110</w:t>
      </w:r>
      <w:r>
        <w:rPr>
          <w:noProof/>
        </w:rPr>
        <w:fldChar w:fldCharType="end"/>
      </w:r>
    </w:p>
    <w:p w14:paraId="3D5FBEE5" w14:textId="06A6638E" w:rsidR="00B34DFE" w:rsidRDefault="00B34DFE">
      <w:pPr>
        <w:pStyle w:val="TDC2"/>
        <w:rPr>
          <w:rFonts w:asciiTheme="minorHAnsi" w:eastAsiaTheme="minorEastAsia" w:hAnsiTheme="minorHAnsi" w:cstheme="minorBidi"/>
          <w:noProof/>
          <w:kern w:val="0"/>
          <w:sz w:val="22"/>
          <w:szCs w:val="22"/>
          <w:lang w:eastAsia="es-ES" w:bidi="ar-SA"/>
        </w:rPr>
      </w:pPr>
      <w:r>
        <w:rPr>
          <w:noProof/>
        </w:rPr>
        <w:t>5.3.10.1.2 Información recogida</w:t>
      </w:r>
      <w:r>
        <w:rPr>
          <w:noProof/>
        </w:rPr>
        <w:tab/>
      </w:r>
      <w:r>
        <w:rPr>
          <w:noProof/>
        </w:rPr>
        <w:fldChar w:fldCharType="begin"/>
      </w:r>
      <w:r>
        <w:rPr>
          <w:noProof/>
        </w:rPr>
        <w:instrText xml:space="preserve"> PAGEREF _Toc515280037 \h </w:instrText>
      </w:r>
      <w:r>
        <w:rPr>
          <w:noProof/>
        </w:rPr>
      </w:r>
      <w:r>
        <w:rPr>
          <w:noProof/>
        </w:rPr>
        <w:fldChar w:fldCharType="separate"/>
      </w:r>
      <w:r>
        <w:rPr>
          <w:noProof/>
        </w:rPr>
        <w:t>110</w:t>
      </w:r>
      <w:r>
        <w:rPr>
          <w:noProof/>
        </w:rPr>
        <w:fldChar w:fldCharType="end"/>
      </w:r>
    </w:p>
    <w:p w14:paraId="1D2B262B" w14:textId="6182E5A9" w:rsidR="00B34DFE" w:rsidRDefault="00B34DFE">
      <w:pPr>
        <w:pStyle w:val="TDC2"/>
        <w:rPr>
          <w:rFonts w:asciiTheme="minorHAnsi" w:eastAsiaTheme="minorEastAsia" w:hAnsiTheme="minorHAnsi" w:cstheme="minorBidi"/>
          <w:noProof/>
          <w:kern w:val="0"/>
          <w:sz w:val="22"/>
          <w:szCs w:val="22"/>
          <w:lang w:eastAsia="es-ES" w:bidi="ar-SA"/>
        </w:rPr>
      </w:pPr>
      <w:r>
        <w:rPr>
          <w:noProof/>
        </w:rPr>
        <w:t>5.3.10.1.3 Próximos pasos</w:t>
      </w:r>
      <w:r>
        <w:rPr>
          <w:noProof/>
        </w:rPr>
        <w:tab/>
      </w:r>
      <w:r>
        <w:rPr>
          <w:noProof/>
        </w:rPr>
        <w:fldChar w:fldCharType="begin"/>
      </w:r>
      <w:r>
        <w:rPr>
          <w:noProof/>
        </w:rPr>
        <w:instrText xml:space="preserve"> PAGEREF _Toc515280038 \h </w:instrText>
      </w:r>
      <w:r>
        <w:rPr>
          <w:noProof/>
        </w:rPr>
      </w:r>
      <w:r>
        <w:rPr>
          <w:noProof/>
        </w:rPr>
        <w:fldChar w:fldCharType="separate"/>
      </w:r>
      <w:r>
        <w:rPr>
          <w:noProof/>
        </w:rPr>
        <w:t>111</w:t>
      </w:r>
      <w:r>
        <w:rPr>
          <w:noProof/>
        </w:rPr>
        <w:fldChar w:fldCharType="end"/>
      </w:r>
    </w:p>
    <w:p w14:paraId="1B640455" w14:textId="18DA7447" w:rsidR="00B34DFE" w:rsidRDefault="00B34DFE">
      <w:pPr>
        <w:pStyle w:val="TDC2"/>
        <w:rPr>
          <w:rFonts w:asciiTheme="minorHAnsi" w:eastAsiaTheme="minorEastAsia" w:hAnsiTheme="minorHAnsi" w:cstheme="minorBidi"/>
          <w:noProof/>
          <w:kern w:val="0"/>
          <w:sz w:val="22"/>
          <w:szCs w:val="22"/>
          <w:lang w:eastAsia="es-ES" w:bidi="ar-SA"/>
        </w:rPr>
      </w:pPr>
      <w:r>
        <w:rPr>
          <w:noProof/>
        </w:rPr>
        <w:t>5.3.11. Retrospectiva del Sprint</w:t>
      </w:r>
      <w:r>
        <w:rPr>
          <w:noProof/>
        </w:rPr>
        <w:tab/>
      </w:r>
      <w:r>
        <w:rPr>
          <w:noProof/>
        </w:rPr>
        <w:fldChar w:fldCharType="begin"/>
      </w:r>
      <w:r>
        <w:rPr>
          <w:noProof/>
        </w:rPr>
        <w:instrText xml:space="preserve"> PAGEREF _Toc515280039 \h </w:instrText>
      </w:r>
      <w:r>
        <w:rPr>
          <w:noProof/>
        </w:rPr>
      </w:r>
      <w:r>
        <w:rPr>
          <w:noProof/>
        </w:rPr>
        <w:fldChar w:fldCharType="separate"/>
      </w:r>
      <w:r>
        <w:rPr>
          <w:noProof/>
        </w:rPr>
        <w:t>112</w:t>
      </w:r>
      <w:r>
        <w:rPr>
          <w:noProof/>
        </w:rPr>
        <w:fldChar w:fldCharType="end"/>
      </w:r>
    </w:p>
    <w:p w14:paraId="6706FA02" w14:textId="594C104B"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2. SPRINT 3. Adaptación al caso real</w:t>
      </w:r>
      <w:r>
        <w:rPr>
          <w:noProof/>
        </w:rPr>
        <w:tab/>
      </w:r>
      <w:r>
        <w:rPr>
          <w:noProof/>
        </w:rPr>
        <w:fldChar w:fldCharType="begin"/>
      </w:r>
      <w:r>
        <w:rPr>
          <w:noProof/>
        </w:rPr>
        <w:instrText xml:space="preserve"> PAGEREF _Toc515280040 \h </w:instrText>
      </w:r>
      <w:r>
        <w:rPr>
          <w:noProof/>
        </w:rPr>
      </w:r>
      <w:r>
        <w:rPr>
          <w:noProof/>
        </w:rPr>
        <w:fldChar w:fldCharType="separate"/>
      </w:r>
      <w:r>
        <w:rPr>
          <w:noProof/>
        </w:rPr>
        <w:t>113</w:t>
      </w:r>
      <w:r>
        <w:rPr>
          <w:noProof/>
        </w:rPr>
        <w:fldChar w:fldCharType="end"/>
      </w:r>
    </w:p>
    <w:p w14:paraId="11B2035C" w14:textId="7C987C46"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3. Reunión de planificación del sprint</w:t>
      </w:r>
      <w:r>
        <w:rPr>
          <w:noProof/>
        </w:rPr>
        <w:tab/>
      </w:r>
      <w:r>
        <w:rPr>
          <w:noProof/>
        </w:rPr>
        <w:fldChar w:fldCharType="begin"/>
      </w:r>
      <w:r>
        <w:rPr>
          <w:noProof/>
        </w:rPr>
        <w:instrText xml:space="preserve"> PAGEREF _Toc515280041 \h </w:instrText>
      </w:r>
      <w:r>
        <w:rPr>
          <w:noProof/>
        </w:rPr>
      </w:r>
      <w:r>
        <w:rPr>
          <w:noProof/>
        </w:rPr>
        <w:fldChar w:fldCharType="separate"/>
      </w:r>
      <w:r>
        <w:rPr>
          <w:noProof/>
        </w:rPr>
        <w:t>114</w:t>
      </w:r>
      <w:r>
        <w:rPr>
          <w:noProof/>
        </w:rPr>
        <w:fldChar w:fldCharType="end"/>
      </w:r>
    </w:p>
    <w:p w14:paraId="753791B9" w14:textId="365297A6"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3.1 Asuntos que tratar</w:t>
      </w:r>
      <w:r>
        <w:rPr>
          <w:noProof/>
        </w:rPr>
        <w:tab/>
      </w:r>
      <w:r>
        <w:rPr>
          <w:noProof/>
        </w:rPr>
        <w:fldChar w:fldCharType="begin"/>
      </w:r>
      <w:r>
        <w:rPr>
          <w:noProof/>
        </w:rPr>
        <w:instrText xml:space="preserve"> PAGEREF _Toc515280042 \h </w:instrText>
      </w:r>
      <w:r>
        <w:rPr>
          <w:noProof/>
        </w:rPr>
      </w:r>
      <w:r>
        <w:rPr>
          <w:noProof/>
        </w:rPr>
        <w:fldChar w:fldCharType="separate"/>
      </w:r>
      <w:r>
        <w:rPr>
          <w:noProof/>
        </w:rPr>
        <w:t>114</w:t>
      </w:r>
      <w:r>
        <w:rPr>
          <w:noProof/>
        </w:rPr>
        <w:fldChar w:fldCharType="end"/>
      </w:r>
    </w:p>
    <w:p w14:paraId="6FDE53F9" w14:textId="49650709"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3.2 Información recogida</w:t>
      </w:r>
      <w:r>
        <w:rPr>
          <w:noProof/>
        </w:rPr>
        <w:tab/>
      </w:r>
      <w:r>
        <w:rPr>
          <w:noProof/>
        </w:rPr>
        <w:fldChar w:fldCharType="begin"/>
      </w:r>
      <w:r>
        <w:rPr>
          <w:noProof/>
        </w:rPr>
        <w:instrText xml:space="preserve"> PAGEREF _Toc515280043 \h </w:instrText>
      </w:r>
      <w:r>
        <w:rPr>
          <w:noProof/>
        </w:rPr>
      </w:r>
      <w:r>
        <w:rPr>
          <w:noProof/>
        </w:rPr>
        <w:fldChar w:fldCharType="separate"/>
      </w:r>
      <w:r>
        <w:rPr>
          <w:noProof/>
        </w:rPr>
        <w:t>115</w:t>
      </w:r>
      <w:r>
        <w:rPr>
          <w:noProof/>
        </w:rPr>
        <w:fldChar w:fldCharType="end"/>
      </w:r>
    </w:p>
    <w:p w14:paraId="3F487BB5" w14:textId="4B0DAB5D"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4. Planificación del sprint</w:t>
      </w:r>
      <w:r>
        <w:rPr>
          <w:noProof/>
        </w:rPr>
        <w:tab/>
      </w:r>
      <w:r>
        <w:rPr>
          <w:noProof/>
        </w:rPr>
        <w:fldChar w:fldCharType="begin"/>
      </w:r>
      <w:r>
        <w:rPr>
          <w:noProof/>
        </w:rPr>
        <w:instrText xml:space="preserve"> PAGEREF _Toc515280044 \h </w:instrText>
      </w:r>
      <w:r>
        <w:rPr>
          <w:noProof/>
        </w:rPr>
      </w:r>
      <w:r>
        <w:rPr>
          <w:noProof/>
        </w:rPr>
        <w:fldChar w:fldCharType="separate"/>
      </w:r>
      <w:r>
        <w:rPr>
          <w:noProof/>
        </w:rPr>
        <w:t>115</w:t>
      </w:r>
      <w:r>
        <w:rPr>
          <w:noProof/>
        </w:rPr>
        <w:fldChar w:fldCharType="end"/>
      </w:r>
    </w:p>
    <w:p w14:paraId="5ABE9928" w14:textId="41CFBFD9"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lastRenderedPageBreak/>
        <w:t>5.3.15. Reuniones semanales y recogida de información</w:t>
      </w:r>
      <w:r>
        <w:rPr>
          <w:noProof/>
        </w:rPr>
        <w:tab/>
      </w:r>
      <w:r>
        <w:rPr>
          <w:noProof/>
        </w:rPr>
        <w:fldChar w:fldCharType="begin"/>
      </w:r>
      <w:r>
        <w:rPr>
          <w:noProof/>
        </w:rPr>
        <w:instrText xml:space="preserve"> PAGEREF _Toc515280045 \h </w:instrText>
      </w:r>
      <w:r>
        <w:rPr>
          <w:noProof/>
        </w:rPr>
      </w:r>
      <w:r>
        <w:rPr>
          <w:noProof/>
        </w:rPr>
        <w:fldChar w:fldCharType="separate"/>
      </w:r>
      <w:r>
        <w:rPr>
          <w:noProof/>
        </w:rPr>
        <w:t>115</w:t>
      </w:r>
      <w:r>
        <w:rPr>
          <w:noProof/>
        </w:rPr>
        <w:fldChar w:fldCharType="end"/>
      </w:r>
    </w:p>
    <w:p w14:paraId="5D067B88" w14:textId="77C6D697"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6. Desarrollo del sprint</w:t>
      </w:r>
      <w:r>
        <w:rPr>
          <w:noProof/>
        </w:rPr>
        <w:tab/>
      </w:r>
      <w:r>
        <w:rPr>
          <w:noProof/>
        </w:rPr>
        <w:fldChar w:fldCharType="begin"/>
      </w:r>
      <w:r>
        <w:rPr>
          <w:noProof/>
        </w:rPr>
        <w:instrText xml:space="preserve"> PAGEREF _Toc515280046 \h </w:instrText>
      </w:r>
      <w:r>
        <w:rPr>
          <w:noProof/>
        </w:rPr>
      </w:r>
      <w:r>
        <w:rPr>
          <w:noProof/>
        </w:rPr>
        <w:fldChar w:fldCharType="separate"/>
      </w:r>
      <w:r>
        <w:rPr>
          <w:noProof/>
        </w:rPr>
        <w:t>115</w:t>
      </w:r>
      <w:r>
        <w:rPr>
          <w:noProof/>
        </w:rPr>
        <w:fldChar w:fldCharType="end"/>
      </w:r>
    </w:p>
    <w:p w14:paraId="5CBDEEBD" w14:textId="297A39D5"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7. SPRINT 3. Desarrollo de la plataforma.</w:t>
      </w:r>
      <w:r>
        <w:rPr>
          <w:noProof/>
        </w:rPr>
        <w:tab/>
      </w:r>
      <w:r>
        <w:rPr>
          <w:noProof/>
        </w:rPr>
        <w:fldChar w:fldCharType="begin"/>
      </w:r>
      <w:r>
        <w:rPr>
          <w:noProof/>
        </w:rPr>
        <w:instrText xml:space="preserve"> PAGEREF _Toc515280047 \h </w:instrText>
      </w:r>
      <w:r>
        <w:rPr>
          <w:noProof/>
        </w:rPr>
      </w:r>
      <w:r>
        <w:rPr>
          <w:noProof/>
        </w:rPr>
        <w:fldChar w:fldCharType="separate"/>
      </w:r>
      <w:r>
        <w:rPr>
          <w:noProof/>
        </w:rPr>
        <w:t>115</w:t>
      </w:r>
      <w:r>
        <w:rPr>
          <w:noProof/>
        </w:rPr>
        <w:fldChar w:fldCharType="end"/>
      </w:r>
    </w:p>
    <w:p w14:paraId="7D7CBCCC" w14:textId="4BD03A5C"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8. Reunión de planificación del sprint</w:t>
      </w:r>
      <w:r>
        <w:rPr>
          <w:noProof/>
        </w:rPr>
        <w:tab/>
      </w:r>
      <w:r>
        <w:rPr>
          <w:noProof/>
        </w:rPr>
        <w:fldChar w:fldCharType="begin"/>
      </w:r>
      <w:r>
        <w:rPr>
          <w:noProof/>
        </w:rPr>
        <w:instrText xml:space="preserve"> PAGEREF _Toc515280048 \h </w:instrText>
      </w:r>
      <w:r>
        <w:rPr>
          <w:noProof/>
        </w:rPr>
      </w:r>
      <w:r>
        <w:rPr>
          <w:noProof/>
        </w:rPr>
        <w:fldChar w:fldCharType="separate"/>
      </w:r>
      <w:r>
        <w:rPr>
          <w:noProof/>
        </w:rPr>
        <w:t>116</w:t>
      </w:r>
      <w:r>
        <w:rPr>
          <w:noProof/>
        </w:rPr>
        <w:fldChar w:fldCharType="end"/>
      </w:r>
    </w:p>
    <w:p w14:paraId="3563CCC8" w14:textId="023D9FFB"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8.1 Asuntos que tratar</w:t>
      </w:r>
      <w:r>
        <w:rPr>
          <w:noProof/>
        </w:rPr>
        <w:tab/>
      </w:r>
      <w:r>
        <w:rPr>
          <w:noProof/>
        </w:rPr>
        <w:fldChar w:fldCharType="begin"/>
      </w:r>
      <w:r>
        <w:rPr>
          <w:noProof/>
        </w:rPr>
        <w:instrText xml:space="preserve"> PAGEREF _Toc515280049 \h </w:instrText>
      </w:r>
      <w:r>
        <w:rPr>
          <w:noProof/>
        </w:rPr>
      </w:r>
      <w:r>
        <w:rPr>
          <w:noProof/>
        </w:rPr>
        <w:fldChar w:fldCharType="separate"/>
      </w:r>
      <w:r>
        <w:rPr>
          <w:noProof/>
        </w:rPr>
        <w:t>116</w:t>
      </w:r>
      <w:r>
        <w:rPr>
          <w:noProof/>
        </w:rPr>
        <w:fldChar w:fldCharType="end"/>
      </w:r>
    </w:p>
    <w:p w14:paraId="50B3D312" w14:textId="7FD761E7"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8.2 Información recogida</w:t>
      </w:r>
      <w:r>
        <w:rPr>
          <w:noProof/>
        </w:rPr>
        <w:tab/>
      </w:r>
      <w:r>
        <w:rPr>
          <w:noProof/>
        </w:rPr>
        <w:fldChar w:fldCharType="begin"/>
      </w:r>
      <w:r>
        <w:rPr>
          <w:noProof/>
        </w:rPr>
        <w:instrText xml:space="preserve"> PAGEREF _Toc515280050 \h </w:instrText>
      </w:r>
      <w:r>
        <w:rPr>
          <w:noProof/>
        </w:rPr>
      </w:r>
      <w:r>
        <w:rPr>
          <w:noProof/>
        </w:rPr>
        <w:fldChar w:fldCharType="separate"/>
      </w:r>
      <w:r>
        <w:rPr>
          <w:noProof/>
        </w:rPr>
        <w:t>116</w:t>
      </w:r>
      <w:r>
        <w:rPr>
          <w:noProof/>
        </w:rPr>
        <w:fldChar w:fldCharType="end"/>
      </w:r>
    </w:p>
    <w:p w14:paraId="1DB53F25" w14:textId="120A7000"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19. Planificación del sprint</w:t>
      </w:r>
      <w:r>
        <w:rPr>
          <w:noProof/>
        </w:rPr>
        <w:tab/>
      </w:r>
      <w:r>
        <w:rPr>
          <w:noProof/>
        </w:rPr>
        <w:fldChar w:fldCharType="begin"/>
      </w:r>
      <w:r>
        <w:rPr>
          <w:noProof/>
        </w:rPr>
        <w:instrText xml:space="preserve"> PAGEREF _Toc515280051 \h </w:instrText>
      </w:r>
      <w:r>
        <w:rPr>
          <w:noProof/>
        </w:rPr>
      </w:r>
      <w:r>
        <w:rPr>
          <w:noProof/>
        </w:rPr>
        <w:fldChar w:fldCharType="separate"/>
      </w:r>
      <w:r>
        <w:rPr>
          <w:noProof/>
        </w:rPr>
        <w:t>117</w:t>
      </w:r>
      <w:r>
        <w:rPr>
          <w:noProof/>
        </w:rPr>
        <w:fldChar w:fldCharType="end"/>
      </w:r>
    </w:p>
    <w:p w14:paraId="4D442D9B" w14:textId="463B7D29" w:rsidR="00B34DFE" w:rsidRDefault="00B34DFE">
      <w:pPr>
        <w:pStyle w:val="TDC2"/>
        <w:rPr>
          <w:rFonts w:asciiTheme="minorHAnsi" w:eastAsiaTheme="minorEastAsia" w:hAnsiTheme="minorHAnsi" w:cstheme="minorBidi"/>
          <w:noProof/>
          <w:kern w:val="0"/>
          <w:sz w:val="22"/>
          <w:szCs w:val="22"/>
          <w:lang w:eastAsia="es-ES" w:bidi="ar-SA"/>
        </w:rPr>
      </w:pPr>
      <w:r w:rsidRPr="000D25D3">
        <w:rPr>
          <w:noProof/>
          <w:highlight w:val="cyan"/>
        </w:rPr>
        <w:t>5.3.20. Reuniones semanales y recogida de información</w:t>
      </w:r>
      <w:r>
        <w:rPr>
          <w:noProof/>
        </w:rPr>
        <w:tab/>
      </w:r>
      <w:r>
        <w:rPr>
          <w:noProof/>
        </w:rPr>
        <w:fldChar w:fldCharType="begin"/>
      </w:r>
      <w:r>
        <w:rPr>
          <w:noProof/>
        </w:rPr>
        <w:instrText xml:space="preserve"> PAGEREF _Toc515280052 \h </w:instrText>
      </w:r>
      <w:r>
        <w:rPr>
          <w:noProof/>
        </w:rPr>
      </w:r>
      <w:r>
        <w:rPr>
          <w:noProof/>
        </w:rPr>
        <w:fldChar w:fldCharType="separate"/>
      </w:r>
      <w:r>
        <w:rPr>
          <w:noProof/>
        </w:rPr>
        <w:t>117</w:t>
      </w:r>
      <w:r>
        <w:rPr>
          <w:noProof/>
        </w:rPr>
        <w:fldChar w:fldCharType="end"/>
      </w:r>
    </w:p>
    <w:p w14:paraId="4B9671DE" w14:textId="14144806" w:rsidR="00B34DFE" w:rsidRDefault="00B34DFE">
      <w:pPr>
        <w:pStyle w:val="TDC2"/>
        <w:rPr>
          <w:rFonts w:asciiTheme="minorHAnsi" w:eastAsiaTheme="minorEastAsia" w:hAnsiTheme="minorHAnsi" w:cstheme="minorBidi"/>
          <w:noProof/>
          <w:kern w:val="0"/>
          <w:sz w:val="22"/>
          <w:szCs w:val="22"/>
          <w:lang w:eastAsia="es-ES" w:bidi="ar-SA"/>
        </w:rPr>
      </w:pPr>
      <w:r>
        <w:rPr>
          <w:noProof/>
        </w:rPr>
        <w:t>5.3.1. RESUMEN del desarrollo</w:t>
      </w:r>
      <w:r>
        <w:rPr>
          <w:noProof/>
        </w:rPr>
        <w:tab/>
      </w:r>
      <w:r>
        <w:rPr>
          <w:noProof/>
        </w:rPr>
        <w:fldChar w:fldCharType="begin"/>
      </w:r>
      <w:r>
        <w:rPr>
          <w:noProof/>
        </w:rPr>
        <w:instrText xml:space="preserve"> PAGEREF _Toc515280053 \h </w:instrText>
      </w:r>
      <w:r>
        <w:rPr>
          <w:noProof/>
        </w:rPr>
      </w:r>
      <w:r>
        <w:rPr>
          <w:noProof/>
        </w:rPr>
        <w:fldChar w:fldCharType="separate"/>
      </w:r>
      <w:r>
        <w:rPr>
          <w:noProof/>
        </w:rPr>
        <w:t>118</w:t>
      </w:r>
      <w:r>
        <w:rPr>
          <w:noProof/>
        </w:rPr>
        <w:fldChar w:fldCharType="end"/>
      </w:r>
    </w:p>
    <w:p w14:paraId="659B3454" w14:textId="1D28DAD3"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5280054 \h </w:instrText>
      </w:r>
      <w:r>
        <w:rPr>
          <w:noProof/>
        </w:rPr>
      </w:r>
      <w:r>
        <w:rPr>
          <w:noProof/>
        </w:rPr>
        <w:fldChar w:fldCharType="separate"/>
      </w:r>
      <w:r>
        <w:rPr>
          <w:noProof/>
        </w:rPr>
        <w:t>119</w:t>
      </w:r>
      <w:r>
        <w:rPr>
          <w:noProof/>
        </w:rPr>
        <w:fldChar w:fldCharType="end"/>
      </w:r>
    </w:p>
    <w:p w14:paraId="0E335CD3" w14:textId="461D37FC"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5280055 \h </w:instrText>
      </w:r>
      <w:r>
        <w:rPr>
          <w:noProof/>
        </w:rPr>
      </w:r>
      <w:r>
        <w:rPr>
          <w:noProof/>
        </w:rPr>
        <w:fldChar w:fldCharType="separate"/>
      </w:r>
      <w:r>
        <w:rPr>
          <w:noProof/>
        </w:rPr>
        <w:t>121</w:t>
      </w:r>
      <w:r>
        <w:rPr>
          <w:noProof/>
        </w:rPr>
        <w:fldChar w:fldCharType="end"/>
      </w:r>
    </w:p>
    <w:p w14:paraId="637CCA1D" w14:textId="02A6A581" w:rsidR="00B34DFE" w:rsidRDefault="00B34DFE">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5280056 \h </w:instrText>
      </w:r>
      <w:r>
        <w:rPr>
          <w:noProof/>
        </w:rPr>
      </w:r>
      <w:r>
        <w:rPr>
          <w:noProof/>
        </w:rPr>
        <w:fldChar w:fldCharType="separate"/>
      </w:r>
      <w:r>
        <w:rPr>
          <w:noProof/>
        </w:rPr>
        <w:t>121</w:t>
      </w:r>
      <w:r>
        <w:rPr>
          <w:noProof/>
        </w:rPr>
        <w:fldChar w:fldCharType="end"/>
      </w:r>
    </w:p>
    <w:p w14:paraId="4562B4F8" w14:textId="77288A96" w:rsidR="00B34DFE" w:rsidRDefault="00B34DFE">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5280057 \h </w:instrText>
      </w:r>
      <w:r>
        <w:rPr>
          <w:noProof/>
        </w:rPr>
      </w:r>
      <w:r>
        <w:rPr>
          <w:noProof/>
        </w:rPr>
        <w:fldChar w:fldCharType="separate"/>
      </w:r>
      <w:r>
        <w:rPr>
          <w:noProof/>
        </w:rPr>
        <w:t>121</w:t>
      </w:r>
      <w:r>
        <w:rPr>
          <w:noProof/>
        </w:rPr>
        <w:fldChar w:fldCharType="end"/>
      </w:r>
    </w:p>
    <w:p w14:paraId="76C56049" w14:textId="3BE5D082"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5280058 \h </w:instrText>
      </w:r>
      <w:r>
        <w:rPr>
          <w:noProof/>
        </w:rPr>
      </w:r>
      <w:r>
        <w:rPr>
          <w:noProof/>
        </w:rPr>
        <w:fldChar w:fldCharType="separate"/>
      </w:r>
      <w:r>
        <w:rPr>
          <w:noProof/>
        </w:rPr>
        <w:t>125</w:t>
      </w:r>
      <w:r>
        <w:rPr>
          <w:noProof/>
        </w:rPr>
        <w:fldChar w:fldCharType="end"/>
      </w:r>
    </w:p>
    <w:p w14:paraId="0D0BDAB1" w14:textId="21230930" w:rsidR="00B34DFE" w:rsidRDefault="00B34DF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5280059 \h </w:instrText>
      </w:r>
      <w:r>
        <w:rPr>
          <w:noProof/>
        </w:rPr>
      </w:r>
      <w:r>
        <w:rPr>
          <w:noProof/>
        </w:rPr>
        <w:fldChar w:fldCharType="separate"/>
      </w:r>
      <w:r>
        <w:rPr>
          <w:noProof/>
        </w:rPr>
        <w:t>131</w:t>
      </w:r>
      <w:r>
        <w:rPr>
          <w:noProof/>
        </w:rPr>
        <w:fldChar w:fldCharType="end"/>
      </w:r>
    </w:p>
    <w:p w14:paraId="1AD169AE" w14:textId="4D01136A" w:rsidR="00B34DFE" w:rsidRDefault="00B34DFE">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5280060 \h </w:instrText>
      </w:r>
      <w:r>
        <w:rPr>
          <w:noProof/>
        </w:rPr>
      </w:r>
      <w:r>
        <w:rPr>
          <w:noProof/>
        </w:rPr>
        <w:fldChar w:fldCharType="separate"/>
      </w:r>
      <w:r>
        <w:rPr>
          <w:noProof/>
        </w:rPr>
        <w:t>131</w:t>
      </w:r>
      <w:r>
        <w:rPr>
          <w:noProof/>
        </w:rPr>
        <w:fldChar w:fldCharType="end"/>
      </w:r>
    </w:p>
    <w:p w14:paraId="6ED00695" w14:textId="3C0490B2" w:rsidR="00B34DFE" w:rsidRDefault="00B34DFE">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5280061 \h </w:instrText>
      </w:r>
      <w:r>
        <w:rPr>
          <w:noProof/>
        </w:rPr>
      </w:r>
      <w:r>
        <w:rPr>
          <w:noProof/>
        </w:rPr>
        <w:fldChar w:fldCharType="separate"/>
      </w:r>
      <w:r>
        <w:rPr>
          <w:noProof/>
        </w:rPr>
        <w:t>131</w:t>
      </w:r>
      <w:r>
        <w:rPr>
          <w:noProof/>
        </w:rPr>
        <w:fldChar w:fldCharType="end"/>
      </w:r>
    </w:p>
    <w:p w14:paraId="64C59846" w14:textId="0B0AA55E"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492A361C" w14:textId="60C57412" w:rsidR="00B34DFE"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5279911" w:history="1">
        <w:r w:rsidR="00B34DFE" w:rsidRPr="00AC6BF2">
          <w:rPr>
            <w:rStyle w:val="Hipervnculo"/>
            <w:noProof/>
          </w:rPr>
          <w:t>Ilustración 1. Funcionamiento de SOA a través de publish/suscribe.</w:t>
        </w:r>
        <w:r w:rsidR="00B34DFE">
          <w:rPr>
            <w:noProof/>
            <w:webHidden/>
          </w:rPr>
          <w:tab/>
        </w:r>
        <w:r w:rsidR="00B34DFE">
          <w:rPr>
            <w:noProof/>
            <w:webHidden/>
          </w:rPr>
          <w:fldChar w:fldCharType="begin"/>
        </w:r>
        <w:r w:rsidR="00B34DFE">
          <w:rPr>
            <w:noProof/>
            <w:webHidden/>
          </w:rPr>
          <w:instrText xml:space="preserve"> PAGEREF _Toc515279911 \h </w:instrText>
        </w:r>
        <w:r w:rsidR="00B34DFE">
          <w:rPr>
            <w:noProof/>
            <w:webHidden/>
          </w:rPr>
        </w:r>
        <w:r w:rsidR="00B34DFE">
          <w:rPr>
            <w:noProof/>
            <w:webHidden/>
          </w:rPr>
          <w:fldChar w:fldCharType="separate"/>
        </w:r>
        <w:r w:rsidR="00B34DFE">
          <w:rPr>
            <w:noProof/>
            <w:webHidden/>
          </w:rPr>
          <w:t>22</w:t>
        </w:r>
        <w:r w:rsidR="00B34DFE">
          <w:rPr>
            <w:noProof/>
            <w:webHidden/>
          </w:rPr>
          <w:fldChar w:fldCharType="end"/>
        </w:r>
      </w:hyperlink>
    </w:p>
    <w:p w14:paraId="736A9FF8" w14:textId="25A9FB67"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5279912" w:history="1">
        <w:r w:rsidR="00B34DFE" w:rsidRPr="00AC6BF2">
          <w:rPr>
            <w:rStyle w:val="Hipervnculo"/>
            <w:noProof/>
          </w:rPr>
          <w:t>Ilustración 2. Funcionamiento ideal SOA 2.0.</w:t>
        </w:r>
        <w:r w:rsidR="00B34DFE">
          <w:rPr>
            <w:noProof/>
            <w:webHidden/>
          </w:rPr>
          <w:tab/>
        </w:r>
        <w:r w:rsidR="00B34DFE">
          <w:rPr>
            <w:noProof/>
            <w:webHidden/>
          </w:rPr>
          <w:fldChar w:fldCharType="begin"/>
        </w:r>
        <w:r w:rsidR="00B34DFE">
          <w:rPr>
            <w:noProof/>
            <w:webHidden/>
          </w:rPr>
          <w:instrText xml:space="preserve"> PAGEREF _Toc515279912 \h </w:instrText>
        </w:r>
        <w:r w:rsidR="00B34DFE">
          <w:rPr>
            <w:noProof/>
            <w:webHidden/>
          </w:rPr>
        </w:r>
        <w:r w:rsidR="00B34DFE">
          <w:rPr>
            <w:noProof/>
            <w:webHidden/>
          </w:rPr>
          <w:fldChar w:fldCharType="separate"/>
        </w:r>
        <w:r w:rsidR="00B34DFE">
          <w:rPr>
            <w:noProof/>
            <w:webHidden/>
          </w:rPr>
          <w:t>25</w:t>
        </w:r>
        <w:r w:rsidR="00B34DFE">
          <w:rPr>
            <w:noProof/>
            <w:webHidden/>
          </w:rPr>
          <w:fldChar w:fldCharType="end"/>
        </w:r>
      </w:hyperlink>
    </w:p>
    <w:p w14:paraId="5C87EF18" w14:textId="4F568CF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3" w:history="1">
        <w:r w:rsidR="00B34DFE" w:rsidRPr="00AC6BF2">
          <w:rPr>
            <w:rStyle w:val="Hipervnculo"/>
            <w:noProof/>
          </w:rPr>
          <w:t>Ilustración 3. Funcionamiento básico del motor CEP.</w:t>
        </w:r>
        <w:r w:rsidR="00B34DFE">
          <w:rPr>
            <w:noProof/>
            <w:webHidden/>
          </w:rPr>
          <w:tab/>
        </w:r>
        <w:r w:rsidR="00B34DFE">
          <w:rPr>
            <w:noProof/>
            <w:webHidden/>
          </w:rPr>
          <w:fldChar w:fldCharType="begin"/>
        </w:r>
        <w:r w:rsidR="00B34DFE">
          <w:rPr>
            <w:noProof/>
            <w:webHidden/>
          </w:rPr>
          <w:instrText xml:space="preserve"> PAGEREF _Toc515279913 \h </w:instrText>
        </w:r>
        <w:r w:rsidR="00B34DFE">
          <w:rPr>
            <w:noProof/>
            <w:webHidden/>
          </w:rPr>
        </w:r>
        <w:r w:rsidR="00B34DFE">
          <w:rPr>
            <w:noProof/>
            <w:webHidden/>
          </w:rPr>
          <w:fldChar w:fldCharType="separate"/>
        </w:r>
        <w:r w:rsidR="00B34DFE">
          <w:rPr>
            <w:noProof/>
            <w:webHidden/>
          </w:rPr>
          <w:t>29</w:t>
        </w:r>
        <w:r w:rsidR="00B34DFE">
          <w:rPr>
            <w:noProof/>
            <w:webHidden/>
          </w:rPr>
          <w:fldChar w:fldCharType="end"/>
        </w:r>
      </w:hyperlink>
    </w:p>
    <w:p w14:paraId="65EC4B40" w14:textId="3F61CB2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4" w:history="1">
        <w:r w:rsidR="00B34DFE" w:rsidRPr="00AC6BF2">
          <w:rPr>
            <w:rStyle w:val="Hipervnculo"/>
            <w:noProof/>
          </w:rPr>
          <w:t>Ilustración 4. Esquema de "Eolic Event Consumer".</w:t>
        </w:r>
        <w:r w:rsidR="00B34DFE">
          <w:rPr>
            <w:noProof/>
            <w:webHidden/>
          </w:rPr>
          <w:tab/>
        </w:r>
        <w:r w:rsidR="00B34DFE">
          <w:rPr>
            <w:noProof/>
            <w:webHidden/>
          </w:rPr>
          <w:fldChar w:fldCharType="begin"/>
        </w:r>
        <w:r w:rsidR="00B34DFE">
          <w:rPr>
            <w:noProof/>
            <w:webHidden/>
          </w:rPr>
          <w:instrText xml:space="preserve"> PAGEREF _Toc515279914 \h </w:instrText>
        </w:r>
        <w:r w:rsidR="00B34DFE">
          <w:rPr>
            <w:noProof/>
            <w:webHidden/>
          </w:rPr>
        </w:r>
        <w:r w:rsidR="00B34DFE">
          <w:rPr>
            <w:noProof/>
            <w:webHidden/>
          </w:rPr>
          <w:fldChar w:fldCharType="separate"/>
        </w:r>
        <w:r w:rsidR="00B34DFE">
          <w:rPr>
            <w:noProof/>
            <w:webHidden/>
          </w:rPr>
          <w:t>29</w:t>
        </w:r>
        <w:r w:rsidR="00B34DFE">
          <w:rPr>
            <w:noProof/>
            <w:webHidden/>
          </w:rPr>
          <w:fldChar w:fldCharType="end"/>
        </w:r>
      </w:hyperlink>
    </w:p>
    <w:p w14:paraId="350FC6CB" w14:textId="452B7D3B"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5" w:history="1">
        <w:r w:rsidR="00B34DFE" w:rsidRPr="00AC6BF2">
          <w:rPr>
            <w:rStyle w:val="Hipervnculo"/>
            <w:noProof/>
          </w:rPr>
          <w:t>Ilustración 5. Estructura de patrón en Esper EPL.</w:t>
        </w:r>
        <w:r w:rsidR="00B34DFE">
          <w:rPr>
            <w:noProof/>
            <w:webHidden/>
          </w:rPr>
          <w:tab/>
        </w:r>
        <w:r w:rsidR="00B34DFE">
          <w:rPr>
            <w:noProof/>
            <w:webHidden/>
          </w:rPr>
          <w:fldChar w:fldCharType="begin"/>
        </w:r>
        <w:r w:rsidR="00B34DFE">
          <w:rPr>
            <w:noProof/>
            <w:webHidden/>
          </w:rPr>
          <w:instrText xml:space="preserve"> PAGEREF _Toc515279915 \h </w:instrText>
        </w:r>
        <w:r w:rsidR="00B34DFE">
          <w:rPr>
            <w:noProof/>
            <w:webHidden/>
          </w:rPr>
        </w:r>
        <w:r w:rsidR="00B34DFE">
          <w:rPr>
            <w:noProof/>
            <w:webHidden/>
          </w:rPr>
          <w:fldChar w:fldCharType="separate"/>
        </w:r>
        <w:r w:rsidR="00B34DFE">
          <w:rPr>
            <w:noProof/>
            <w:webHidden/>
          </w:rPr>
          <w:t>31</w:t>
        </w:r>
        <w:r w:rsidR="00B34DFE">
          <w:rPr>
            <w:noProof/>
            <w:webHidden/>
          </w:rPr>
          <w:fldChar w:fldCharType="end"/>
        </w:r>
      </w:hyperlink>
    </w:p>
    <w:p w14:paraId="394A2CD8" w14:textId="0CAE9451"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6" w:history="1">
        <w:r w:rsidR="00B34DFE" w:rsidRPr="00AC6BF2">
          <w:rPr>
            <w:rStyle w:val="Hipervnculo"/>
            <w:noProof/>
          </w:rPr>
          <w:t>Ilustración 6. Ventanas deslizantes y por lotes.</w:t>
        </w:r>
        <w:r w:rsidR="00B34DFE">
          <w:rPr>
            <w:noProof/>
            <w:webHidden/>
          </w:rPr>
          <w:tab/>
        </w:r>
        <w:r w:rsidR="00B34DFE">
          <w:rPr>
            <w:noProof/>
            <w:webHidden/>
          </w:rPr>
          <w:fldChar w:fldCharType="begin"/>
        </w:r>
        <w:r w:rsidR="00B34DFE">
          <w:rPr>
            <w:noProof/>
            <w:webHidden/>
          </w:rPr>
          <w:instrText xml:space="preserve"> PAGEREF _Toc515279916 \h </w:instrText>
        </w:r>
        <w:r w:rsidR="00B34DFE">
          <w:rPr>
            <w:noProof/>
            <w:webHidden/>
          </w:rPr>
        </w:r>
        <w:r w:rsidR="00B34DFE">
          <w:rPr>
            <w:noProof/>
            <w:webHidden/>
          </w:rPr>
          <w:fldChar w:fldCharType="separate"/>
        </w:r>
        <w:r w:rsidR="00B34DFE">
          <w:rPr>
            <w:noProof/>
            <w:webHidden/>
          </w:rPr>
          <w:t>32</w:t>
        </w:r>
        <w:r w:rsidR="00B34DFE">
          <w:rPr>
            <w:noProof/>
            <w:webHidden/>
          </w:rPr>
          <w:fldChar w:fldCharType="end"/>
        </w:r>
      </w:hyperlink>
    </w:p>
    <w:p w14:paraId="6DA71ECD" w14:textId="58776DF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7" w:history="1">
        <w:r w:rsidR="00B34DFE" w:rsidRPr="00AC6BF2">
          <w:rPr>
            <w:rStyle w:val="Hipervnculo"/>
            <w:noProof/>
          </w:rPr>
          <w:t>Ilustración 7. Tablero Kanban.</w:t>
        </w:r>
        <w:r w:rsidR="00B34DFE">
          <w:rPr>
            <w:noProof/>
            <w:webHidden/>
          </w:rPr>
          <w:tab/>
        </w:r>
        <w:r w:rsidR="00B34DFE">
          <w:rPr>
            <w:noProof/>
            <w:webHidden/>
          </w:rPr>
          <w:fldChar w:fldCharType="begin"/>
        </w:r>
        <w:r w:rsidR="00B34DFE">
          <w:rPr>
            <w:noProof/>
            <w:webHidden/>
          </w:rPr>
          <w:instrText xml:space="preserve"> PAGEREF _Toc515279917 \h </w:instrText>
        </w:r>
        <w:r w:rsidR="00B34DFE">
          <w:rPr>
            <w:noProof/>
            <w:webHidden/>
          </w:rPr>
        </w:r>
        <w:r w:rsidR="00B34DFE">
          <w:rPr>
            <w:noProof/>
            <w:webHidden/>
          </w:rPr>
          <w:fldChar w:fldCharType="separate"/>
        </w:r>
        <w:r w:rsidR="00B34DFE">
          <w:rPr>
            <w:noProof/>
            <w:webHidden/>
          </w:rPr>
          <w:t>43</w:t>
        </w:r>
        <w:r w:rsidR="00B34DFE">
          <w:rPr>
            <w:noProof/>
            <w:webHidden/>
          </w:rPr>
          <w:fldChar w:fldCharType="end"/>
        </w:r>
      </w:hyperlink>
    </w:p>
    <w:p w14:paraId="3F55917D" w14:textId="7AD9EFE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8" w:history="1">
        <w:r w:rsidR="00B34DFE" w:rsidRPr="00AC6BF2">
          <w:rPr>
            <w:rStyle w:val="Hipervnculo"/>
            <w:noProof/>
          </w:rPr>
          <w:t>Ilustración 8. Principios de Iacovelli.</w:t>
        </w:r>
        <w:r w:rsidR="00B34DFE">
          <w:rPr>
            <w:noProof/>
            <w:webHidden/>
          </w:rPr>
          <w:tab/>
        </w:r>
        <w:r w:rsidR="00B34DFE">
          <w:rPr>
            <w:noProof/>
            <w:webHidden/>
          </w:rPr>
          <w:fldChar w:fldCharType="begin"/>
        </w:r>
        <w:r w:rsidR="00B34DFE">
          <w:rPr>
            <w:noProof/>
            <w:webHidden/>
          </w:rPr>
          <w:instrText xml:space="preserve"> PAGEREF _Toc515279918 \h </w:instrText>
        </w:r>
        <w:r w:rsidR="00B34DFE">
          <w:rPr>
            <w:noProof/>
            <w:webHidden/>
          </w:rPr>
        </w:r>
        <w:r w:rsidR="00B34DFE">
          <w:rPr>
            <w:noProof/>
            <w:webHidden/>
          </w:rPr>
          <w:fldChar w:fldCharType="separate"/>
        </w:r>
        <w:r w:rsidR="00B34DFE">
          <w:rPr>
            <w:noProof/>
            <w:webHidden/>
          </w:rPr>
          <w:t>44</w:t>
        </w:r>
        <w:r w:rsidR="00B34DFE">
          <w:rPr>
            <w:noProof/>
            <w:webHidden/>
          </w:rPr>
          <w:fldChar w:fldCharType="end"/>
        </w:r>
      </w:hyperlink>
    </w:p>
    <w:p w14:paraId="50BB3B5B" w14:textId="6929275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19" w:history="1">
        <w:r w:rsidR="00B34DFE" w:rsidRPr="00AC6BF2">
          <w:rPr>
            <w:rStyle w:val="Hipervnculo"/>
            <w:noProof/>
          </w:rPr>
          <w:t>Ilustración 9. Metodología SCRUM adaptada.</w:t>
        </w:r>
        <w:r w:rsidR="00B34DFE">
          <w:rPr>
            <w:noProof/>
            <w:webHidden/>
          </w:rPr>
          <w:tab/>
        </w:r>
        <w:r w:rsidR="00B34DFE">
          <w:rPr>
            <w:noProof/>
            <w:webHidden/>
          </w:rPr>
          <w:fldChar w:fldCharType="begin"/>
        </w:r>
        <w:r w:rsidR="00B34DFE">
          <w:rPr>
            <w:noProof/>
            <w:webHidden/>
          </w:rPr>
          <w:instrText xml:space="preserve"> PAGEREF _Toc515279919 \h </w:instrText>
        </w:r>
        <w:r w:rsidR="00B34DFE">
          <w:rPr>
            <w:noProof/>
            <w:webHidden/>
          </w:rPr>
        </w:r>
        <w:r w:rsidR="00B34DFE">
          <w:rPr>
            <w:noProof/>
            <w:webHidden/>
          </w:rPr>
          <w:fldChar w:fldCharType="separate"/>
        </w:r>
        <w:r w:rsidR="00B34DFE">
          <w:rPr>
            <w:noProof/>
            <w:webHidden/>
          </w:rPr>
          <w:t>54</w:t>
        </w:r>
        <w:r w:rsidR="00B34DFE">
          <w:rPr>
            <w:noProof/>
            <w:webHidden/>
          </w:rPr>
          <w:fldChar w:fldCharType="end"/>
        </w:r>
      </w:hyperlink>
    </w:p>
    <w:p w14:paraId="39E0EED2" w14:textId="5EB45A53"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0" w:history="1">
        <w:r w:rsidR="00B34DFE" w:rsidRPr="00AC6BF2">
          <w:rPr>
            <w:rStyle w:val="Hipervnculo"/>
            <w:noProof/>
          </w:rPr>
          <w:t>Ilustración 10. Diagrama de Gantt de planificación de tiempo.</w:t>
        </w:r>
        <w:r w:rsidR="00B34DFE">
          <w:rPr>
            <w:noProof/>
            <w:webHidden/>
          </w:rPr>
          <w:tab/>
        </w:r>
        <w:r w:rsidR="00B34DFE">
          <w:rPr>
            <w:noProof/>
            <w:webHidden/>
          </w:rPr>
          <w:fldChar w:fldCharType="begin"/>
        </w:r>
        <w:r w:rsidR="00B34DFE">
          <w:rPr>
            <w:noProof/>
            <w:webHidden/>
          </w:rPr>
          <w:instrText xml:space="preserve"> PAGEREF _Toc515279920 \h </w:instrText>
        </w:r>
        <w:r w:rsidR="00B34DFE">
          <w:rPr>
            <w:noProof/>
            <w:webHidden/>
          </w:rPr>
        </w:r>
        <w:r w:rsidR="00B34DFE">
          <w:rPr>
            <w:noProof/>
            <w:webHidden/>
          </w:rPr>
          <w:fldChar w:fldCharType="separate"/>
        </w:r>
        <w:r w:rsidR="00B34DFE">
          <w:rPr>
            <w:noProof/>
            <w:webHidden/>
          </w:rPr>
          <w:t>56</w:t>
        </w:r>
        <w:r w:rsidR="00B34DFE">
          <w:rPr>
            <w:noProof/>
            <w:webHidden/>
          </w:rPr>
          <w:fldChar w:fldCharType="end"/>
        </w:r>
      </w:hyperlink>
    </w:p>
    <w:p w14:paraId="0536C330" w14:textId="0B0A9DC4"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1" w:history="1">
        <w:r w:rsidR="00B34DFE" w:rsidRPr="00AC6BF2">
          <w:rPr>
            <w:rStyle w:val="Hipervnculo"/>
            <w:noProof/>
          </w:rPr>
          <w:t>Ilustración 11. Ejemplo de curva de potencia.</w:t>
        </w:r>
        <w:r w:rsidR="00B34DFE">
          <w:rPr>
            <w:noProof/>
            <w:webHidden/>
          </w:rPr>
          <w:tab/>
        </w:r>
        <w:r w:rsidR="00B34DFE">
          <w:rPr>
            <w:noProof/>
            <w:webHidden/>
          </w:rPr>
          <w:fldChar w:fldCharType="begin"/>
        </w:r>
        <w:r w:rsidR="00B34DFE">
          <w:rPr>
            <w:noProof/>
            <w:webHidden/>
          </w:rPr>
          <w:instrText xml:space="preserve"> PAGEREF _Toc515279921 \h </w:instrText>
        </w:r>
        <w:r w:rsidR="00B34DFE">
          <w:rPr>
            <w:noProof/>
            <w:webHidden/>
          </w:rPr>
        </w:r>
        <w:r w:rsidR="00B34DFE">
          <w:rPr>
            <w:noProof/>
            <w:webHidden/>
          </w:rPr>
          <w:fldChar w:fldCharType="separate"/>
        </w:r>
        <w:r w:rsidR="00B34DFE">
          <w:rPr>
            <w:noProof/>
            <w:webHidden/>
          </w:rPr>
          <w:t>75</w:t>
        </w:r>
        <w:r w:rsidR="00B34DFE">
          <w:rPr>
            <w:noProof/>
            <w:webHidden/>
          </w:rPr>
          <w:fldChar w:fldCharType="end"/>
        </w:r>
      </w:hyperlink>
    </w:p>
    <w:p w14:paraId="20EAB433" w14:textId="58ACCFD9"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2" w:history="1">
        <w:r w:rsidR="00B34DFE" w:rsidRPr="00AC6BF2">
          <w:rPr>
            <w:rStyle w:val="Hipervnculo"/>
            <w:noProof/>
          </w:rPr>
          <w:t>Ilustración 12. Formaciones comunes y no comunes de un parque eólico.</w:t>
        </w:r>
        <w:r w:rsidR="00B34DFE">
          <w:rPr>
            <w:noProof/>
            <w:webHidden/>
          </w:rPr>
          <w:tab/>
        </w:r>
        <w:r w:rsidR="00B34DFE">
          <w:rPr>
            <w:noProof/>
            <w:webHidden/>
          </w:rPr>
          <w:fldChar w:fldCharType="begin"/>
        </w:r>
        <w:r w:rsidR="00B34DFE">
          <w:rPr>
            <w:noProof/>
            <w:webHidden/>
          </w:rPr>
          <w:instrText xml:space="preserve"> PAGEREF _Toc515279922 \h </w:instrText>
        </w:r>
        <w:r w:rsidR="00B34DFE">
          <w:rPr>
            <w:noProof/>
            <w:webHidden/>
          </w:rPr>
        </w:r>
        <w:r w:rsidR="00B34DFE">
          <w:rPr>
            <w:noProof/>
            <w:webHidden/>
          </w:rPr>
          <w:fldChar w:fldCharType="separate"/>
        </w:r>
        <w:r w:rsidR="00B34DFE">
          <w:rPr>
            <w:noProof/>
            <w:webHidden/>
          </w:rPr>
          <w:t>76</w:t>
        </w:r>
        <w:r w:rsidR="00B34DFE">
          <w:rPr>
            <w:noProof/>
            <w:webHidden/>
          </w:rPr>
          <w:fldChar w:fldCharType="end"/>
        </w:r>
      </w:hyperlink>
    </w:p>
    <w:p w14:paraId="670FBF00" w14:textId="52F5FE6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5279923" w:history="1">
        <w:r w:rsidR="00B34DFE" w:rsidRPr="00AC6BF2">
          <w:rPr>
            <w:rStyle w:val="Hipervnculo"/>
            <w:noProof/>
          </w:rPr>
          <w:t>Ilustración 13. Jerarquía de factores.</w:t>
        </w:r>
        <w:r w:rsidR="00B34DFE">
          <w:rPr>
            <w:noProof/>
            <w:webHidden/>
          </w:rPr>
          <w:tab/>
        </w:r>
        <w:r w:rsidR="00B34DFE">
          <w:rPr>
            <w:noProof/>
            <w:webHidden/>
          </w:rPr>
          <w:fldChar w:fldCharType="begin"/>
        </w:r>
        <w:r w:rsidR="00B34DFE">
          <w:rPr>
            <w:noProof/>
            <w:webHidden/>
          </w:rPr>
          <w:instrText xml:space="preserve"> PAGEREF _Toc515279923 \h </w:instrText>
        </w:r>
        <w:r w:rsidR="00B34DFE">
          <w:rPr>
            <w:noProof/>
            <w:webHidden/>
          </w:rPr>
        </w:r>
        <w:r w:rsidR="00B34DFE">
          <w:rPr>
            <w:noProof/>
            <w:webHidden/>
          </w:rPr>
          <w:fldChar w:fldCharType="separate"/>
        </w:r>
        <w:r w:rsidR="00B34DFE">
          <w:rPr>
            <w:noProof/>
            <w:webHidden/>
          </w:rPr>
          <w:t>76</w:t>
        </w:r>
        <w:r w:rsidR="00B34DFE">
          <w:rPr>
            <w:noProof/>
            <w:webHidden/>
          </w:rPr>
          <w:fldChar w:fldCharType="end"/>
        </w:r>
      </w:hyperlink>
    </w:p>
    <w:p w14:paraId="621F3EDC" w14:textId="0EAA5131"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4" w:history="1">
        <w:r w:rsidR="00B34DFE" w:rsidRPr="00AC6BF2">
          <w:rPr>
            <w:rStyle w:val="Hipervnculo"/>
            <w:noProof/>
          </w:rPr>
          <w:t>Ilustración 14. Infraestructura del entorno de Eolic Event Consumer.</w:t>
        </w:r>
        <w:r w:rsidR="00B34DFE">
          <w:rPr>
            <w:noProof/>
            <w:webHidden/>
          </w:rPr>
          <w:tab/>
        </w:r>
        <w:r w:rsidR="00B34DFE">
          <w:rPr>
            <w:noProof/>
            <w:webHidden/>
          </w:rPr>
          <w:fldChar w:fldCharType="begin"/>
        </w:r>
        <w:r w:rsidR="00B34DFE">
          <w:rPr>
            <w:noProof/>
            <w:webHidden/>
          </w:rPr>
          <w:instrText xml:space="preserve"> PAGEREF _Toc515279924 \h </w:instrText>
        </w:r>
        <w:r w:rsidR="00B34DFE">
          <w:rPr>
            <w:noProof/>
            <w:webHidden/>
          </w:rPr>
        </w:r>
        <w:r w:rsidR="00B34DFE">
          <w:rPr>
            <w:noProof/>
            <w:webHidden/>
          </w:rPr>
          <w:fldChar w:fldCharType="separate"/>
        </w:r>
        <w:r w:rsidR="00B34DFE">
          <w:rPr>
            <w:noProof/>
            <w:webHidden/>
          </w:rPr>
          <w:t>78</w:t>
        </w:r>
        <w:r w:rsidR="00B34DFE">
          <w:rPr>
            <w:noProof/>
            <w:webHidden/>
          </w:rPr>
          <w:fldChar w:fldCharType="end"/>
        </w:r>
      </w:hyperlink>
    </w:p>
    <w:p w14:paraId="63BB7249" w14:textId="0782231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5" w:history="1">
        <w:r w:rsidR="00B34DFE" w:rsidRPr="00AC6BF2">
          <w:rPr>
            <w:rStyle w:val="Hipervnculo"/>
            <w:noProof/>
          </w:rPr>
          <w:t>Ilustración 15. Incorporación de CEP al sistema actual.</w:t>
        </w:r>
        <w:r w:rsidR="00B34DFE">
          <w:rPr>
            <w:noProof/>
            <w:webHidden/>
          </w:rPr>
          <w:tab/>
        </w:r>
        <w:r w:rsidR="00B34DFE">
          <w:rPr>
            <w:noProof/>
            <w:webHidden/>
          </w:rPr>
          <w:fldChar w:fldCharType="begin"/>
        </w:r>
        <w:r w:rsidR="00B34DFE">
          <w:rPr>
            <w:noProof/>
            <w:webHidden/>
          </w:rPr>
          <w:instrText xml:space="preserve"> PAGEREF _Toc515279925 \h </w:instrText>
        </w:r>
        <w:r w:rsidR="00B34DFE">
          <w:rPr>
            <w:noProof/>
            <w:webHidden/>
          </w:rPr>
        </w:r>
        <w:r w:rsidR="00B34DFE">
          <w:rPr>
            <w:noProof/>
            <w:webHidden/>
          </w:rPr>
          <w:fldChar w:fldCharType="separate"/>
        </w:r>
        <w:r w:rsidR="00B34DFE">
          <w:rPr>
            <w:noProof/>
            <w:webHidden/>
          </w:rPr>
          <w:t>79</w:t>
        </w:r>
        <w:r w:rsidR="00B34DFE">
          <w:rPr>
            <w:noProof/>
            <w:webHidden/>
          </w:rPr>
          <w:fldChar w:fldCharType="end"/>
        </w:r>
      </w:hyperlink>
    </w:p>
    <w:p w14:paraId="291C37BB" w14:textId="21F62EA9"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6" w:history="1">
        <w:r w:rsidR="00B34DFE" w:rsidRPr="00AC6BF2">
          <w:rPr>
            <w:rStyle w:val="Hipervnculo"/>
            <w:noProof/>
          </w:rPr>
          <w:t>Ilustración 16. Esquema prototipo 1.</w:t>
        </w:r>
        <w:r w:rsidR="00B34DFE">
          <w:rPr>
            <w:noProof/>
            <w:webHidden/>
          </w:rPr>
          <w:tab/>
        </w:r>
        <w:r w:rsidR="00B34DFE">
          <w:rPr>
            <w:noProof/>
            <w:webHidden/>
          </w:rPr>
          <w:fldChar w:fldCharType="begin"/>
        </w:r>
        <w:r w:rsidR="00B34DFE">
          <w:rPr>
            <w:noProof/>
            <w:webHidden/>
          </w:rPr>
          <w:instrText xml:space="preserve"> PAGEREF _Toc515279926 \h </w:instrText>
        </w:r>
        <w:r w:rsidR="00B34DFE">
          <w:rPr>
            <w:noProof/>
            <w:webHidden/>
          </w:rPr>
        </w:r>
        <w:r w:rsidR="00B34DFE">
          <w:rPr>
            <w:noProof/>
            <w:webHidden/>
          </w:rPr>
          <w:fldChar w:fldCharType="separate"/>
        </w:r>
        <w:r w:rsidR="00B34DFE">
          <w:rPr>
            <w:noProof/>
            <w:webHidden/>
          </w:rPr>
          <w:t>81</w:t>
        </w:r>
        <w:r w:rsidR="00B34DFE">
          <w:rPr>
            <w:noProof/>
            <w:webHidden/>
          </w:rPr>
          <w:fldChar w:fldCharType="end"/>
        </w:r>
      </w:hyperlink>
    </w:p>
    <w:p w14:paraId="3A92D946" w14:textId="5DAB806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7" w:history="1">
        <w:r w:rsidR="00B34DFE" w:rsidRPr="00AC6BF2">
          <w:rPr>
            <w:rStyle w:val="Hipervnculo"/>
            <w:noProof/>
          </w:rPr>
          <w:t>Ilustración 17. Sprint Burndown Inicio del proyecto.</w:t>
        </w:r>
        <w:r w:rsidR="00B34DFE">
          <w:rPr>
            <w:noProof/>
            <w:webHidden/>
          </w:rPr>
          <w:tab/>
        </w:r>
        <w:r w:rsidR="00B34DFE">
          <w:rPr>
            <w:noProof/>
            <w:webHidden/>
          </w:rPr>
          <w:fldChar w:fldCharType="begin"/>
        </w:r>
        <w:r w:rsidR="00B34DFE">
          <w:rPr>
            <w:noProof/>
            <w:webHidden/>
          </w:rPr>
          <w:instrText xml:space="preserve"> PAGEREF _Toc515279927 \h </w:instrText>
        </w:r>
        <w:r w:rsidR="00B34DFE">
          <w:rPr>
            <w:noProof/>
            <w:webHidden/>
          </w:rPr>
        </w:r>
        <w:r w:rsidR="00B34DFE">
          <w:rPr>
            <w:noProof/>
            <w:webHidden/>
          </w:rPr>
          <w:fldChar w:fldCharType="separate"/>
        </w:r>
        <w:r w:rsidR="00B34DFE">
          <w:rPr>
            <w:noProof/>
            <w:webHidden/>
          </w:rPr>
          <w:t>82</w:t>
        </w:r>
        <w:r w:rsidR="00B34DFE">
          <w:rPr>
            <w:noProof/>
            <w:webHidden/>
          </w:rPr>
          <w:fldChar w:fldCharType="end"/>
        </w:r>
      </w:hyperlink>
    </w:p>
    <w:p w14:paraId="2EA63230" w14:textId="7459BA97"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8" w:history="1">
        <w:r w:rsidR="00B34DFE" w:rsidRPr="00AC6BF2">
          <w:rPr>
            <w:rStyle w:val="Hipervnculo"/>
            <w:noProof/>
          </w:rPr>
          <w:t>Ilustración 18. Plantilla de enunciado de patrones.</w:t>
        </w:r>
        <w:r w:rsidR="00B34DFE">
          <w:rPr>
            <w:noProof/>
            <w:webHidden/>
          </w:rPr>
          <w:tab/>
        </w:r>
        <w:r w:rsidR="00B34DFE">
          <w:rPr>
            <w:noProof/>
            <w:webHidden/>
          </w:rPr>
          <w:fldChar w:fldCharType="begin"/>
        </w:r>
        <w:r w:rsidR="00B34DFE">
          <w:rPr>
            <w:noProof/>
            <w:webHidden/>
          </w:rPr>
          <w:instrText xml:space="preserve"> PAGEREF _Toc515279928 \h </w:instrText>
        </w:r>
        <w:r w:rsidR="00B34DFE">
          <w:rPr>
            <w:noProof/>
            <w:webHidden/>
          </w:rPr>
        </w:r>
        <w:r w:rsidR="00B34DFE">
          <w:rPr>
            <w:noProof/>
            <w:webHidden/>
          </w:rPr>
          <w:fldChar w:fldCharType="separate"/>
        </w:r>
        <w:r w:rsidR="00B34DFE">
          <w:rPr>
            <w:noProof/>
            <w:webHidden/>
          </w:rPr>
          <w:t>85</w:t>
        </w:r>
        <w:r w:rsidR="00B34DFE">
          <w:rPr>
            <w:noProof/>
            <w:webHidden/>
          </w:rPr>
          <w:fldChar w:fldCharType="end"/>
        </w:r>
      </w:hyperlink>
    </w:p>
    <w:p w14:paraId="38E03A86" w14:textId="5BFE625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29" w:history="1">
        <w:r w:rsidR="00B34DFE" w:rsidRPr="00AC6BF2">
          <w:rPr>
            <w:rStyle w:val="Hipervnculo"/>
            <w:noProof/>
          </w:rPr>
          <w:t>Ilustración 19. Grafíco de potencia producida el día 1 de enero.</w:t>
        </w:r>
        <w:r w:rsidR="00B34DFE">
          <w:rPr>
            <w:noProof/>
            <w:webHidden/>
          </w:rPr>
          <w:tab/>
        </w:r>
        <w:r w:rsidR="00B34DFE">
          <w:rPr>
            <w:noProof/>
            <w:webHidden/>
          </w:rPr>
          <w:fldChar w:fldCharType="begin"/>
        </w:r>
        <w:r w:rsidR="00B34DFE">
          <w:rPr>
            <w:noProof/>
            <w:webHidden/>
          </w:rPr>
          <w:instrText xml:space="preserve"> PAGEREF _Toc515279929 \h </w:instrText>
        </w:r>
        <w:r w:rsidR="00B34DFE">
          <w:rPr>
            <w:noProof/>
            <w:webHidden/>
          </w:rPr>
        </w:r>
        <w:r w:rsidR="00B34DFE">
          <w:rPr>
            <w:noProof/>
            <w:webHidden/>
          </w:rPr>
          <w:fldChar w:fldCharType="separate"/>
        </w:r>
        <w:r w:rsidR="00B34DFE">
          <w:rPr>
            <w:noProof/>
            <w:webHidden/>
          </w:rPr>
          <w:t>96</w:t>
        </w:r>
        <w:r w:rsidR="00B34DFE">
          <w:rPr>
            <w:noProof/>
            <w:webHidden/>
          </w:rPr>
          <w:fldChar w:fldCharType="end"/>
        </w:r>
      </w:hyperlink>
    </w:p>
    <w:p w14:paraId="0D31ED6A" w14:textId="1B8B93D9"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0" w:history="1">
        <w:r w:rsidR="00B34DFE" w:rsidRPr="00AC6BF2">
          <w:rPr>
            <w:rStyle w:val="Hipervnculo"/>
            <w:noProof/>
          </w:rPr>
          <w:t>Ilustración 20. Evento simple WindEvent.</w:t>
        </w:r>
        <w:r w:rsidR="00B34DFE">
          <w:rPr>
            <w:noProof/>
            <w:webHidden/>
          </w:rPr>
          <w:tab/>
        </w:r>
        <w:r w:rsidR="00B34DFE">
          <w:rPr>
            <w:noProof/>
            <w:webHidden/>
          </w:rPr>
          <w:fldChar w:fldCharType="begin"/>
        </w:r>
        <w:r w:rsidR="00B34DFE">
          <w:rPr>
            <w:noProof/>
            <w:webHidden/>
          </w:rPr>
          <w:instrText xml:space="preserve"> PAGEREF _Toc515279930 \h </w:instrText>
        </w:r>
        <w:r w:rsidR="00B34DFE">
          <w:rPr>
            <w:noProof/>
            <w:webHidden/>
          </w:rPr>
        </w:r>
        <w:r w:rsidR="00B34DFE">
          <w:rPr>
            <w:noProof/>
            <w:webHidden/>
          </w:rPr>
          <w:fldChar w:fldCharType="separate"/>
        </w:r>
        <w:r w:rsidR="00B34DFE">
          <w:rPr>
            <w:noProof/>
            <w:webHidden/>
          </w:rPr>
          <w:t>98</w:t>
        </w:r>
        <w:r w:rsidR="00B34DFE">
          <w:rPr>
            <w:noProof/>
            <w:webHidden/>
          </w:rPr>
          <w:fldChar w:fldCharType="end"/>
        </w:r>
      </w:hyperlink>
    </w:p>
    <w:p w14:paraId="4F6DC0F7" w14:textId="1C6A3D1E"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1" w:history="1">
        <w:r w:rsidR="00B34DFE" w:rsidRPr="00AC6BF2">
          <w:rPr>
            <w:rStyle w:val="Hipervnculo"/>
            <w:noProof/>
          </w:rPr>
          <w:t>Ilustración 21. Versión 1.0 de RankingProd.</w:t>
        </w:r>
        <w:r w:rsidR="00B34DFE">
          <w:rPr>
            <w:noProof/>
            <w:webHidden/>
          </w:rPr>
          <w:tab/>
        </w:r>
        <w:r w:rsidR="00B34DFE">
          <w:rPr>
            <w:noProof/>
            <w:webHidden/>
          </w:rPr>
          <w:fldChar w:fldCharType="begin"/>
        </w:r>
        <w:r w:rsidR="00B34DFE">
          <w:rPr>
            <w:noProof/>
            <w:webHidden/>
          </w:rPr>
          <w:instrText xml:space="preserve"> PAGEREF _Toc515279931 \h </w:instrText>
        </w:r>
        <w:r w:rsidR="00B34DFE">
          <w:rPr>
            <w:noProof/>
            <w:webHidden/>
          </w:rPr>
        </w:r>
        <w:r w:rsidR="00B34DFE">
          <w:rPr>
            <w:noProof/>
            <w:webHidden/>
          </w:rPr>
          <w:fldChar w:fldCharType="separate"/>
        </w:r>
        <w:r w:rsidR="00B34DFE">
          <w:rPr>
            <w:noProof/>
            <w:webHidden/>
          </w:rPr>
          <w:t>99</w:t>
        </w:r>
        <w:r w:rsidR="00B34DFE">
          <w:rPr>
            <w:noProof/>
            <w:webHidden/>
          </w:rPr>
          <w:fldChar w:fldCharType="end"/>
        </w:r>
      </w:hyperlink>
    </w:p>
    <w:p w14:paraId="4090AC2E" w14:textId="6538B4B1"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2" w:history="1">
        <w:r w:rsidR="00B34DFE" w:rsidRPr="00AC6BF2">
          <w:rPr>
            <w:rStyle w:val="Hipervnculo"/>
            <w:noProof/>
          </w:rPr>
          <w:t>Ilustración 22.Versión 1.0 de CambioInicio.</w:t>
        </w:r>
        <w:r w:rsidR="00B34DFE">
          <w:rPr>
            <w:noProof/>
            <w:webHidden/>
          </w:rPr>
          <w:tab/>
        </w:r>
        <w:r w:rsidR="00B34DFE">
          <w:rPr>
            <w:noProof/>
            <w:webHidden/>
          </w:rPr>
          <w:fldChar w:fldCharType="begin"/>
        </w:r>
        <w:r w:rsidR="00B34DFE">
          <w:rPr>
            <w:noProof/>
            <w:webHidden/>
          </w:rPr>
          <w:instrText xml:space="preserve"> PAGEREF _Toc515279932 \h </w:instrText>
        </w:r>
        <w:r w:rsidR="00B34DFE">
          <w:rPr>
            <w:noProof/>
            <w:webHidden/>
          </w:rPr>
        </w:r>
        <w:r w:rsidR="00B34DFE">
          <w:rPr>
            <w:noProof/>
            <w:webHidden/>
          </w:rPr>
          <w:fldChar w:fldCharType="separate"/>
        </w:r>
        <w:r w:rsidR="00B34DFE">
          <w:rPr>
            <w:noProof/>
            <w:webHidden/>
          </w:rPr>
          <w:t>100</w:t>
        </w:r>
        <w:r w:rsidR="00B34DFE">
          <w:rPr>
            <w:noProof/>
            <w:webHidden/>
          </w:rPr>
          <w:fldChar w:fldCharType="end"/>
        </w:r>
      </w:hyperlink>
    </w:p>
    <w:p w14:paraId="092A427F" w14:textId="57DAF90B"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3" w:history="1">
        <w:r w:rsidR="00B34DFE" w:rsidRPr="00AC6BF2">
          <w:rPr>
            <w:rStyle w:val="Hipervnculo"/>
            <w:noProof/>
          </w:rPr>
          <w:t>Ilustración 23. Versión 1.0 de CambioSegundo.</w:t>
        </w:r>
        <w:r w:rsidR="00B34DFE">
          <w:rPr>
            <w:noProof/>
            <w:webHidden/>
          </w:rPr>
          <w:tab/>
        </w:r>
        <w:r w:rsidR="00B34DFE">
          <w:rPr>
            <w:noProof/>
            <w:webHidden/>
          </w:rPr>
          <w:fldChar w:fldCharType="begin"/>
        </w:r>
        <w:r w:rsidR="00B34DFE">
          <w:rPr>
            <w:noProof/>
            <w:webHidden/>
          </w:rPr>
          <w:instrText xml:space="preserve"> PAGEREF _Toc515279933 \h </w:instrText>
        </w:r>
        <w:r w:rsidR="00B34DFE">
          <w:rPr>
            <w:noProof/>
            <w:webHidden/>
          </w:rPr>
        </w:r>
        <w:r w:rsidR="00B34DFE">
          <w:rPr>
            <w:noProof/>
            <w:webHidden/>
          </w:rPr>
          <w:fldChar w:fldCharType="separate"/>
        </w:r>
        <w:r w:rsidR="00B34DFE">
          <w:rPr>
            <w:noProof/>
            <w:webHidden/>
          </w:rPr>
          <w:t>100</w:t>
        </w:r>
        <w:r w:rsidR="00B34DFE">
          <w:rPr>
            <w:noProof/>
            <w:webHidden/>
          </w:rPr>
          <w:fldChar w:fldCharType="end"/>
        </w:r>
      </w:hyperlink>
    </w:p>
    <w:p w14:paraId="3545B730" w14:textId="1984466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4" w:history="1">
        <w:r w:rsidR="00B34DFE" w:rsidRPr="00AC6BF2">
          <w:rPr>
            <w:rStyle w:val="Hipervnculo"/>
            <w:noProof/>
          </w:rPr>
          <w:t>Ilustración 24. Ejemplo de utilizanción de CambioInicio y CambioSegundo.</w:t>
        </w:r>
        <w:r w:rsidR="00B34DFE">
          <w:rPr>
            <w:noProof/>
            <w:webHidden/>
          </w:rPr>
          <w:tab/>
        </w:r>
        <w:r w:rsidR="00B34DFE">
          <w:rPr>
            <w:noProof/>
            <w:webHidden/>
          </w:rPr>
          <w:fldChar w:fldCharType="begin"/>
        </w:r>
        <w:r w:rsidR="00B34DFE">
          <w:rPr>
            <w:noProof/>
            <w:webHidden/>
          </w:rPr>
          <w:instrText xml:space="preserve"> PAGEREF _Toc515279934 \h </w:instrText>
        </w:r>
        <w:r w:rsidR="00B34DFE">
          <w:rPr>
            <w:noProof/>
            <w:webHidden/>
          </w:rPr>
        </w:r>
        <w:r w:rsidR="00B34DFE">
          <w:rPr>
            <w:noProof/>
            <w:webHidden/>
          </w:rPr>
          <w:fldChar w:fldCharType="separate"/>
        </w:r>
        <w:r w:rsidR="00B34DFE">
          <w:rPr>
            <w:noProof/>
            <w:webHidden/>
          </w:rPr>
          <w:t>101</w:t>
        </w:r>
        <w:r w:rsidR="00B34DFE">
          <w:rPr>
            <w:noProof/>
            <w:webHidden/>
          </w:rPr>
          <w:fldChar w:fldCharType="end"/>
        </w:r>
      </w:hyperlink>
    </w:p>
    <w:p w14:paraId="4E9176FE" w14:textId="07997662"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5" w:history="1">
        <w:r w:rsidR="00B34DFE" w:rsidRPr="00AC6BF2">
          <w:rPr>
            <w:rStyle w:val="Hipervnculo"/>
            <w:noProof/>
          </w:rPr>
          <w:t>Ilustración 25. Versión 1.0 de Transición.</w:t>
        </w:r>
        <w:r w:rsidR="00B34DFE">
          <w:rPr>
            <w:noProof/>
            <w:webHidden/>
          </w:rPr>
          <w:tab/>
        </w:r>
        <w:r w:rsidR="00B34DFE">
          <w:rPr>
            <w:noProof/>
            <w:webHidden/>
          </w:rPr>
          <w:fldChar w:fldCharType="begin"/>
        </w:r>
        <w:r w:rsidR="00B34DFE">
          <w:rPr>
            <w:noProof/>
            <w:webHidden/>
          </w:rPr>
          <w:instrText xml:space="preserve"> PAGEREF _Toc515279935 \h </w:instrText>
        </w:r>
        <w:r w:rsidR="00B34DFE">
          <w:rPr>
            <w:noProof/>
            <w:webHidden/>
          </w:rPr>
        </w:r>
        <w:r w:rsidR="00B34DFE">
          <w:rPr>
            <w:noProof/>
            <w:webHidden/>
          </w:rPr>
          <w:fldChar w:fldCharType="separate"/>
        </w:r>
        <w:r w:rsidR="00B34DFE">
          <w:rPr>
            <w:noProof/>
            <w:webHidden/>
          </w:rPr>
          <w:t>101</w:t>
        </w:r>
        <w:r w:rsidR="00B34DFE">
          <w:rPr>
            <w:noProof/>
            <w:webHidden/>
          </w:rPr>
          <w:fldChar w:fldCharType="end"/>
        </w:r>
      </w:hyperlink>
    </w:p>
    <w:p w14:paraId="3D8EBDD9" w14:textId="38AFCDC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6" w:history="1">
        <w:r w:rsidR="00B34DFE" w:rsidRPr="00AC6BF2">
          <w:rPr>
            <w:rStyle w:val="Hipervnculo"/>
            <w:noProof/>
          </w:rPr>
          <w:t>Ilustración 26. Versión 1.0 de FluctuaProd.</w:t>
        </w:r>
        <w:r w:rsidR="00B34DFE">
          <w:rPr>
            <w:noProof/>
            <w:webHidden/>
          </w:rPr>
          <w:tab/>
        </w:r>
        <w:r w:rsidR="00B34DFE">
          <w:rPr>
            <w:noProof/>
            <w:webHidden/>
          </w:rPr>
          <w:fldChar w:fldCharType="begin"/>
        </w:r>
        <w:r w:rsidR="00B34DFE">
          <w:rPr>
            <w:noProof/>
            <w:webHidden/>
          </w:rPr>
          <w:instrText xml:space="preserve"> PAGEREF _Toc515279936 \h </w:instrText>
        </w:r>
        <w:r w:rsidR="00B34DFE">
          <w:rPr>
            <w:noProof/>
            <w:webHidden/>
          </w:rPr>
        </w:r>
        <w:r w:rsidR="00B34DFE">
          <w:rPr>
            <w:noProof/>
            <w:webHidden/>
          </w:rPr>
          <w:fldChar w:fldCharType="separate"/>
        </w:r>
        <w:r w:rsidR="00B34DFE">
          <w:rPr>
            <w:noProof/>
            <w:webHidden/>
          </w:rPr>
          <w:t>101</w:t>
        </w:r>
        <w:r w:rsidR="00B34DFE">
          <w:rPr>
            <w:noProof/>
            <w:webHidden/>
          </w:rPr>
          <w:fldChar w:fldCharType="end"/>
        </w:r>
      </w:hyperlink>
    </w:p>
    <w:p w14:paraId="281603ED" w14:textId="69980664"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7" w:history="1">
        <w:r w:rsidR="00B34DFE" w:rsidRPr="00AC6BF2">
          <w:rPr>
            <w:rStyle w:val="Hipervnculo"/>
            <w:noProof/>
          </w:rPr>
          <w:t>Ilustración 27. Diagrama de clases de los patrones de productividad V.1.0.</w:t>
        </w:r>
        <w:r w:rsidR="00B34DFE">
          <w:rPr>
            <w:noProof/>
            <w:webHidden/>
          </w:rPr>
          <w:tab/>
        </w:r>
        <w:r w:rsidR="00B34DFE">
          <w:rPr>
            <w:noProof/>
            <w:webHidden/>
          </w:rPr>
          <w:fldChar w:fldCharType="begin"/>
        </w:r>
        <w:r w:rsidR="00B34DFE">
          <w:rPr>
            <w:noProof/>
            <w:webHidden/>
          </w:rPr>
          <w:instrText xml:space="preserve"> PAGEREF _Toc515279937 \h </w:instrText>
        </w:r>
        <w:r w:rsidR="00B34DFE">
          <w:rPr>
            <w:noProof/>
            <w:webHidden/>
          </w:rPr>
        </w:r>
        <w:r w:rsidR="00B34DFE">
          <w:rPr>
            <w:noProof/>
            <w:webHidden/>
          </w:rPr>
          <w:fldChar w:fldCharType="separate"/>
        </w:r>
        <w:r w:rsidR="00B34DFE">
          <w:rPr>
            <w:noProof/>
            <w:webHidden/>
          </w:rPr>
          <w:t>102</w:t>
        </w:r>
        <w:r w:rsidR="00B34DFE">
          <w:rPr>
            <w:noProof/>
            <w:webHidden/>
          </w:rPr>
          <w:fldChar w:fldCharType="end"/>
        </w:r>
      </w:hyperlink>
    </w:p>
    <w:p w14:paraId="6FA1699F" w14:textId="11B9C6B9"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8" w:history="1">
        <w:r w:rsidR="00B34DFE" w:rsidRPr="00AC6BF2">
          <w:rPr>
            <w:rStyle w:val="Hipervnculo"/>
            <w:noProof/>
          </w:rPr>
          <w:t>Ilustración 28. Versión 1.0 de WindEventT.</w:t>
        </w:r>
        <w:r w:rsidR="00B34DFE">
          <w:rPr>
            <w:noProof/>
            <w:webHidden/>
          </w:rPr>
          <w:tab/>
        </w:r>
        <w:r w:rsidR="00B34DFE">
          <w:rPr>
            <w:noProof/>
            <w:webHidden/>
          </w:rPr>
          <w:fldChar w:fldCharType="begin"/>
        </w:r>
        <w:r w:rsidR="00B34DFE">
          <w:rPr>
            <w:noProof/>
            <w:webHidden/>
          </w:rPr>
          <w:instrText xml:space="preserve"> PAGEREF _Toc515279938 \h </w:instrText>
        </w:r>
        <w:r w:rsidR="00B34DFE">
          <w:rPr>
            <w:noProof/>
            <w:webHidden/>
          </w:rPr>
        </w:r>
        <w:r w:rsidR="00B34DFE">
          <w:rPr>
            <w:noProof/>
            <w:webHidden/>
          </w:rPr>
          <w:fldChar w:fldCharType="separate"/>
        </w:r>
        <w:r w:rsidR="00B34DFE">
          <w:rPr>
            <w:noProof/>
            <w:webHidden/>
          </w:rPr>
          <w:t>103</w:t>
        </w:r>
        <w:r w:rsidR="00B34DFE">
          <w:rPr>
            <w:noProof/>
            <w:webHidden/>
          </w:rPr>
          <w:fldChar w:fldCharType="end"/>
        </w:r>
      </w:hyperlink>
    </w:p>
    <w:p w14:paraId="1E5DE064" w14:textId="1EA0374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39" w:history="1">
        <w:r w:rsidR="00B34DFE" w:rsidRPr="00AC6BF2">
          <w:rPr>
            <w:rStyle w:val="Hipervnculo"/>
            <w:noProof/>
          </w:rPr>
          <w:t>Ilustración 29. Versión 1.0 de BajadaDe10.</w:t>
        </w:r>
        <w:r w:rsidR="00B34DFE">
          <w:rPr>
            <w:noProof/>
            <w:webHidden/>
          </w:rPr>
          <w:tab/>
        </w:r>
        <w:r w:rsidR="00B34DFE">
          <w:rPr>
            <w:noProof/>
            <w:webHidden/>
          </w:rPr>
          <w:fldChar w:fldCharType="begin"/>
        </w:r>
        <w:r w:rsidR="00B34DFE">
          <w:rPr>
            <w:noProof/>
            <w:webHidden/>
          </w:rPr>
          <w:instrText xml:space="preserve"> PAGEREF _Toc515279939 \h </w:instrText>
        </w:r>
        <w:r w:rsidR="00B34DFE">
          <w:rPr>
            <w:noProof/>
            <w:webHidden/>
          </w:rPr>
        </w:r>
        <w:r w:rsidR="00B34DFE">
          <w:rPr>
            <w:noProof/>
            <w:webHidden/>
          </w:rPr>
          <w:fldChar w:fldCharType="separate"/>
        </w:r>
        <w:r w:rsidR="00B34DFE">
          <w:rPr>
            <w:noProof/>
            <w:webHidden/>
          </w:rPr>
          <w:t>103</w:t>
        </w:r>
        <w:r w:rsidR="00B34DFE">
          <w:rPr>
            <w:noProof/>
            <w:webHidden/>
          </w:rPr>
          <w:fldChar w:fldCharType="end"/>
        </w:r>
      </w:hyperlink>
    </w:p>
    <w:p w14:paraId="127617E6" w14:textId="42B5847E"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0" w:history="1">
        <w:r w:rsidR="00B34DFE" w:rsidRPr="00AC6BF2">
          <w:rPr>
            <w:rStyle w:val="Hipervnculo"/>
            <w:noProof/>
          </w:rPr>
          <w:t>Ilustración 30. Versión 1.0 de WindEventR.</w:t>
        </w:r>
        <w:r w:rsidR="00B34DFE">
          <w:rPr>
            <w:noProof/>
            <w:webHidden/>
          </w:rPr>
          <w:tab/>
        </w:r>
        <w:r w:rsidR="00B34DFE">
          <w:rPr>
            <w:noProof/>
            <w:webHidden/>
          </w:rPr>
          <w:fldChar w:fldCharType="begin"/>
        </w:r>
        <w:r w:rsidR="00B34DFE">
          <w:rPr>
            <w:noProof/>
            <w:webHidden/>
          </w:rPr>
          <w:instrText xml:space="preserve"> PAGEREF _Toc515279940 \h </w:instrText>
        </w:r>
        <w:r w:rsidR="00B34DFE">
          <w:rPr>
            <w:noProof/>
            <w:webHidden/>
          </w:rPr>
        </w:r>
        <w:r w:rsidR="00B34DFE">
          <w:rPr>
            <w:noProof/>
            <w:webHidden/>
          </w:rPr>
          <w:fldChar w:fldCharType="separate"/>
        </w:r>
        <w:r w:rsidR="00B34DFE">
          <w:rPr>
            <w:noProof/>
            <w:webHidden/>
          </w:rPr>
          <w:t>104</w:t>
        </w:r>
        <w:r w:rsidR="00B34DFE">
          <w:rPr>
            <w:noProof/>
            <w:webHidden/>
          </w:rPr>
          <w:fldChar w:fldCharType="end"/>
        </w:r>
      </w:hyperlink>
    </w:p>
    <w:p w14:paraId="577F958A" w14:textId="6824DC1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1" w:history="1">
        <w:r w:rsidR="00B34DFE" w:rsidRPr="00AC6BF2">
          <w:rPr>
            <w:rStyle w:val="Hipervnculo"/>
            <w:noProof/>
          </w:rPr>
          <w:t>Ilustración 31. Versión 1.0 de Fuera.</w:t>
        </w:r>
        <w:r w:rsidR="00B34DFE">
          <w:rPr>
            <w:noProof/>
            <w:webHidden/>
          </w:rPr>
          <w:tab/>
        </w:r>
        <w:r w:rsidR="00B34DFE">
          <w:rPr>
            <w:noProof/>
            <w:webHidden/>
          </w:rPr>
          <w:fldChar w:fldCharType="begin"/>
        </w:r>
        <w:r w:rsidR="00B34DFE">
          <w:rPr>
            <w:noProof/>
            <w:webHidden/>
          </w:rPr>
          <w:instrText xml:space="preserve"> PAGEREF _Toc515279941 \h </w:instrText>
        </w:r>
        <w:r w:rsidR="00B34DFE">
          <w:rPr>
            <w:noProof/>
            <w:webHidden/>
          </w:rPr>
        </w:r>
        <w:r w:rsidR="00B34DFE">
          <w:rPr>
            <w:noProof/>
            <w:webHidden/>
          </w:rPr>
          <w:fldChar w:fldCharType="separate"/>
        </w:r>
        <w:r w:rsidR="00B34DFE">
          <w:rPr>
            <w:noProof/>
            <w:webHidden/>
          </w:rPr>
          <w:t>104</w:t>
        </w:r>
        <w:r w:rsidR="00B34DFE">
          <w:rPr>
            <w:noProof/>
            <w:webHidden/>
          </w:rPr>
          <w:fldChar w:fldCharType="end"/>
        </w:r>
      </w:hyperlink>
    </w:p>
    <w:p w14:paraId="5498B7CF" w14:textId="6B4B00D1"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2" w:history="1">
        <w:r w:rsidR="00B34DFE" w:rsidRPr="00AC6BF2">
          <w:rPr>
            <w:rStyle w:val="Hipervnculo"/>
            <w:noProof/>
          </w:rPr>
          <w:t>Ilustración 32. Diagrama de clases de los patrones de rendimiento V.1.0.</w:t>
        </w:r>
        <w:r w:rsidR="00B34DFE">
          <w:rPr>
            <w:noProof/>
            <w:webHidden/>
          </w:rPr>
          <w:tab/>
        </w:r>
        <w:r w:rsidR="00B34DFE">
          <w:rPr>
            <w:noProof/>
            <w:webHidden/>
          </w:rPr>
          <w:fldChar w:fldCharType="begin"/>
        </w:r>
        <w:r w:rsidR="00B34DFE">
          <w:rPr>
            <w:noProof/>
            <w:webHidden/>
          </w:rPr>
          <w:instrText xml:space="preserve"> PAGEREF _Toc515279942 \h </w:instrText>
        </w:r>
        <w:r w:rsidR="00B34DFE">
          <w:rPr>
            <w:noProof/>
            <w:webHidden/>
          </w:rPr>
        </w:r>
        <w:r w:rsidR="00B34DFE">
          <w:rPr>
            <w:noProof/>
            <w:webHidden/>
          </w:rPr>
          <w:fldChar w:fldCharType="separate"/>
        </w:r>
        <w:r w:rsidR="00B34DFE">
          <w:rPr>
            <w:noProof/>
            <w:webHidden/>
          </w:rPr>
          <w:t>105</w:t>
        </w:r>
        <w:r w:rsidR="00B34DFE">
          <w:rPr>
            <w:noProof/>
            <w:webHidden/>
          </w:rPr>
          <w:fldChar w:fldCharType="end"/>
        </w:r>
      </w:hyperlink>
    </w:p>
    <w:p w14:paraId="01D05087" w14:textId="7D44A840"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3" w:history="1">
        <w:r w:rsidR="00B34DFE" w:rsidRPr="00AC6BF2">
          <w:rPr>
            <w:rStyle w:val="Hipervnculo"/>
            <w:noProof/>
          </w:rPr>
          <w:t>Ilustración 33. Flujo del input V 1.0.</w:t>
        </w:r>
        <w:r w:rsidR="00B34DFE">
          <w:rPr>
            <w:noProof/>
            <w:webHidden/>
          </w:rPr>
          <w:tab/>
        </w:r>
        <w:r w:rsidR="00B34DFE">
          <w:rPr>
            <w:noProof/>
            <w:webHidden/>
          </w:rPr>
          <w:fldChar w:fldCharType="begin"/>
        </w:r>
        <w:r w:rsidR="00B34DFE">
          <w:rPr>
            <w:noProof/>
            <w:webHidden/>
          </w:rPr>
          <w:instrText xml:space="preserve"> PAGEREF _Toc515279943 \h </w:instrText>
        </w:r>
        <w:r w:rsidR="00B34DFE">
          <w:rPr>
            <w:noProof/>
            <w:webHidden/>
          </w:rPr>
        </w:r>
        <w:r w:rsidR="00B34DFE">
          <w:rPr>
            <w:noProof/>
            <w:webHidden/>
          </w:rPr>
          <w:fldChar w:fldCharType="separate"/>
        </w:r>
        <w:r w:rsidR="00B34DFE">
          <w:rPr>
            <w:noProof/>
            <w:webHidden/>
          </w:rPr>
          <w:t>106</w:t>
        </w:r>
        <w:r w:rsidR="00B34DFE">
          <w:rPr>
            <w:noProof/>
            <w:webHidden/>
          </w:rPr>
          <w:fldChar w:fldCharType="end"/>
        </w:r>
      </w:hyperlink>
    </w:p>
    <w:p w14:paraId="2FADF3BB" w14:textId="0D31A87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4" w:history="1">
        <w:r w:rsidR="00B34DFE" w:rsidRPr="00AC6BF2">
          <w:rPr>
            <w:rStyle w:val="Hipervnculo"/>
            <w:noProof/>
          </w:rPr>
          <w:t>Ilustración 34. Flujo de adición de patrones V 1.0.</w:t>
        </w:r>
        <w:r w:rsidR="00B34DFE">
          <w:rPr>
            <w:noProof/>
            <w:webHidden/>
          </w:rPr>
          <w:tab/>
        </w:r>
        <w:r w:rsidR="00B34DFE">
          <w:rPr>
            <w:noProof/>
            <w:webHidden/>
          </w:rPr>
          <w:fldChar w:fldCharType="begin"/>
        </w:r>
        <w:r w:rsidR="00B34DFE">
          <w:rPr>
            <w:noProof/>
            <w:webHidden/>
          </w:rPr>
          <w:instrText xml:space="preserve"> PAGEREF _Toc515279944 \h </w:instrText>
        </w:r>
        <w:r w:rsidR="00B34DFE">
          <w:rPr>
            <w:noProof/>
            <w:webHidden/>
          </w:rPr>
        </w:r>
        <w:r w:rsidR="00B34DFE">
          <w:rPr>
            <w:noProof/>
            <w:webHidden/>
          </w:rPr>
          <w:fldChar w:fldCharType="separate"/>
        </w:r>
        <w:r w:rsidR="00B34DFE">
          <w:rPr>
            <w:noProof/>
            <w:webHidden/>
          </w:rPr>
          <w:t>106</w:t>
        </w:r>
        <w:r w:rsidR="00B34DFE">
          <w:rPr>
            <w:noProof/>
            <w:webHidden/>
          </w:rPr>
          <w:fldChar w:fldCharType="end"/>
        </w:r>
      </w:hyperlink>
    </w:p>
    <w:p w14:paraId="3F6C189D" w14:textId="344DB99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5" w:history="1">
        <w:r w:rsidR="00B34DFE" w:rsidRPr="00AC6BF2">
          <w:rPr>
            <w:rStyle w:val="Hipervnculo"/>
            <w:noProof/>
          </w:rPr>
          <w:t>Ilustración 35. Flujo del despliegue de eventos complejos V 1.0.</w:t>
        </w:r>
        <w:r w:rsidR="00B34DFE">
          <w:rPr>
            <w:noProof/>
            <w:webHidden/>
          </w:rPr>
          <w:tab/>
        </w:r>
        <w:r w:rsidR="00B34DFE">
          <w:rPr>
            <w:noProof/>
            <w:webHidden/>
          </w:rPr>
          <w:fldChar w:fldCharType="begin"/>
        </w:r>
        <w:r w:rsidR="00B34DFE">
          <w:rPr>
            <w:noProof/>
            <w:webHidden/>
          </w:rPr>
          <w:instrText xml:space="preserve"> PAGEREF _Toc515279945 \h </w:instrText>
        </w:r>
        <w:r w:rsidR="00B34DFE">
          <w:rPr>
            <w:noProof/>
            <w:webHidden/>
          </w:rPr>
        </w:r>
        <w:r w:rsidR="00B34DFE">
          <w:rPr>
            <w:noProof/>
            <w:webHidden/>
          </w:rPr>
          <w:fldChar w:fldCharType="separate"/>
        </w:r>
        <w:r w:rsidR="00B34DFE">
          <w:rPr>
            <w:noProof/>
            <w:webHidden/>
          </w:rPr>
          <w:t>107</w:t>
        </w:r>
        <w:r w:rsidR="00B34DFE">
          <w:rPr>
            <w:noProof/>
            <w:webHidden/>
          </w:rPr>
          <w:fldChar w:fldCharType="end"/>
        </w:r>
      </w:hyperlink>
    </w:p>
    <w:p w14:paraId="634F745A" w14:textId="034D57B4"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7CBAD086" w14:textId="332C755A" w:rsidR="00B34DF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5279946" w:history="1">
        <w:r w:rsidR="00B34DFE" w:rsidRPr="00326616">
          <w:rPr>
            <w:rStyle w:val="Hipervnculo"/>
            <w:noProof/>
          </w:rPr>
          <w:t>Tabla 1. Comparativa de ESBs.</w:t>
        </w:r>
        <w:r w:rsidR="00B34DFE">
          <w:rPr>
            <w:noProof/>
            <w:webHidden/>
          </w:rPr>
          <w:tab/>
        </w:r>
        <w:r w:rsidR="00B34DFE">
          <w:rPr>
            <w:noProof/>
            <w:webHidden/>
          </w:rPr>
          <w:fldChar w:fldCharType="begin"/>
        </w:r>
        <w:r w:rsidR="00B34DFE">
          <w:rPr>
            <w:noProof/>
            <w:webHidden/>
          </w:rPr>
          <w:instrText xml:space="preserve"> PAGEREF _Toc515279946 \h </w:instrText>
        </w:r>
        <w:r w:rsidR="00B34DFE">
          <w:rPr>
            <w:noProof/>
            <w:webHidden/>
          </w:rPr>
        </w:r>
        <w:r w:rsidR="00B34DFE">
          <w:rPr>
            <w:noProof/>
            <w:webHidden/>
          </w:rPr>
          <w:fldChar w:fldCharType="separate"/>
        </w:r>
        <w:r w:rsidR="00B34DFE">
          <w:rPr>
            <w:noProof/>
            <w:webHidden/>
          </w:rPr>
          <w:t>40</w:t>
        </w:r>
        <w:r w:rsidR="00B34DFE">
          <w:rPr>
            <w:noProof/>
            <w:webHidden/>
          </w:rPr>
          <w:fldChar w:fldCharType="end"/>
        </w:r>
      </w:hyperlink>
    </w:p>
    <w:p w14:paraId="25DEA389" w14:textId="610CDEA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7" w:history="1">
        <w:r w:rsidR="00B34DFE" w:rsidRPr="00326616">
          <w:rPr>
            <w:rStyle w:val="Hipervnculo"/>
            <w:noProof/>
          </w:rPr>
          <w:t>Tabla 2. Comparativa entre metodología ágil y metodología tradicional.</w:t>
        </w:r>
        <w:r w:rsidR="00B34DFE">
          <w:rPr>
            <w:noProof/>
            <w:webHidden/>
          </w:rPr>
          <w:tab/>
        </w:r>
        <w:r w:rsidR="00B34DFE">
          <w:rPr>
            <w:noProof/>
            <w:webHidden/>
          </w:rPr>
          <w:fldChar w:fldCharType="begin"/>
        </w:r>
        <w:r w:rsidR="00B34DFE">
          <w:rPr>
            <w:noProof/>
            <w:webHidden/>
          </w:rPr>
          <w:instrText xml:space="preserve"> PAGEREF _Toc515279947 \h </w:instrText>
        </w:r>
        <w:r w:rsidR="00B34DFE">
          <w:rPr>
            <w:noProof/>
            <w:webHidden/>
          </w:rPr>
        </w:r>
        <w:r w:rsidR="00B34DFE">
          <w:rPr>
            <w:noProof/>
            <w:webHidden/>
          </w:rPr>
          <w:fldChar w:fldCharType="separate"/>
        </w:r>
        <w:r w:rsidR="00B34DFE">
          <w:rPr>
            <w:noProof/>
            <w:webHidden/>
          </w:rPr>
          <w:t>43</w:t>
        </w:r>
        <w:r w:rsidR="00B34DFE">
          <w:rPr>
            <w:noProof/>
            <w:webHidden/>
          </w:rPr>
          <w:fldChar w:fldCharType="end"/>
        </w:r>
      </w:hyperlink>
    </w:p>
    <w:p w14:paraId="6934862D" w14:textId="3CCDD71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8" w:history="1">
        <w:r w:rsidR="00B34DFE" w:rsidRPr="00326616">
          <w:rPr>
            <w:rStyle w:val="Hipervnculo"/>
            <w:noProof/>
          </w:rPr>
          <w:t>Tabla 3. Criterios de elección de metodologías ágiles de Iacovelli.</w:t>
        </w:r>
        <w:r w:rsidR="00B34DFE">
          <w:rPr>
            <w:noProof/>
            <w:webHidden/>
          </w:rPr>
          <w:tab/>
        </w:r>
        <w:r w:rsidR="00B34DFE">
          <w:rPr>
            <w:noProof/>
            <w:webHidden/>
          </w:rPr>
          <w:fldChar w:fldCharType="begin"/>
        </w:r>
        <w:r w:rsidR="00B34DFE">
          <w:rPr>
            <w:noProof/>
            <w:webHidden/>
          </w:rPr>
          <w:instrText xml:space="preserve"> PAGEREF _Toc515279948 \h </w:instrText>
        </w:r>
        <w:r w:rsidR="00B34DFE">
          <w:rPr>
            <w:noProof/>
            <w:webHidden/>
          </w:rPr>
        </w:r>
        <w:r w:rsidR="00B34DFE">
          <w:rPr>
            <w:noProof/>
            <w:webHidden/>
          </w:rPr>
          <w:fldChar w:fldCharType="separate"/>
        </w:r>
        <w:r w:rsidR="00B34DFE">
          <w:rPr>
            <w:noProof/>
            <w:webHidden/>
          </w:rPr>
          <w:t>47</w:t>
        </w:r>
        <w:r w:rsidR="00B34DFE">
          <w:rPr>
            <w:noProof/>
            <w:webHidden/>
          </w:rPr>
          <w:fldChar w:fldCharType="end"/>
        </w:r>
      </w:hyperlink>
    </w:p>
    <w:p w14:paraId="1F0C4A29" w14:textId="05F26137"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49" w:history="1">
        <w:r w:rsidR="00B34DFE" w:rsidRPr="00326616">
          <w:rPr>
            <w:rStyle w:val="Hipervnculo"/>
            <w:noProof/>
          </w:rPr>
          <w:t>Tabla 4. Resumen de la elección de metodologías ágiles por Iacovelli.</w:t>
        </w:r>
        <w:r w:rsidR="00B34DFE">
          <w:rPr>
            <w:noProof/>
            <w:webHidden/>
          </w:rPr>
          <w:tab/>
        </w:r>
        <w:r w:rsidR="00B34DFE">
          <w:rPr>
            <w:noProof/>
            <w:webHidden/>
          </w:rPr>
          <w:fldChar w:fldCharType="begin"/>
        </w:r>
        <w:r w:rsidR="00B34DFE">
          <w:rPr>
            <w:noProof/>
            <w:webHidden/>
          </w:rPr>
          <w:instrText xml:space="preserve"> PAGEREF _Toc515279949 \h </w:instrText>
        </w:r>
        <w:r w:rsidR="00B34DFE">
          <w:rPr>
            <w:noProof/>
            <w:webHidden/>
          </w:rPr>
        </w:r>
        <w:r w:rsidR="00B34DFE">
          <w:rPr>
            <w:noProof/>
            <w:webHidden/>
          </w:rPr>
          <w:fldChar w:fldCharType="separate"/>
        </w:r>
        <w:r w:rsidR="00B34DFE">
          <w:rPr>
            <w:noProof/>
            <w:webHidden/>
          </w:rPr>
          <w:t>48</w:t>
        </w:r>
        <w:r w:rsidR="00B34DFE">
          <w:rPr>
            <w:noProof/>
            <w:webHidden/>
          </w:rPr>
          <w:fldChar w:fldCharType="end"/>
        </w:r>
      </w:hyperlink>
    </w:p>
    <w:p w14:paraId="3585CA42" w14:textId="39D88B4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0" w:history="1">
        <w:r w:rsidR="00B34DFE" w:rsidRPr="00326616">
          <w:rPr>
            <w:rStyle w:val="Hipervnculo"/>
            <w:noProof/>
          </w:rPr>
          <w:t>Tabla 5. Métrica del PMBok de la Gestión de Riesgos.</w:t>
        </w:r>
        <w:r w:rsidR="00B34DFE">
          <w:rPr>
            <w:noProof/>
            <w:webHidden/>
          </w:rPr>
          <w:tab/>
        </w:r>
        <w:r w:rsidR="00B34DFE">
          <w:rPr>
            <w:noProof/>
            <w:webHidden/>
          </w:rPr>
          <w:fldChar w:fldCharType="begin"/>
        </w:r>
        <w:r w:rsidR="00B34DFE">
          <w:rPr>
            <w:noProof/>
            <w:webHidden/>
          </w:rPr>
          <w:instrText xml:space="preserve"> PAGEREF _Toc515279950 \h </w:instrText>
        </w:r>
        <w:r w:rsidR="00B34DFE">
          <w:rPr>
            <w:noProof/>
            <w:webHidden/>
          </w:rPr>
        </w:r>
        <w:r w:rsidR="00B34DFE">
          <w:rPr>
            <w:noProof/>
            <w:webHidden/>
          </w:rPr>
          <w:fldChar w:fldCharType="separate"/>
        </w:r>
        <w:r w:rsidR="00B34DFE">
          <w:rPr>
            <w:noProof/>
            <w:webHidden/>
          </w:rPr>
          <w:t>60</w:t>
        </w:r>
        <w:r w:rsidR="00B34DFE">
          <w:rPr>
            <w:noProof/>
            <w:webHidden/>
          </w:rPr>
          <w:fldChar w:fldCharType="end"/>
        </w:r>
      </w:hyperlink>
    </w:p>
    <w:p w14:paraId="68AD04C4" w14:textId="5D5E2A43"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1" w:history="1">
        <w:r w:rsidR="00B34DFE" w:rsidRPr="00326616">
          <w:rPr>
            <w:rStyle w:val="Hipervnculo"/>
            <w:noProof/>
          </w:rPr>
          <w:t>Tabla 6. Ponderación de riesgos.</w:t>
        </w:r>
        <w:r w:rsidR="00B34DFE">
          <w:rPr>
            <w:noProof/>
            <w:webHidden/>
          </w:rPr>
          <w:tab/>
        </w:r>
        <w:r w:rsidR="00B34DFE">
          <w:rPr>
            <w:noProof/>
            <w:webHidden/>
          </w:rPr>
          <w:fldChar w:fldCharType="begin"/>
        </w:r>
        <w:r w:rsidR="00B34DFE">
          <w:rPr>
            <w:noProof/>
            <w:webHidden/>
          </w:rPr>
          <w:instrText xml:space="preserve"> PAGEREF _Toc515279951 \h </w:instrText>
        </w:r>
        <w:r w:rsidR="00B34DFE">
          <w:rPr>
            <w:noProof/>
            <w:webHidden/>
          </w:rPr>
        </w:r>
        <w:r w:rsidR="00B34DFE">
          <w:rPr>
            <w:noProof/>
            <w:webHidden/>
          </w:rPr>
          <w:fldChar w:fldCharType="separate"/>
        </w:r>
        <w:r w:rsidR="00B34DFE">
          <w:rPr>
            <w:noProof/>
            <w:webHidden/>
          </w:rPr>
          <w:t>62</w:t>
        </w:r>
        <w:r w:rsidR="00B34DFE">
          <w:rPr>
            <w:noProof/>
            <w:webHidden/>
          </w:rPr>
          <w:fldChar w:fldCharType="end"/>
        </w:r>
      </w:hyperlink>
    </w:p>
    <w:p w14:paraId="509CB549" w14:textId="569E5077"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2" w:history="1">
        <w:r w:rsidR="00B34DFE" w:rsidRPr="00326616">
          <w:rPr>
            <w:rStyle w:val="Hipervnculo"/>
            <w:noProof/>
          </w:rPr>
          <w:t>Tabla 7. Información base de sprint 0.</w:t>
        </w:r>
        <w:r w:rsidR="00B34DFE">
          <w:rPr>
            <w:noProof/>
            <w:webHidden/>
          </w:rPr>
          <w:tab/>
        </w:r>
        <w:r w:rsidR="00B34DFE">
          <w:rPr>
            <w:noProof/>
            <w:webHidden/>
          </w:rPr>
          <w:fldChar w:fldCharType="begin"/>
        </w:r>
        <w:r w:rsidR="00B34DFE">
          <w:rPr>
            <w:noProof/>
            <w:webHidden/>
          </w:rPr>
          <w:instrText xml:space="preserve"> PAGEREF _Toc515279952 \h </w:instrText>
        </w:r>
        <w:r w:rsidR="00B34DFE">
          <w:rPr>
            <w:noProof/>
            <w:webHidden/>
          </w:rPr>
        </w:r>
        <w:r w:rsidR="00B34DFE">
          <w:rPr>
            <w:noProof/>
            <w:webHidden/>
          </w:rPr>
          <w:fldChar w:fldCharType="separate"/>
        </w:r>
        <w:r w:rsidR="00B34DFE">
          <w:rPr>
            <w:noProof/>
            <w:webHidden/>
          </w:rPr>
          <w:t>65</w:t>
        </w:r>
        <w:r w:rsidR="00B34DFE">
          <w:rPr>
            <w:noProof/>
            <w:webHidden/>
          </w:rPr>
          <w:fldChar w:fldCharType="end"/>
        </w:r>
      </w:hyperlink>
    </w:p>
    <w:p w14:paraId="26E38272" w14:textId="4BBDE51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3" w:history="1">
        <w:r w:rsidR="00B34DFE" w:rsidRPr="00326616">
          <w:rPr>
            <w:rStyle w:val="Hipervnculo"/>
            <w:noProof/>
          </w:rPr>
          <w:t>Tabla 8. Resumen de desarrollo sprint 0.</w:t>
        </w:r>
        <w:r w:rsidR="00B34DFE">
          <w:rPr>
            <w:noProof/>
            <w:webHidden/>
          </w:rPr>
          <w:tab/>
        </w:r>
        <w:r w:rsidR="00B34DFE">
          <w:rPr>
            <w:noProof/>
            <w:webHidden/>
          </w:rPr>
          <w:fldChar w:fldCharType="begin"/>
        </w:r>
        <w:r w:rsidR="00B34DFE">
          <w:rPr>
            <w:noProof/>
            <w:webHidden/>
          </w:rPr>
          <w:instrText xml:space="preserve"> PAGEREF _Toc515279953 \h </w:instrText>
        </w:r>
        <w:r w:rsidR="00B34DFE">
          <w:rPr>
            <w:noProof/>
            <w:webHidden/>
          </w:rPr>
        </w:r>
        <w:r w:rsidR="00B34DFE">
          <w:rPr>
            <w:noProof/>
            <w:webHidden/>
          </w:rPr>
          <w:fldChar w:fldCharType="separate"/>
        </w:r>
        <w:r w:rsidR="00B34DFE">
          <w:rPr>
            <w:noProof/>
            <w:webHidden/>
          </w:rPr>
          <w:t>67</w:t>
        </w:r>
        <w:r w:rsidR="00B34DFE">
          <w:rPr>
            <w:noProof/>
            <w:webHidden/>
          </w:rPr>
          <w:fldChar w:fldCharType="end"/>
        </w:r>
      </w:hyperlink>
    </w:p>
    <w:p w14:paraId="0110097D" w14:textId="1E65493B"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4" w:history="1">
        <w:r w:rsidR="00B34DFE" w:rsidRPr="00326616">
          <w:rPr>
            <w:rStyle w:val="Hipervnculo"/>
            <w:noProof/>
          </w:rPr>
          <w:t>Tabla 9. Información base de sprint 1.</w:t>
        </w:r>
        <w:r w:rsidR="00B34DFE">
          <w:rPr>
            <w:noProof/>
            <w:webHidden/>
          </w:rPr>
          <w:tab/>
        </w:r>
        <w:r w:rsidR="00B34DFE">
          <w:rPr>
            <w:noProof/>
            <w:webHidden/>
          </w:rPr>
          <w:fldChar w:fldCharType="begin"/>
        </w:r>
        <w:r w:rsidR="00B34DFE">
          <w:rPr>
            <w:noProof/>
            <w:webHidden/>
          </w:rPr>
          <w:instrText xml:space="preserve"> PAGEREF _Toc515279954 \h </w:instrText>
        </w:r>
        <w:r w:rsidR="00B34DFE">
          <w:rPr>
            <w:noProof/>
            <w:webHidden/>
          </w:rPr>
        </w:r>
        <w:r w:rsidR="00B34DFE">
          <w:rPr>
            <w:noProof/>
            <w:webHidden/>
          </w:rPr>
          <w:fldChar w:fldCharType="separate"/>
        </w:r>
        <w:r w:rsidR="00B34DFE">
          <w:rPr>
            <w:noProof/>
            <w:webHidden/>
          </w:rPr>
          <w:t>69</w:t>
        </w:r>
        <w:r w:rsidR="00B34DFE">
          <w:rPr>
            <w:noProof/>
            <w:webHidden/>
          </w:rPr>
          <w:fldChar w:fldCharType="end"/>
        </w:r>
      </w:hyperlink>
    </w:p>
    <w:p w14:paraId="5F48AB1E" w14:textId="5C4740C0"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5" w:history="1">
        <w:r w:rsidR="00B34DFE" w:rsidRPr="00326616">
          <w:rPr>
            <w:rStyle w:val="Hipervnculo"/>
            <w:noProof/>
          </w:rPr>
          <w:t>Tabla 10. Resumen de desarrollo sprint 1.</w:t>
        </w:r>
        <w:r w:rsidR="00B34DFE">
          <w:rPr>
            <w:noProof/>
            <w:webHidden/>
          </w:rPr>
          <w:tab/>
        </w:r>
        <w:r w:rsidR="00B34DFE">
          <w:rPr>
            <w:noProof/>
            <w:webHidden/>
          </w:rPr>
          <w:fldChar w:fldCharType="begin"/>
        </w:r>
        <w:r w:rsidR="00B34DFE">
          <w:rPr>
            <w:noProof/>
            <w:webHidden/>
          </w:rPr>
          <w:instrText xml:space="preserve"> PAGEREF _Toc515279955 \h </w:instrText>
        </w:r>
        <w:r w:rsidR="00B34DFE">
          <w:rPr>
            <w:noProof/>
            <w:webHidden/>
          </w:rPr>
        </w:r>
        <w:r w:rsidR="00B34DFE">
          <w:rPr>
            <w:noProof/>
            <w:webHidden/>
          </w:rPr>
          <w:fldChar w:fldCharType="separate"/>
        </w:r>
        <w:r w:rsidR="00B34DFE">
          <w:rPr>
            <w:noProof/>
            <w:webHidden/>
          </w:rPr>
          <w:t>71</w:t>
        </w:r>
        <w:r w:rsidR="00B34DFE">
          <w:rPr>
            <w:noProof/>
            <w:webHidden/>
          </w:rPr>
          <w:fldChar w:fldCharType="end"/>
        </w:r>
      </w:hyperlink>
    </w:p>
    <w:p w14:paraId="01D98C46" w14:textId="2D61977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6" w:history="1">
        <w:r w:rsidR="00B34DFE" w:rsidRPr="00326616">
          <w:rPr>
            <w:rStyle w:val="Hipervnculo"/>
            <w:noProof/>
          </w:rPr>
          <w:t>Tabla 11. Reuniones semanales del sprint 1.</w:t>
        </w:r>
        <w:r w:rsidR="00B34DFE">
          <w:rPr>
            <w:noProof/>
            <w:webHidden/>
          </w:rPr>
          <w:tab/>
        </w:r>
        <w:r w:rsidR="00B34DFE">
          <w:rPr>
            <w:noProof/>
            <w:webHidden/>
          </w:rPr>
          <w:fldChar w:fldCharType="begin"/>
        </w:r>
        <w:r w:rsidR="00B34DFE">
          <w:rPr>
            <w:noProof/>
            <w:webHidden/>
          </w:rPr>
          <w:instrText xml:space="preserve"> PAGEREF _Toc515279956 \h </w:instrText>
        </w:r>
        <w:r w:rsidR="00B34DFE">
          <w:rPr>
            <w:noProof/>
            <w:webHidden/>
          </w:rPr>
        </w:r>
        <w:r w:rsidR="00B34DFE">
          <w:rPr>
            <w:noProof/>
            <w:webHidden/>
          </w:rPr>
          <w:fldChar w:fldCharType="separate"/>
        </w:r>
        <w:r w:rsidR="00B34DFE">
          <w:rPr>
            <w:noProof/>
            <w:webHidden/>
          </w:rPr>
          <w:t>72</w:t>
        </w:r>
        <w:r w:rsidR="00B34DFE">
          <w:rPr>
            <w:noProof/>
            <w:webHidden/>
          </w:rPr>
          <w:fldChar w:fldCharType="end"/>
        </w:r>
      </w:hyperlink>
    </w:p>
    <w:p w14:paraId="11E7075D" w14:textId="6E6FEBFC"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7" w:history="1">
        <w:r w:rsidR="00B34DFE" w:rsidRPr="00326616">
          <w:rPr>
            <w:rStyle w:val="Hipervnculo"/>
            <w:noProof/>
          </w:rPr>
          <w:t>Tabla 12.Conclusiones de curso introductorio de energía eólica.</w:t>
        </w:r>
        <w:r w:rsidR="00B34DFE">
          <w:rPr>
            <w:noProof/>
            <w:webHidden/>
          </w:rPr>
          <w:tab/>
        </w:r>
        <w:r w:rsidR="00B34DFE">
          <w:rPr>
            <w:noProof/>
            <w:webHidden/>
          </w:rPr>
          <w:fldChar w:fldCharType="begin"/>
        </w:r>
        <w:r w:rsidR="00B34DFE">
          <w:rPr>
            <w:noProof/>
            <w:webHidden/>
          </w:rPr>
          <w:instrText xml:space="preserve"> PAGEREF _Toc515279957 \h </w:instrText>
        </w:r>
        <w:r w:rsidR="00B34DFE">
          <w:rPr>
            <w:noProof/>
            <w:webHidden/>
          </w:rPr>
        </w:r>
        <w:r w:rsidR="00B34DFE">
          <w:rPr>
            <w:noProof/>
            <w:webHidden/>
          </w:rPr>
          <w:fldChar w:fldCharType="separate"/>
        </w:r>
        <w:r w:rsidR="00B34DFE">
          <w:rPr>
            <w:noProof/>
            <w:webHidden/>
          </w:rPr>
          <w:t>74</w:t>
        </w:r>
        <w:r w:rsidR="00B34DFE">
          <w:rPr>
            <w:noProof/>
            <w:webHidden/>
          </w:rPr>
          <w:fldChar w:fldCharType="end"/>
        </w:r>
      </w:hyperlink>
    </w:p>
    <w:p w14:paraId="67123B86" w14:textId="6CB433DF"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8" w:history="1">
        <w:r w:rsidR="00B34DFE" w:rsidRPr="00326616">
          <w:rPr>
            <w:rStyle w:val="Hipervnculo"/>
            <w:noProof/>
          </w:rPr>
          <w:t>Tabla 13. Información base de sprint 2.</w:t>
        </w:r>
        <w:r w:rsidR="00B34DFE">
          <w:rPr>
            <w:noProof/>
            <w:webHidden/>
          </w:rPr>
          <w:tab/>
        </w:r>
        <w:r w:rsidR="00B34DFE">
          <w:rPr>
            <w:noProof/>
            <w:webHidden/>
          </w:rPr>
          <w:fldChar w:fldCharType="begin"/>
        </w:r>
        <w:r w:rsidR="00B34DFE">
          <w:rPr>
            <w:noProof/>
            <w:webHidden/>
          </w:rPr>
          <w:instrText xml:space="preserve"> PAGEREF _Toc515279958 \h </w:instrText>
        </w:r>
        <w:r w:rsidR="00B34DFE">
          <w:rPr>
            <w:noProof/>
            <w:webHidden/>
          </w:rPr>
        </w:r>
        <w:r w:rsidR="00B34DFE">
          <w:rPr>
            <w:noProof/>
            <w:webHidden/>
          </w:rPr>
          <w:fldChar w:fldCharType="separate"/>
        </w:r>
        <w:r w:rsidR="00B34DFE">
          <w:rPr>
            <w:noProof/>
            <w:webHidden/>
          </w:rPr>
          <w:t>90</w:t>
        </w:r>
        <w:r w:rsidR="00B34DFE">
          <w:rPr>
            <w:noProof/>
            <w:webHidden/>
          </w:rPr>
          <w:fldChar w:fldCharType="end"/>
        </w:r>
      </w:hyperlink>
    </w:p>
    <w:p w14:paraId="41827220" w14:textId="78726563"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59" w:history="1">
        <w:r w:rsidR="00B34DFE" w:rsidRPr="00326616">
          <w:rPr>
            <w:rStyle w:val="Hipervnculo"/>
            <w:noProof/>
          </w:rPr>
          <w:t>Tabla 14. Resumen de desarrollo sprint 2.</w:t>
        </w:r>
        <w:r w:rsidR="00B34DFE">
          <w:rPr>
            <w:noProof/>
            <w:webHidden/>
          </w:rPr>
          <w:tab/>
        </w:r>
        <w:r w:rsidR="00B34DFE">
          <w:rPr>
            <w:noProof/>
            <w:webHidden/>
          </w:rPr>
          <w:fldChar w:fldCharType="begin"/>
        </w:r>
        <w:r w:rsidR="00B34DFE">
          <w:rPr>
            <w:noProof/>
            <w:webHidden/>
          </w:rPr>
          <w:instrText xml:space="preserve"> PAGEREF _Toc515279959 \h </w:instrText>
        </w:r>
        <w:r w:rsidR="00B34DFE">
          <w:rPr>
            <w:noProof/>
            <w:webHidden/>
          </w:rPr>
        </w:r>
        <w:r w:rsidR="00B34DFE">
          <w:rPr>
            <w:noProof/>
            <w:webHidden/>
          </w:rPr>
          <w:fldChar w:fldCharType="separate"/>
        </w:r>
        <w:r w:rsidR="00B34DFE">
          <w:rPr>
            <w:noProof/>
            <w:webHidden/>
          </w:rPr>
          <w:t>93</w:t>
        </w:r>
        <w:r w:rsidR="00B34DFE">
          <w:rPr>
            <w:noProof/>
            <w:webHidden/>
          </w:rPr>
          <w:fldChar w:fldCharType="end"/>
        </w:r>
      </w:hyperlink>
    </w:p>
    <w:p w14:paraId="4461056C" w14:textId="526459C4"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0" w:history="1">
        <w:r w:rsidR="00B34DFE" w:rsidRPr="00326616">
          <w:rPr>
            <w:rStyle w:val="Hipervnculo"/>
            <w:noProof/>
          </w:rPr>
          <w:t>Tabla 15. Reuniones semanales del sprint 2.</w:t>
        </w:r>
        <w:r w:rsidR="00B34DFE">
          <w:rPr>
            <w:noProof/>
            <w:webHidden/>
          </w:rPr>
          <w:tab/>
        </w:r>
        <w:r w:rsidR="00B34DFE">
          <w:rPr>
            <w:noProof/>
            <w:webHidden/>
          </w:rPr>
          <w:fldChar w:fldCharType="begin"/>
        </w:r>
        <w:r w:rsidR="00B34DFE">
          <w:rPr>
            <w:noProof/>
            <w:webHidden/>
          </w:rPr>
          <w:instrText xml:space="preserve"> PAGEREF _Toc515279960 \h </w:instrText>
        </w:r>
        <w:r w:rsidR="00B34DFE">
          <w:rPr>
            <w:noProof/>
            <w:webHidden/>
          </w:rPr>
        </w:r>
        <w:r w:rsidR="00B34DFE">
          <w:rPr>
            <w:noProof/>
            <w:webHidden/>
          </w:rPr>
          <w:fldChar w:fldCharType="separate"/>
        </w:r>
        <w:r w:rsidR="00B34DFE">
          <w:rPr>
            <w:noProof/>
            <w:webHidden/>
          </w:rPr>
          <w:t>94</w:t>
        </w:r>
        <w:r w:rsidR="00B34DFE">
          <w:rPr>
            <w:noProof/>
            <w:webHidden/>
          </w:rPr>
          <w:fldChar w:fldCharType="end"/>
        </w:r>
      </w:hyperlink>
    </w:p>
    <w:p w14:paraId="5919EB3B" w14:textId="4BCCE30A"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1" w:history="1">
        <w:r w:rsidR="00B34DFE" w:rsidRPr="00326616">
          <w:rPr>
            <w:rStyle w:val="Hipervnculo"/>
            <w:noProof/>
          </w:rPr>
          <w:t>Tabla 16. Factores enfrentados.</w:t>
        </w:r>
        <w:r w:rsidR="00B34DFE">
          <w:rPr>
            <w:noProof/>
            <w:webHidden/>
          </w:rPr>
          <w:tab/>
        </w:r>
        <w:r w:rsidR="00B34DFE">
          <w:rPr>
            <w:noProof/>
            <w:webHidden/>
          </w:rPr>
          <w:fldChar w:fldCharType="begin"/>
        </w:r>
        <w:r w:rsidR="00B34DFE">
          <w:rPr>
            <w:noProof/>
            <w:webHidden/>
          </w:rPr>
          <w:instrText xml:space="preserve"> PAGEREF _Toc515279961 \h </w:instrText>
        </w:r>
        <w:r w:rsidR="00B34DFE">
          <w:rPr>
            <w:noProof/>
            <w:webHidden/>
          </w:rPr>
        </w:r>
        <w:r w:rsidR="00B34DFE">
          <w:rPr>
            <w:noProof/>
            <w:webHidden/>
          </w:rPr>
          <w:fldChar w:fldCharType="separate"/>
        </w:r>
        <w:r w:rsidR="00B34DFE">
          <w:rPr>
            <w:noProof/>
            <w:webHidden/>
          </w:rPr>
          <w:t>95</w:t>
        </w:r>
        <w:r w:rsidR="00B34DFE">
          <w:rPr>
            <w:noProof/>
            <w:webHidden/>
          </w:rPr>
          <w:fldChar w:fldCharType="end"/>
        </w:r>
      </w:hyperlink>
    </w:p>
    <w:p w14:paraId="52621EF5" w14:textId="4C63BF8E"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2" w:history="1">
        <w:r w:rsidR="00B34DFE" w:rsidRPr="00326616">
          <w:rPr>
            <w:rStyle w:val="Hipervnculo"/>
            <w:noProof/>
          </w:rPr>
          <w:t>Tabla 17. Mediciones del día 1 y 2 de enero. Rendimiento.</w:t>
        </w:r>
        <w:r w:rsidR="00B34DFE">
          <w:rPr>
            <w:noProof/>
            <w:webHidden/>
          </w:rPr>
          <w:tab/>
        </w:r>
        <w:r w:rsidR="00B34DFE">
          <w:rPr>
            <w:noProof/>
            <w:webHidden/>
          </w:rPr>
          <w:fldChar w:fldCharType="begin"/>
        </w:r>
        <w:r w:rsidR="00B34DFE">
          <w:rPr>
            <w:noProof/>
            <w:webHidden/>
          </w:rPr>
          <w:instrText xml:space="preserve"> PAGEREF _Toc515279962 \h </w:instrText>
        </w:r>
        <w:r w:rsidR="00B34DFE">
          <w:rPr>
            <w:noProof/>
            <w:webHidden/>
          </w:rPr>
        </w:r>
        <w:r w:rsidR="00B34DFE">
          <w:rPr>
            <w:noProof/>
            <w:webHidden/>
          </w:rPr>
          <w:fldChar w:fldCharType="separate"/>
        </w:r>
        <w:r w:rsidR="00B34DFE">
          <w:rPr>
            <w:noProof/>
            <w:webHidden/>
          </w:rPr>
          <w:t>97</w:t>
        </w:r>
        <w:r w:rsidR="00B34DFE">
          <w:rPr>
            <w:noProof/>
            <w:webHidden/>
          </w:rPr>
          <w:fldChar w:fldCharType="end"/>
        </w:r>
      </w:hyperlink>
    </w:p>
    <w:p w14:paraId="194A85C2" w14:textId="0D054AED"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3" w:history="1">
        <w:r w:rsidR="00B34DFE" w:rsidRPr="00326616">
          <w:rPr>
            <w:rStyle w:val="Hipervnculo"/>
            <w:noProof/>
          </w:rPr>
          <w:t>Tabla 18. Mediciones del día 1 y 2 de enero. Productividad.</w:t>
        </w:r>
        <w:r w:rsidR="00B34DFE">
          <w:rPr>
            <w:noProof/>
            <w:webHidden/>
          </w:rPr>
          <w:tab/>
        </w:r>
        <w:r w:rsidR="00B34DFE">
          <w:rPr>
            <w:noProof/>
            <w:webHidden/>
          </w:rPr>
          <w:fldChar w:fldCharType="begin"/>
        </w:r>
        <w:r w:rsidR="00B34DFE">
          <w:rPr>
            <w:noProof/>
            <w:webHidden/>
          </w:rPr>
          <w:instrText xml:space="preserve"> PAGEREF _Toc515279963 \h </w:instrText>
        </w:r>
        <w:r w:rsidR="00B34DFE">
          <w:rPr>
            <w:noProof/>
            <w:webHidden/>
          </w:rPr>
        </w:r>
        <w:r w:rsidR="00B34DFE">
          <w:rPr>
            <w:noProof/>
            <w:webHidden/>
          </w:rPr>
          <w:fldChar w:fldCharType="separate"/>
        </w:r>
        <w:r w:rsidR="00B34DFE">
          <w:rPr>
            <w:noProof/>
            <w:webHidden/>
          </w:rPr>
          <w:t>99</w:t>
        </w:r>
        <w:r w:rsidR="00B34DFE">
          <w:rPr>
            <w:noProof/>
            <w:webHidden/>
          </w:rPr>
          <w:fldChar w:fldCharType="end"/>
        </w:r>
      </w:hyperlink>
    </w:p>
    <w:p w14:paraId="5AFA1467" w14:textId="0D0DDAD2"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4" w:history="1">
        <w:r w:rsidR="00B34DFE" w:rsidRPr="00326616">
          <w:rPr>
            <w:rStyle w:val="Hipervnculo"/>
            <w:noProof/>
            <w:highlight w:val="cyan"/>
          </w:rPr>
          <w:t>Tabla 20. Información base de sprint 2.</w:t>
        </w:r>
        <w:r w:rsidR="00B34DFE">
          <w:rPr>
            <w:noProof/>
            <w:webHidden/>
          </w:rPr>
          <w:tab/>
        </w:r>
        <w:r w:rsidR="00B34DFE">
          <w:rPr>
            <w:noProof/>
            <w:webHidden/>
          </w:rPr>
          <w:fldChar w:fldCharType="begin"/>
        </w:r>
        <w:r w:rsidR="00B34DFE">
          <w:rPr>
            <w:noProof/>
            <w:webHidden/>
          </w:rPr>
          <w:instrText xml:space="preserve"> PAGEREF _Toc515279964 \h </w:instrText>
        </w:r>
        <w:r w:rsidR="00B34DFE">
          <w:rPr>
            <w:noProof/>
            <w:webHidden/>
          </w:rPr>
        </w:r>
        <w:r w:rsidR="00B34DFE">
          <w:rPr>
            <w:noProof/>
            <w:webHidden/>
          </w:rPr>
          <w:fldChar w:fldCharType="separate"/>
        </w:r>
        <w:r w:rsidR="00B34DFE">
          <w:rPr>
            <w:noProof/>
            <w:webHidden/>
          </w:rPr>
          <w:t>114</w:t>
        </w:r>
        <w:r w:rsidR="00B34DFE">
          <w:rPr>
            <w:noProof/>
            <w:webHidden/>
          </w:rPr>
          <w:fldChar w:fldCharType="end"/>
        </w:r>
      </w:hyperlink>
    </w:p>
    <w:p w14:paraId="46EDA4B6" w14:textId="1A367EE2"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5" w:history="1">
        <w:r w:rsidR="00B34DFE" w:rsidRPr="00326616">
          <w:rPr>
            <w:rStyle w:val="Hipervnculo"/>
            <w:noProof/>
            <w:highlight w:val="cyan"/>
          </w:rPr>
          <w:t>Tabla 21. Resumen de desarrollo sprint 2.</w:t>
        </w:r>
        <w:r w:rsidR="00B34DFE">
          <w:rPr>
            <w:noProof/>
            <w:webHidden/>
          </w:rPr>
          <w:tab/>
        </w:r>
        <w:r w:rsidR="00B34DFE">
          <w:rPr>
            <w:noProof/>
            <w:webHidden/>
          </w:rPr>
          <w:fldChar w:fldCharType="begin"/>
        </w:r>
        <w:r w:rsidR="00B34DFE">
          <w:rPr>
            <w:noProof/>
            <w:webHidden/>
          </w:rPr>
          <w:instrText xml:space="preserve"> PAGEREF _Toc515279965 \h </w:instrText>
        </w:r>
        <w:r w:rsidR="00B34DFE">
          <w:rPr>
            <w:noProof/>
            <w:webHidden/>
          </w:rPr>
        </w:r>
        <w:r w:rsidR="00B34DFE">
          <w:rPr>
            <w:noProof/>
            <w:webHidden/>
          </w:rPr>
          <w:fldChar w:fldCharType="separate"/>
        </w:r>
        <w:r w:rsidR="00B34DFE">
          <w:rPr>
            <w:noProof/>
            <w:webHidden/>
          </w:rPr>
          <w:t>115</w:t>
        </w:r>
        <w:r w:rsidR="00B34DFE">
          <w:rPr>
            <w:noProof/>
            <w:webHidden/>
          </w:rPr>
          <w:fldChar w:fldCharType="end"/>
        </w:r>
      </w:hyperlink>
    </w:p>
    <w:p w14:paraId="25D4A62C" w14:textId="6BB9AC0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6" w:history="1">
        <w:r w:rsidR="00B34DFE" w:rsidRPr="00326616">
          <w:rPr>
            <w:rStyle w:val="Hipervnculo"/>
            <w:noProof/>
            <w:highlight w:val="cyan"/>
          </w:rPr>
          <w:t>Tabla 22. Reuniones semanales del sprint 2.</w:t>
        </w:r>
        <w:r w:rsidR="00B34DFE">
          <w:rPr>
            <w:noProof/>
            <w:webHidden/>
          </w:rPr>
          <w:tab/>
        </w:r>
        <w:r w:rsidR="00B34DFE">
          <w:rPr>
            <w:noProof/>
            <w:webHidden/>
          </w:rPr>
          <w:fldChar w:fldCharType="begin"/>
        </w:r>
        <w:r w:rsidR="00B34DFE">
          <w:rPr>
            <w:noProof/>
            <w:webHidden/>
          </w:rPr>
          <w:instrText xml:space="preserve"> PAGEREF _Toc515279966 \h </w:instrText>
        </w:r>
        <w:r w:rsidR="00B34DFE">
          <w:rPr>
            <w:noProof/>
            <w:webHidden/>
          </w:rPr>
        </w:r>
        <w:r w:rsidR="00B34DFE">
          <w:rPr>
            <w:noProof/>
            <w:webHidden/>
          </w:rPr>
          <w:fldChar w:fldCharType="separate"/>
        </w:r>
        <w:r w:rsidR="00B34DFE">
          <w:rPr>
            <w:noProof/>
            <w:webHidden/>
          </w:rPr>
          <w:t>115</w:t>
        </w:r>
        <w:r w:rsidR="00B34DFE">
          <w:rPr>
            <w:noProof/>
            <w:webHidden/>
          </w:rPr>
          <w:fldChar w:fldCharType="end"/>
        </w:r>
      </w:hyperlink>
    </w:p>
    <w:p w14:paraId="69F7A778" w14:textId="57470125"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7" w:history="1">
        <w:r w:rsidR="00B34DFE" w:rsidRPr="00326616">
          <w:rPr>
            <w:rStyle w:val="Hipervnculo"/>
            <w:noProof/>
            <w:highlight w:val="cyan"/>
          </w:rPr>
          <w:t>Tabla 23. Información base de sprint 2.</w:t>
        </w:r>
        <w:r w:rsidR="00B34DFE">
          <w:rPr>
            <w:noProof/>
            <w:webHidden/>
          </w:rPr>
          <w:tab/>
        </w:r>
        <w:r w:rsidR="00B34DFE">
          <w:rPr>
            <w:noProof/>
            <w:webHidden/>
          </w:rPr>
          <w:fldChar w:fldCharType="begin"/>
        </w:r>
        <w:r w:rsidR="00B34DFE">
          <w:rPr>
            <w:noProof/>
            <w:webHidden/>
          </w:rPr>
          <w:instrText xml:space="preserve"> PAGEREF _Toc515279967 \h </w:instrText>
        </w:r>
        <w:r w:rsidR="00B34DFE">
          <w:rPr>
            <w:noProof/>
            <w:webHidden/>
          </w:rPr>
        </w:r>
        <w:r w:rsidR="00B34DFE">
          <w:rPr>
            <w:noProof/>
            <w:webHidden/>
          </w:rPr>
          <w:fldChar w:fldCharType="separate"/>
        </w:r>
        <w:r w:rsidR="00B34DFE">
          <w:rPr>
            <w:noProof/>
            <w:webHidden/>
          </w:rPr>
          <w:t>116</w:t>
        </w:r>
        <w:r w:rsidR="00B34DFE">
          <w:rPr>
            <w:noProof/>
            <w:webHidden/>
          </w:rPr>
          <w:fldChar w:fldCharType="end"/>
        </w:r>
      </w:hyperlink>
    </w:p>
    <w:p w14:paraId="5CE09D5B" w14:textId="446F3CB8"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8" w:history="1">
        <w:r w:rsidR="00B34DFE" w:rsidRPr="00326616">
          <w:rPr>
            <w:rStyle w:val="Hipervnculo"/>
            <w:noProof/>
            <w:highlight w:val="cyan"/>
          </w:rPr>
          <w:t>Tabla 24. Resumen de desarrollo sprint 2.</w:t>
        </w:r>
        <w:r w:rsidR="00B34DFE">
          <w:rPr>
            <w:noProof/>
            <w:webHidden/>
          </w:rPr>
          <w:tab/>
        </w:r>
        <w:r w:rsidR="00B34DFE">
          <w:rPr>
            <w:noProof/>
            <w:webHidden/>
          </w:rPr>
          <w:fldChar w:fldCharType="begin"/>
        </w:r>
        <w:r w:rsidR="00B34DFE">
          <w:rPr>
            <w:noProof/>
            <w:webHidden/>
          </w:rPr>
          <w:instrText xml:space="preserve"> PAGEREF _Toc515279968 \h </w:instrText>
        </w:r>
        <w:r w:rsidR="00B34DFE">
          <w:rPr>
            <w:noProof/>
            <w:webHidden/>
          </w:rPr>
        </w:r>
        <w:r w:rsidR="00B34DFE">
          <w:rPr>
            <w:noProof/>
            <w:webHidden/>
          </w:rPr>
          <w:fldChar w:fldCharType="separate"/>
        </w:r>
        <w:r w:rsidR="00B34DFE">
          <w:rPr>
            <w:noProof/>
            <w:webHidden/>
          </w:rPr>
          <w:t>117</w:t>
        </w:r>
        <w:r w:rsidR="00B34DFE">
          <w:rPr>
            <w:noProof/>
            <w:webHidden/>
          </w:rPr>
          <w:fldChar w:fldCharType="end"/>
        </w:r>
      </w:hyperlink>
    </w:p>
    <w:p w14:paraId="30018214" w14:textId="485568B5" w:rsidR="00B34DFE" w:rsidRDefault="00CF2BF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5279969" w:history="1">
        <w:r w:rsidR="00B34DFE" w:rsidRPr="00326616">
          <w:rPr>
            <w:rStyle w:val="Hipervnculo"/>
            <w:noProof/>
            <w:highlight w:val="cyan"/>
          </w:rPr>
          <w:t>Tabla 25. Reuniones semanales del sprint 2.</w:t>
        </w:r>
        <w:r w:rsidR="00B34DFE">
          <w:rPr>
            <w:noProof/>
            <w:webHidden/>
          </w:rPr>
          <w:tab/>
        </w:r>
        <w:r w:rsidR="00B34DFE">
          <w:rPr>
            <w:noProof/>
            <w:webHidden/>
          </w:rPr>
          <w:fldChar w:fldCharType="begin"/>
        </w:r>
        <w:r w:rsidR="00B34DFE">
          <w:rPr>
            <w:noProof/>
            <w:webHidden/>
          </w:rPr>
          <w:instrText xml:space="preserve"> PAGEREF _Toc515279969 \h </w:instrText>
        </w:r>
        <w:r w:rsidR="00B34DFE">
          <w:rPr>
            <w:noProof/>
            <w:webHidden/>
          </w:rPr>
        </w:r>
        <w:r w:rsidR="00B34DFE">
          <w:rPr>
            <w:noProof/>
            <w:webHidden/>
          </w:rPr>
          <w:fldChar w:fldCharType="separate"/>
        </w:r>
        <w:r w:rsidR="00B34DFE">
          <w:rPr>
            <w:noProof/>
            <w:webHidden/>
          </w:rPr>
          <w:t>117</w:t>
        </w:r>
        <w:r w:rsidR="00B34DFE">
          <w:rPr>
            <w:noProof/>
            <w:webHidden/>
          </w:rPr>
          <w:fldChar w:fldCharType="end"/>
        </w:r>
      </w:hyperlink>
    </w:p>
    <w:p w14:paraId="5FC8A0F0" w14:textId="0A0BAB64" w:rsidR="0022663B" w:rsidRDefault="00BF7B31" w:rsidP="008A501E">
      <w:pPr>
        <w:pStyle w:val="Tabladeilustraciones"/>
        <w:tabs>
          <w:tab w:val="right" w:leader="dot" w:pos="8777"/>
        </w:tabs>
        <w:spacing w:line="240" w:lineRule="auto"/>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5"/>
          <w:headerReference w:type="default" r:id="rId26"/>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15279974"/>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9" w:name="_Toc515279975"/>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E34980">
      <w:pPr>
        <w:pStyle w:val="Captulo-Nivel2"/>
      </w:pPr>
      <w:r>
        <w:t xml:space="preserve"> </w:t>
      </w:r>
      <w:bookmarkStart w:id="11" w:name="_Toc515279976"/>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2" w:name="_Toc515279977"/>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2A6750FB"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AC166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1346A666"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AC166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AC166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04152337"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AC166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AC166E" w:rsidRPr="00AC166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C4FB84"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AC166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AC166E" w:rsidRPr="00AC166E">
        <w:rPr>
          <w:b/>
        </w:rPr>
        <w:t>Metodología.</w:t>
      </w:r>
      <w:r w:rsidRPr="007A7237">
        <w:rPr>
          <w:b/>
        </w:rPr>
        <w:fldChar w:fldCharType="end"/>
      </w:r>
    </w:p>
    <w:p w14:paraId="4AE754E6" w14:textId="3ADEBBB8"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AC166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0CC92097"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AC166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AC166E" w:rsidRPr="00AC166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01FEA89"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AC166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4C8AEF67"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AC166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1418" w:right="1134" w:bottom="1985" w:left="1985" w:header="720" w:footer="1134" w:gutter="0"/>
          <w:cols w:space="720"/>
          <w:titlePg/>
        </w:sectPr>
      </w:pPr>
      <w:bookmarkStart w:id="13" w:name="_Ref506550580"/>
    </w:p>
    <w:p w14:paraId="2BE1D592" w14:textId="7B98E67A" w:rsidR="00222BE9" w:rsidRDefault="00FD378E" w:rsidP="00C87981">
      <w:pPr>
        <w:pStyle w:val="Captulo-Nivel1"/>
        <w:jc w:val="right"/>
      </w:pPr>
      <w:bookmarkStart w:id="14" w:name="_Ref511815298"/>
      <w:bookmarkStart w:id="15" w:name="_Ref511815303"/>
      <w:bookmarkStart w:id="16" w:name="_Toc515279978"/>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7" w:name="_Toc515279979"/>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189E5309" w14:textId="7F97C59F" w:rsidR="00762432" w:rsidRDefault="00762432" w:rsidP="00E34980">
      <w:pPr>
        <w:pStyle w:val="Captulo-Nivel2"/>
      </w:pPr>
      <w:bookmarkStart w:id="18" w:name="_Toc515279980"/>
      <w:r>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65F6479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5863AE99" w:rsidR="00006A02" w:rsidRPr="0098394C" w:rsidRDefault="00006A02" w:rsidP="00C72F96">
                            <w:pPr>
                              <w:pStyle w:val="Descripcin"/>
                              <w:jc w:val="center"/>
                              <w:rPr>
                                <w:rFonts w:ascii="Times New Roman" w:hAnsi="Times New Roman"/>
                                <w:noProof/>
                              </w:rPr>
                            </w:pPr>
                            <w:bookmarkStart w:id="19" w:name="_Ref508882929"/>
                            <w:bookmarkStart w:id="20" w:name="_Toc515279911"/>
                            <w:r>
                              <w:t xml:space="preserve">Ilustración </w:t>
                            </w:r>
                            <w:r>
                              <w:fldChar w:fldCharType="begin"/>
                            </w:r>
                            <w:r>
                              <w:instrText xml:space="preserve"> SEQ Ilustración \* ARABIC </w:instrText>
                            </w:r>
                            <w:r>
                              <w:fldChar w:fldCharType="separate"/>
                            </w:r>
                            <w:r w:rsidR="00207472">
                              <w:rPr>
                                <w:noProof/>
                              </w:rPr>
                              <w:t>1</w:t>
                            </w:r>
                            <w:r>
                              <w:fldChar w:fldCharType="end"/>
                            </w:r>
                            <w:bookmarkEnd w:id="19"/>
                            <w:r>
                              <w:t>. Funcionamiento de SOA a través de publish/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5863AE99" w:rsidR="00006A02" w:rsidRPr="0098394C" w:rsidRDefault="00006A02" w:rsidP="00C72F96">
                      <w:pPr>
                        <w:pStyle w:val="Descripcin"/>
                        <w:jc w:val="center"/>
                        <w:rPr>
                          <w:rFonts w:ascii="Times New Roman" w:hAnsi="Times New Roman"/>
                          <w:noProof/>
                        </w:rPr>
                      </w:pPr>
                      <w:bookmarkStart w:id="21" w:name="_Ref508882929"/>
                      <w:bookmarkStart w:id="22" w:name="_Toc515279911"/>
                      <w:r>
                        <w:t xml:space="preserve">Ilustración </w:t>
                      </w:r>
                      <w:r>
                        <w:fldChar w:fldCharType="begin"/>
                      </w:r>
                      <w:r>
                        <w:instrText xml:space="preserve"> SEQ Ilustración \* ARABIC </w:instrText>
                      </w:r>
                      <w:r>
                        <w:fldChar w:fldCharType="separate"/>
                      </w:r>
                      <w:r w:rsidR="00207472">
                        <w:rPr>
                          <w:noProof/>
                        </w:rPr>
                        <w:t>1</w:t>
                      </w:r>
                      <w:r>
                        <w:fldChar w:fldCharType="end"/>
                      </w:r>
                      <w:bookmarkEnd w:id="21"/>
                      <w:r>
                        <w:t>. Funcionamiento de SOA a través de publish/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AC166E">
        <w:t xml:space="preserve">Ilustración </w:t>
      </w:r>
      <w:r w:rsidR="00AC166E">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E34980">
      <w:pPr>
        <w:pStyle w:val="Captulo-Nivel2"/>
      </w:pPr>
      <w:r>
        <w:t xml:space="preserve"> </w:t>
      </w:r>
      <w:bookmarkStart w:id="23" w:name="_Toc515279981"/>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790DFF">
      <w:pPr>
        <w:pStyle w:val="Prrafodelista"/>
        <w:numPr>
          <w:ilvl w:val="0"/>
          <w:numId w:val="21"/>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52274F">
      <w:pPr>
        <w:pStyle w:val="Prrafodelista"/>
        <w:numPr>
          <w:ilvl w:val="0"/>
          <w:numId w:val="21"/>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77777777" w:rsidR="00BC6DE3" w:rsidRDefault="00BC6DE3" w:rsidP="00E34980">
      <w:pPr>
        <w:pStyle w:val="Captulo-Nivel2"/>
      </w:pPr>
      <w:bookmarkStart w:id="24" w:name="_Ref508954332"/>
      <w:bookmarkStart w:id="25" w:name="_Toc515279982"/>
      <w:r>
        <w:t>Arquitectura orientada a servicios dirigido por eventos (SOA 2.0)</w:t>
      </w:r>
      <w:bookmarkEnd w:id="24"/>
      <w:bookmarkEnd w:id="25"/>
    </w:p>
    <w:p w14:paraId="54E7164C" w14:textId="7D977C33"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AC166E">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5202028B"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AC166E">
        <w:t xml:space="preserve">Ilustración </w:t>
      </w:r>
      <w:r w:rsidR="00AC166E">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13DB627D" w:rsidR="00006A02" w:rsidRPr="00A12892" w:rsidRDefault="00006A02" w:rsidP="00947673">
                            <w:pPr>
                              <w:pStyle w:val="Descripcin"/>
                              <w:jc w:val="center"/>
                              <w:rPr>
                                <w:rFonts w:ascii="Times New Roman" w:hAnsi="Times New Roman"/>
                                <w:noProof/>
                              </w:rPr>
                            </w:pPr>
                            <w:bookmarkStart w:id="26" w:name="_Ref508961763"/>
                            <w:bookmarkStart w:id="27" w:name="_Toc515279912"/>
                            <w:r>
                              <w:t xml:space="preserve">Ilustración </w:t>
                            </w:r>
                            <w:r>
                              <w:fldChar w:fldCharType="begin"/>
                            </w:r>
                            <w:r>
                              <w:instrText xml:space="preserve"> SEQ Ilustración \* ARABIC </w:instrText>
                            </w:r>
                            <w:r>
                              <w:fldChar w:fldCharType="separate"/>
                            </w:r>
                            <w:r w:rsidR="00207472">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13DB627D" w:rsidR="00006A02" w:rsidRPr="00A12892" w:rsidRDefault="00006A02" w:rsidP="00947673">
                      <w:pPr>
                        <w:pStyle w:val="Descripcin"/>
                        <w:jc w:val="center"/>
                        <w:rPr>
                          <w:rFonts w:ascii="Times New Roman" w:hAnsi="Times New Roman"/>
                          <w:noProof/>
                        </w:rPr>
                      </w:pPr>
                      <w:bookmarkStart w:id="28" w:name="_Ref508961763"/>
                      <w:bookmarkStart w:id="29" w:name="_Toc515279912"/>
                      <w:r>
                        <w:t xml:space="preserve">Ilustración </w:t>
                      </w:r>
                      <w:r>
                        <w:fldChar w:fldCharType="begin"/>
                      </w:r>
                      <w:r>
                        <w:instrText xml:space="preserve"> SEQ Ilustración \* ARABIC </w:instrText>
                      </w:r>
                      <w:r>
                        <w:fldChar w:fldCharType="separate"/>
                      </w:r>
                      <w:r w:rsidR="00207472">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30" w:name="_Ref508955277"/>
      <w:bookmarkStart w:id="31" w:name="_Ref508965874"/>
      <w:bookmarkStart w:id="32" w:name="_Ref508965876"/>
      <w:bookmarkStart w:id="33" w:name="_Ref508965877"/>
      <w:bookmarkStart w:id="34" w:name="_Ref508965878"/>
      <w:bookmarkStart w:id="35" w:name="_Ref508965882"/>
      <w:bookmarkStart w:id="36" w:name="_Toc515279983"/>
      <w:r>
        <w:lastRenderedPageBreak/>
        <w:t>Procesamiento de eventos complejos (CEP)</w:t>
      </w:r>
      <w:bookmarkEnd w:id="30"/>
      <w:bookmarkEnd w:id="31"/>
      <w:bookmarkEnd w:id="32"/>
      <w:bookmarkEnd w:id="33"/>
      <w:bookmarkEnd w:id="34"/>
      <w:bookmarkEnd w:id="35"/>
      <w:bookmarkEnd w:id="36"/>
    </w:p>
    <w:p w14:paraId="14498325" w14:textId="77777777" w:rsidR="00AC166E" w:rsidRPr="00E953EB" w:rsidRDefault="00506B04" w:rsidP="00E953EB">
      <w:r>
        <w:t>Dando respuesta a la pregunta lanzada en la motivación: “</w:t>
      </w:r>
      <w:r>
        <w:fldChar w:fldCharType="begin"/>
      </w:r>
      <w:r>
        <w:instrText xml:space="preserve"> REF pregunta \h  \* MERGEFORMAT </w:instrText>
      </w:r>
      <w:r>
        <w:fldChar w:fldCharType="separate"/>
      </w:r>
      <w:r w:rsidR="00AC166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162E6D26"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AC166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7" w:name="_Toc515279984"/>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4A38B0AD" w:rsidR="008A607F" w:rsidRDefault="008A607F" w:rsidP="00E34980">
      <w:pPr>
        <w:pStyle w:val="Captulo-Nivel2"/>
      </w:pPr>
      <w:bookmarkStart w:id="38" w:name="_Toc515279985"/>
      <w:r>
        <w:t>Diagrama de funcionamiento</w:t>
      </w:r>
      <w:bookmarkEnd w:id="38"/>
    </w:p>
    <w:p w14:paraId="4D4A4F81" w14:textId="55B8C11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AC166E">
        <w:t xml:space="preserve">Ilustración </w:t>
      </w:r>
      <w:r w:rsidR="00AC166E">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790DFF">
      <w:pPr>
        <w:pStyle w:val="Prrafodelista"/>
        <w:numPr>
          <w:ilvl w:val="0"/>
          <w:numId w:val="21"/>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3BA81FB4" w:rsidR="008A607F" w:rsidRDefault="008A607F" w:rsidP="008A607F">
      <w:pPr>
        <w:pStyle w:val="Descripcin"/>
        <w:jc w:val="center"/>
      </w:pPr>
      <w:bookmarkStart w:id="39" w:name="_Ref509219079"/>
      <w:bookmarkStart w:id="40" w:name="_Toc515279913"/>
      <w:r>
        <w:t xml:space="preserve">Ilustración </w:t>
      </w:r>
      <w:r>
        <w:fldChar w:fldCharType="begin"/>
      </w:r>
      <w:r>
        <w:instrText xml:space="preserve"> SEQ Ilustración \* ARABIC </w:instrText>
      </w:r>
      <w:r>
        <w:fldChar w:fldCharType="separate"/>
      </w:r>
      <w:r w:rsidR="00207472">
        <w:rPr>
          <w:noProof/>
        </w:rPr>
        <w:t>3</w:t>
      </w:r>
      <w:r>
        <w:fldChar w:fldCharType="end"/>
      </w:r>
      <w:bookmarkEnd w:id="39"/>
      <w:r>
        <w:t>. Funcionamiento básico del motor CEP.</w:t>
      </w:r>
      <w:bookmarkEnd w:id="40"/>
    </w:p>
    <w:p w14:paraId="1FAA3A40" w14:textId="2938CF29"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AC166E">
        <w:t xml:space="preserve">Ilustración </w:t>
      </w:r>
      <w:r w:rsidR="00AC166E">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14352" cy="2711074"/>
                    </a:xfrm>
                    <a:prstGeom prst="rect">
                      <a:avLst/>
                    </a:prstGeom>
                    <a:ln>
                      <a:solidFill>
                        <a:schemeClr val="tx1"/>
                      </a:solidFill>
                    </a:ln>
                  </pic:spPr>
                </pic:pic>
              </a:graphicData>
            </a:graphic>
          </wp:inline>
        </w:drawing>
      </w:r>
    </w:p>
    <w:p w14:paraId="6089711B" w14:textId="4E1F0EF5" w:rsidR="00D51F80" w:rsidRDefault="00D51F80" w:rsidP="00D51F80">
      <w:pPr>
        <w:pStyle w:val="Descripcin"/>
        <w:jc w:val="center"/>
      </w:pPr>
      <w:bookmarkStart w:id="41" w:name="_Ref509221282"/>
      <w:bookmarkStart w:id="42" w:name="_Toc515279914"/>
      <w:r>
        <w:t xml:space="preserve">Ilustración </w:t>
      </w:r>
      <w:r>
        <w:fldChar w:fldCharType="begin"/>
      </w:r>
      <w:r>
        <w:instrText xml:space="preserve"> SEQ Ilustración \* ARABIC </w:instrText>
      </w:r>
      <w:r>
        <w:fldChar w:fldCharType="separate"/>
      </w:r>
      <w:r w:rsidR="00207472">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17BB891" w:rsidR="006A5D81" w:rsidRDefault="006A5D81" w:rsidP="00E34980">
      <w:pPr>
        <w:pStyle w:val="Captulo-Nivel2"/>
      </w:pPr>
      <w:bookmarkStart w:id="43" w:name="_Toc515279986"/>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7"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0B622C76" w14:textId="77777777" w:rsidR="008A607F" w:rsidRDefault="008A607F" w:rsidP="00202F07">
      <w:pPr>
        <w:pStyle w:val="Captulo-Nivel2"/>
        <w:numPr>
          <w:ilvl w:val="3"/>
          <w:numId w:val="4"/>
        </w:numPr>
      </w:pPr>
      <w:bookmarkStart w:id="44" w:name="_Toc515279987"/>
      <w:r>
        <w:lastRenderedPageBreak/>
        <w:t>Sintaxis</w:t>
      </w:r>
      <w:bookmarkEnd w:id="44"/>
    </w:p>
    <w:p w14:paraId="50506190" w14:textId="44304A71"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006A02" w:rsidRPr="009751FA" w:rsidRDefault="00006A02"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006A02" w:rsidRPr="009751FA" w:rsidRDefault="00006A02"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006A02" w:rsidRPr="009751FA" w:rsidRDefault="00006A02"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v:textbox>
                <w10:anchorlock/>
              </v:shape>
            </w:pict>
          </mc:Fallback>
        </mc:AlternateContent>
      </w:r>
    </w:p>
    <w:p w14:paraId="5C116144" w14:textId="5F67DA26" w:rsidR="008A607F" w:rsidRDefault="008A607F" w:rsidP="008A607F">
      <w:pPr>
        <w:pStyle w:val="Descripcin"/>
        <w:jc w:val="center"/>
      </w:pPr>
      <w:bookmarkStart w:id="45" w:name="_Ref508973163"/>
      <w:bookmarkStart w:id="46" w:name="_Toc515279915"/>
      <w:r>
        <w:t xml:space="preserve">Ilustración </w:t>
      </w:r>
      <w:r>
        <w:fldChar w:fldCharType="begin"/>
      </w:r>
      <w:r>
        <w:instrText xml:space="preserve"> SEQ Ilustración \* ARABIC </w:instrText>
      </w:r>
      <w:r>
        <w:fldChar w:fldCharType="separate"/>
      </w:r>
      <w:r w:rsidR="00207472">
        <w:rPr>
          <w:noProof/>
        </w:rPr>
        <w:t>5</w:t>
      </w:r>
      <w:r>
        <w:fldChar w:fldCharType="end"/>
      </w:r>
      <w:bookmarkEnd w:id="45"/>
      <w:r>
        <w:t>. Estructura de patrón en Esper EPL.</w:t>
      </w:r>
      <w:bookmarkEnd w:id="46"/>
    </w:p>
    <w:p w14:paraId="21CD4C0A" w14:textId="0371EFFF" w:rsidR="008A607F" w:rsidRDefault="008A607F" w:rsidP="008A607F">
      <w:r>
        <w:t xml:space="preserve">Cada una de las sentencias de la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271AFF96" w:rsidR="008A607F" w:rsidRDefault="008A607F" w:rsidP="008A607F">
      <w:pPr>
        <w:pStyle w:val="Descripcin"/>
        <w:jc w:val="center"/>
      </w:pPr>
      <w:bookmarkStart w:id="47" w:name="_Ref509214482"/>
      <w:bookmarkStart w:id="48" w:name="_Toc515279916"/>
      <w:r>
        <w:t xml:space="preserve">Ilustración </w:t>
      </w:r>
      <w:r>
        <w:fldChar w:fldCharType="begin"/>
      </w:r>
      <w:r>
        <w:instrText xml:space="preserve"> SEQ Ilustración \* ARABIC </w:instrText>
      </w:r>
      <w:r>
        <w:fldChar w:fldCharType="separate"/>
      </w:r>
      <w:r w:rsidR="00207472">
        <w:rPr>
          <w:noProof/>
        </w:rPr>
        <w:t>6</w:t>
      </w:r>
      <w:r>
        <w:fldChar w:fldCharType="end"/>
      </w:r>
      <w:bookmarkEnd w:id="47"/>
      <w:r>
        <w:t>. Ventanas deslizantes y por lotes.</w:t>
      </w:r>
      <w:bookmarkEnd w:id="48"/>
    </w:p>
    <w:p w14:paraId="66B9917C" w14:textId="03DC7D0B"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AC166E">
        <w:t xml:space="preserve">Ilustración </w:t>
      </w:r>
      <w:r w:rsidR="00AC166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006A02" w:rsidRPr="00E85DA0" w:rsidRDefault="00006A02"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006A02" w:rsidRPr="00E85DA0" w:rsidRDefault="00006A02"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6C8FDD5F" w14:textId="24661032" w:rsidR="009751FA" w:rsidRDefault="00202F07" w:rsidP="00E34980">
      <w:pPr>
        <w:pStyle w:val="Captulo-Nivel2"/>
      </w:pPr>
      <w:bookmarkStart w:id="49" w:name="_Toc515279988"/>
      <w:r>
        <w:t>comparativa</w:t>
      </w:r>
      <w:bookmarkEnd w:id="49"/>
    </w:p>
    <w:p w14:paraId="74C36714" w14:textId="3706BF3C" w:rsidR="009751FA" w:rsidRPr="009751FA" w:rsidRDefault="009751FA" w:rsidP="00C85EAA">
      <w:r>
        <w:t>En este punto veremos una</w:t>
      </w:r>
      <w:r w:rsidR="00202F07">
        <w:t xml:space="preserve"> discusión </w:t>
      </w:r>
      <w:r>
        <w:t>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50" w:name="_Toc515279989"/>
      <w:r>
        <w:t>Discusión tecnológica</w:t>
      </w:r>
      <w:bookmarkEnd w:id="50"/>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202F07">
      <w:pPr>
        <w:pStyle w:val="Captulo-Nivel2"/>
        <w:numPr>
          <w:ilvl w:val="3"/>
          <w:numId w:val="4"/>
        </w:numPr>
      </w:pPr>
      <w:bookmarkStart w:id="51" w:name="_Toc515279990"/>
      <w:r>
        <w:t>Discusión de lenguajes CEP.</w:t>
      </w:r>
      <w:bookmarkEnd w:id="51"/>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lastRenderedPageBreak/>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632D4D">
      <w:pPr>
        <w:pStyle w:val="Prrafodelista"/>
        <w:numPr>
          <w:ilvl w:val="0"/>
          <w:numId w:val="21"/>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632D4D">
      <w:pPr>
        <w:pStyle w:val="Prrafodelista"/>
        <w:numPr>
          <w:ilvl w:val="0"/>
          <w:numId w:val="21"/>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lastRenderedPageBreak/>
        <w:t xml:space="preserve">Totalmente gratuito, una solución de Open </w:t>
      </w:r>
      <w:proofErr w:type="spellStart"/>
      <w:r>
        <w:t>Source</w:t>
      </w:r>
      <w:proofErr w:type="spellEnd"/>
      <w:r>
        <w:t>.</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 xml:space="preserve">El soporte de Esper es muy bueno, la documentación técnica de la </w:t>
      </w:r>
      <w:proofErr w:type="spellStart"/>
      <w:r>
        <w:t>sintáxis</w:t>
      </w:r>
      <w:proofErr w:type="spellEnd"/>
      <w:r>
        <w:t xml:space="preserve">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0B1A2FEB" w:rsidR="00467D92" w:rsidRDefault="00467D92" w:rsidP="00E34980">
      <w:pPr>
        <w:pStyle w:val="Captulo-Nivel2"/>
      </w:pPr>
      <w:bookmarkStart w:id="52" w:name="_Toc515279991"/>
      <w:r>
        <w:t>Discusión de Enterprise service bus</w:t>
      </w:r>
      <w:bookmarkEnd w:id="52"/>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DB0275">
      <w:pPr>
        <w:pStyle w:val="Prrafodelista"/>
        <w:numPr>
          <w:ilvl w:val="0"/>
          <w:numId w:val="35"/>
        </w:numPr>
        <w:rPr>
          <w:lang w:val="en-US"/>
        </w:rPr>
      </w:pPr>
      <w:r w:rsidRPr="000A1AFE">
        <w:rPr>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Default="00F53046" w:rsidP="00DB0275">
      <w:pPr>
        <w:pStyle w:val="Prrafodelista"/>
        <w:numPr>
          <w:ilvl w:val="0"/>
          <w:numId w:val="35"/>
        </w:numPr>
        <w:rPr>
          <w:lang w:val="en-US"/>
        </w:rPr>
      </w:pPr>
      <w:r w:rsidRPr="00F53046">
        <w:rPr>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w:t>
      </w:r>
      <w:r w:rsidR="00B53465">
        <w:lastRenderedPageBreak/>
        <w:t>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DB0275">
      <w:pPr>
        <w:pStyle w:val="Prrafodelista"/>
        <w:numPr>
          <w:ilvl w:val="0"/>
          <w:numId w:val="35"/>
        </w:numPr>
        <w:rPr>
          <w:lang w:val="en-US"/>
        </w:rPr>
      </w:pPr>
      <w:r>
        <w:rPr>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Default="00F53046" w:rsidP="00DB0275">
      <w:pPr>
        <w:pStyle w:val="Prrafodelista"/>
        <w:numPr>
          <w:ilvl w:val="0"/>
          <w:numId w:val="35"/>
        </w:numPr>
        <w:rPr>
          <w:lang w:val="en-US"/>
        </w:rPr>
      </w:pPr>
      <w:r w:rsidRPr="00F53046">
        <w:rPr>
          <w:lang w:val="en-US"/>
        </w:rPr>
        <w:t xml:space="preserve">Adroit Logic </w:t>
      </w:r>
      <w:proofErr w:type="spellStart"/>
      <w:r w:rsidRPr="00F53046">
        <w:rPr>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FD378E">
      <w:pPr>
        <w:pStyle w:val="Prrafodelista"/>
        <w:numPr>
          <w:ilvl w:val="0"/>
          <w:numId w:val="21"/>
        </w:numPr>
      </w:pPr>
      <w:proofErr w:type="spellStart"/>
      <w:r>
        <w:t>Uconsole</w:t>
      </w:r>
      <w:proofErr w:type="spellEnd"/>
      <w:r>
        <w:t>: La consola de gestión y supervisión basada en web.</w:t>
      </w:r>
    </w:p>
    <w:p w14:paraId="3F775C80" w14:textId="73060BB2" w:rsidR="00FB6E34" w:rsidRPr="0005737F" w:rsidRDefault="00FD378E" w:rsidP="00FD378E">
      <w:pPr>
        <w:pStyle w:val="Prrafodelista"/>
        <w:numPr>
          <w:ilvl w:val="0"/>
          <w:numId w:val="21"/>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Default="000D32CD" w:rsidP="00DB0275">
      <w:pPr>
        <w:pStyle w:val="Prrafodelista"/>
        <w:numPr>
          <w:ilvl w:val="0"/>
          <w:numId w:val="35"/>
        </w:numPr>
        <w:rPr>
          <w:lang w:val="en-US"/>
        </w:rPr>
      </w:pPr>
      <w:r w:rsidRPr="00F53046">
        <w:rPr>
          <w:lang w:val="en-US"/>
        </w:rPr>
        <w:lastRenderedPageBreak/>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Fuse.</w:t>
      </w:r>
    </w:p>
    <w:p w14:paraId="4299C463" w14:textId="1513B55C"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AC166E">
        <w:t xml:space="preserve">Tabla </w:t>
      </w:r>
      <w:r w:rsidR="00AC166E">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7D5FE781" w:rsidR="00E717A9" w:rsidRDefault="00E717A9" w:rsidP="00E717A9">
      <w:pPr>
        <w:pStyle w:val="Descripcin"/>
        <w:keepNext/>
      </w:pPr>
      <w:bookmarkStart w:id="53" w:name="_Ref511296835"/>
      <w:bookmarkStart w:id="54" w:name="_Toc515279946"/>
      <w:r>
        <w:t xml:space="preserve">Tabla </w:t>
      </w:r>
      <w:r>
        <w:fldChar w:fldCharType="begin"/>
      </w:r>
      <w:r>
        <w:instrText xml:space="preserve"> SEQ Tabla \* ARABIC </w:instrText>
      </w:r>
      <w:r>
        <w:fldChar w:fldCharType="separate"/>
      </w:r>
      <w:r w:rsidR="00F10041">
        <w:rPr>
          <w:noProof/>
        </w:rPr>
        <w:t>1</w:t>
      </w:r>
      <w:r>
        <w:fldChar w:fldCharType="end"/>
      </w:r>
      <w:bookmarkEnd w:id="53"/>
      <w:r>
        <w:t>. C</w:t>
      </w:r>
      <w:r w:rsidRPr="001A729D">
        <w:t xml:space="preserve">omparativa de </w:t>
      </w:r>
      <w:proofErr w:type="spellStart"/>
      <w:r w:rsidRPr="001A729D">
        <w:t>ES</w:t>
      </w:r>
      <w:r>
        <w:t>Bs</w:t>
      </w:r>
      <w:proofErr w:type="spellEnd"/>
      <w:r>
        <w:t>.</w:t>
      </w:r>
      <w:bookmarkEnd w:id="54"/>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CF2BF5"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CF2BF5" w:rsidP="0018794A">
            <w:pPr>
              <w:pStyle w:val="Standard"/>
              <w:spacing w:line="240" w:lineRule="auto"/>
              <w:jc w:val="center"/>
              <w:rPr>
                <w:sz w:val="20"/>
                <w:lang w:val="en-US"/>
              </w:rPr>
            </w:pPr>
            <w:hyperlink r:id="rId39"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proofErr w:type="spellStart"/>
            <w:r>
              <w:t>JBoss</w:t>
            </w:r>
            <w:proofErr w:type="spellEnd"/>
            <w:r>
              <w:t xml:space="preserve"> Fuse</w:t>
            </w:r>
          </w:p>
        </w:tc>
        <w:tc>
          <w:tcPr>
            <w:tcW w:w="1134" w:type="dxa"/>
            <w:shd w:val="clear" w:color="auto" w:fill="D0CECE" w:themeFill="background2" w:themeFillShade="E6"/>
            <w:vAlign w:val="center"/>
          </w:tcPr>
          <w:p w14:paraId="2F5B6E6C" w14:textId="2A84D0DD" w:rsidR="009459CE" w:rsidRPr="00204505" w:rsidRDefault="00CF2BF5" w:rsidP="0018794A">
            <w:pPr>
              <w:pStyle w:val="Standard"/>
              <w:spacing w:line="240" w:lineRule="auto"/>
              <w:jc w:val="center"/>
              <w:rPr>
                <w:sz w:val="20"/>
                <w:lang w:val="en-US"/>
              </w:rPr>
            </w:pPr>
            <w:hyperlink r:id="rId40"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D0CECE" w:themeFill="background2" w:themeFillShade="E6"/>
            <w:vAlign w:val="center"/>
          </w:tcPr>
          <w:p w14:paraId="61A80477" w14:textId="444D8354" w:rsidR="009459CE" w:rsidRPr="00204505" w:rsidRDefault="00CF2BF5" w:rsidP="0018794A">
            <w:pPr>
              <w:pStyle w:val="Standard"/>
              <w:spacing w:line="240" w:lineRule="auto"/>
              <w:jc w:val="center"/>
              <w:rPr>
                <w:sz w:val="20"/>
                <w:lang w:val="en-US"/>
              </w:rPr>
            </w:pPr>
            <w:hyperlink r:id="rId41"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proofErr w:type="spellStart"/>
            <w:r>
              <w:rPr>
                <w:sz w:val="20"/>
                <w:lang w:val="en-US"/>
              </w:rPr>
              <w:t>Soporta</w:t>
            </w:r>
            <w:proofErr w:type="spellEnd"/>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proofErr w:type="spellStart"/>
            <w:r>
              <w:rPr>
                <w:sz w:val="20"/>
              </w:rPr>
              <w:t>enrutiamiento</w:t>
            </w:r>
            <w:proofErr w:type="spellEnd"/>
            <w:r>
              <w:rPr>
                <w:sz w:val="20"/>
              </w:rPr>
              <w:t xml:space="preserve">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CF2BF5"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05pt;height:13.05pt;visibility:visible;mso-wrap-style:square">
                  <v:imagedata r:id="rId43"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 xml:space="preserve">Ofrece una plataforma SOA completa y cohesiva (es decir, ESB, </w:t>
            </w:r>
            <w:proofErr w:type="spellStart"/>
            <w:r w:rsidRPr="00FD6A17">
              <w:rPr>
                <w:sz w:val="20"/>
              </w:rPr>
              <w:t>Message</w:t>
            </w:r>
            <w:proofErr w:type="spellEnd"/>
            <w:r w:rsidRPr="00FD6A17">
              <w:rPr>
                <w:sz w:val="20"/>
              </w:rPr>
              <w:t xml:space="preserve"> </w:t>
            </w:r>
            <w:proofErr w:type="spellStart"/>
            <w:r w:rsidRPr="00FD6A17">
              <w:rPr>
                <w:sz w:val="20"/>
              </w:rPr>
              <w:t>Broker</w:t>
            </w:r>
            <w:proofErr w:type="spellEnd"/>
            <w:r w:rsidRPr="00FD6A17">
              <w:rPr>
                <w:sz w:val="20"/>
              </w:rPr>
              <w:t xml:space="preserve">, </w:t>
            </w:r>
            <w:proofErr w:type="spellStart"/>
            <w:r w:rsidRPr="00FD6A17">
              <w:rPr>
                <w:sz w:val="20"/>
              </w:rPr>
              <w:t>Governance</w:t>
            </w:r>
            <w:proofErr w:type="spellEnd"/>
            <w:r w:rsidRPr="00FD6A17">
              <w:rPr>
                <w:sz w:val="20"/>
              </w:rPr>
              <w:t xml:space="preserve"> </w:t>
            </w:r>
            <w:proofErr w:type="spellStart"/>
            <w:r w:rsidRPr="00FD6A17">
              <w:rPr>
                <w:sz w:val="20"/>
              </w:rPr>
              <w:t>Registry</w:t>
            </w:r>
            <w:proofErr w:type="spellEnd"/>
            <w:r w:rsidRPr="00FD6A17">
              <w:rPr>
                <w:sz w:val="20"/>
              </w:rPr>
              <w:t xml:space="preserve">, Business </w:t>
            </w:r>
            <w:proofErr w:type="spellStart"/>
            <w:r w:rsidRPr="00FD6A17">
              <w:rPr>
                <w:sz w:val="20"/>
              </w:rPr>
              <w:t>Process</w:t>
            </w:r>
            <w:proofErr w:type="spellEnd"/>
            <w:r w:rsidRPr="00FD6A17">
              <w:rPr>
                <w:sz w:val="20"/>
              </w:rPr>
              <w:t xml:space="preserve"> Server, Data </w:t>
            </w:r>
            <w:proofErr w:type="spellStart"/>
            <w:r w:rsidRPr="00FD6A17">
              <w:rPr>
                <w:sz w:val="20"/>
              </w:rPr>
              <w:t>Services</w:t>
            </w:r>
            <w:proofErr w:type="spellEnd"/>
            <w:r w:rsidRPr="00FD6A17">
              <w:rPr>
                <w:sz w:val="20"/>
              </w:rPr>
              <w:t xml:space="preserve">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proofErr w:type="spellStart"/>
            <w:r>
              <w:rPr>
                <w:sz w:val="20"/>
                <w:lang w:val="en-US"/>
              </w:rPr>
              <w:t>Gobernabilidad</w:t>
            </w:r>
            <w:proofErr w:type="spellEnd"/>
            <w:r>
              <w:rPr>
                <w:sz w:val="20"/>
                <w:lang w:val="en-US"/>
              </w:rPr>
              <w:t xml:space="preserve">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 xml:space="preserve">Workbench </w:t>
            </w:r>
            <w:proofErr w:type="spellStart"/>
            <w:r>
              <w:rPr>
                <w:sz w:val="20"/>
                <w:lang w:val="en-US"/>
              </w:rPr>
              <w:t>gráfico</w:t>
            </w:r>
            <w:proofErr w:type="spellEnd"/>
            <w:r>
              <w:rPr>
                <w:sz w:val="20"/>
                <w:lang w:val="en-US"/>
              </w:rPr>
              <w:t xml:space="preserve">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w:t>
            </w:r>
            <w:proofErr w:type="spellStart"/>
            <w:r w:rsidRPr="003D2350">
              <w:rPr>
                <w:sz w:val="20"/>
              </w:rPr>
              <w:t>iPaaS</w:t>
            </w:r>
            <w:proofErr w:type="spellEnd"/>
            <w:r w:rsidRPr="003D2350">
              <w:rPr>
                <w:sz w:val="20"/>
              </w:rPr>
              <w:t>)</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proofErr w:type="spellStart"/>
            <w:r>
              <w:rPr>
                <w:sz w:val="20"/>
                <w:lang w:val="en-US"/>
              </w:rPr>
              <w:t>Rendimiento</w:t>
            </w:r>
            <w:proofErr w:type="spellEnd"/>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proofErr w:type="spellStart"/>
            <w:r>
              <w:rPr>
                <w:sz w:val="20"/>
                <w:lang w:val="en-US"/>
              </w:rPr>
              <w:t>Modelo</w:t>
            </w:r>
            <w:proofErr w:type="spellEnd"/>
            <w:r>
              <w:rPr>
                <w:sz w:val="20"/>
                <w:lang w:val="en-US"/>
              </w:rPr>
              <w:t xml:space="preserve"> de </w:t>
            </w:r>
            <w:proofErr w:type="spellStart"/>
            <w:r>
              <w:rPr>
                <w:sz w:val="20"/>
                <w:lang w:val="en-US"/>
              </w:rPr>
              <w:t>negocio</w:t>
            </w:r>
            <w:proofErr w:type="spellEnd"/>
            <w:r>
              <w:rPr>
                <w:sz w:val="20"/>
                <w:lang w:val="en-US"/>
              </w:rPr>
              <w:t xml:space="preserve"> </w:t>
            </w:r>
            <w:proofErr w:type="spellStart"/>
            <w:r>
              <w:rPr>
                <w:sz w:val="20"/>
                <w:lang w:val="en-US"/>
              </w:rPr>
              <w:t>abierto</w:t>
            </w:r>
            <w:proofErr w:type="spellEnd"/>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w:t>
      </w:r>
      <w:r>
        <w:lastRenderedPageBreak/>
        <w:t xml:space="preserve">asequible es </w:t>
      </w:r>
      <w:proofErr w:type="spellStart"/>
      <w:r>
        <w:t>Mule</w:t>
      </w:r>
      <w:proofErr w:type="spellEnd"/>
      <w:r>
        <w:t xml:space="preserve"> ESB por las siguientes razones:</w:t>
      </w:r>
    </w:p>
    <w:p w14:paraId="5BD24565" w14:textId="0D31755D" w:rsidR="00A329F7" w:rsidRDefault="00A329F7" w:rsidP="00A329F7">
      <w:pPr>
        <w:pStyle w:val="Prrafodelista"/>
        <w:numPr>
          <w:ilvl w:val="0"/>
          <w:numId w:val="21"/>
        </w:numPr>
      </w:pPr>
      <w:r>
        <w:t>Es compatible con máquinas virtuales que adopten CEP a través de la librería de Esper EPL.</w:t>
      </w:r>
    </w:p>
    <w:p w14:paraId="3D702E9A" w14:textId="6F9D2D5C" w:rsidR="00A329F7" w:rsidRDefault="00A329F7" w:rsidP="00A329F7">
      <w:pPr>
        <w:pStyle w:val="Prrafodelista"/>
        <w:numPr>
          <w:ilvl w:val="0"/>
          <w:numId w:val="21"/>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A329F7">
      <w:pPr>
        <w:pStyle w:val="Prrafodelista"/>
        <w:numPr>
          <w:ilvl w:val="0"/>
          <w:numId w:val="21"/>
        </w:numPr>
      </w:pPr>
      <w:r>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05737F">
      <w:pPr>
        <w:pStyle w:val="Prrafodelista"/>
        <w:numPr>
          <w:ilvl w:val="0"/>
          <w:numId w:val="21"/>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05737F">
      <w:pPr>
        <w:pStyle w:val="Prrafodelista"/>
        <w:numPr>
          <w:ilvl w:val="0"/>
          <w:numId w:val="21"/>
        </w:numPr>
      </w:pPr>
      <w:r>
        <w:t>Se puede establecer en</w:t>
      </w:r>
      <w:r w:rsidR="00FD378E">
        <w:t xml:space="preserve"> un servidor de forma sencilla.</w:t>
      </w:r>
    </w:p>
    <w:p w14:paraId="385DDC58" w14:textId="66BF973E" w:rsidR="00FD378E" w:rsidRDefault="00FD378E" w:rsidP="0005737F">
      <w:pPr>
        <w:pStyle w:val="Prrafodelista"/>
        <w:numPr>
          <w:ilvl w:val="0"/>
          <w:numId w:val="21"/>
        </w:numPr>
      </w:pPr>
      <w:proofErr w:type="spellStart"/>
      <w:r>
        <w:t>AnyPoint</w:t>
      </w:r>
      <w:proofErr w:type="spellEnd"/>
      <w:r>
        <w:t xml:space="preserve"> Studio es muy fácil de aprender.</w:t>
      </w:r>
    </w:p>
    <w:p w14:paraId="7C6AF43C" w14:textId="77777777" w:rsidR="00FD378E" w:rsidRDefault="00FD378E" w:rsidP="0005737F">
      <w:pPr>
        <w:pStyle w:val="Prrafodelista"/>
        <w:numPr>
          <w:ilvl w:val="0"/>
          <w:numId w:val="21"/>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05737F">
      <w:pPr>
        <w:pStyle w:val="Prrafodelista"/>
        <w:numPr>
          <w:ilvl w:val="0"/>
          <w:numId w:val="21"/>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05737F">
      <w:pPr>
        <w:pStyle w:val="Prrafodelista"/>
        <w:numPr>
          <w:ilvl w:val="0"/>
          <w:numId w:val="21"/>
        </w:numPr>
      </w:pPr>
      <w:r>
        <w:t>Si se quieren más prestaciones, siempre cabe la posibilidad de pagar por la versión Enterprise.</w:t>
      </w:r>
    </w:p>
    <w:p w14:paraId="650F807C" w14:textId="324A2B20" w:rsidR="00FD378E" w:rsidRDefault="00FD378E" w:rsidP="0005737F">
      <w:pPr>
        <w:pStyle w:val="Prrafodelista"/>
        <w:numPr>
          <w:ilvl w:val="0"/>
          <w:numId w:val="21"/>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7B646A5" w:rsidR="0090188A" w:rsidRDefault="00D71EEB" w:rsidP="00E34980">
      <w:pPr>
        <w:pStyle w:val="Captulo-Nivel2"/>
      </w:pPr>
      <w:bookmarkStart w:id="55" w:name="_Toc515279992"/>
      <w:r>
        <w:t>M</w:t>
      </w:r>
      <w:r w:rsidR="00C85EAA">
        <w:t>etodologías existentes</w:t>
      </w:r>
      <w:bookmarkEnd w:id="55"/>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w:t>
      </w:r>
      <w:r>
        <w:lastRenderedPageBreak/>
        <w:t>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DB0275">
      <w:pPr>
        <w:pStyle w:val="Prrafodelista"/>
        <w:numPr>
          <w:ilvl w:val="0"/>
          <w:numId w:val="30"/>
        </w:numPr>
      </w:pPr>
      <w:r>
        <w:t>La estructura en etapas del proyecto.</w:t>
      </w:r>
    </w:p>
    <w:p w14:paraId="3D81CCE7" w14:textId="790FAD6A" w:rsidR="00D036B9" w:rsidRDefault="00D036B9" w:rsidP="00DB0275">
      <w:pPr>
        <w:pStyle w:val="Prrafodelista"/>
        <w:numPr>
          <w:ilvl w:val="0"/>
          <w:numId w:val="30"/>
        </w:numPr>
      </w:pPr>
      <w:r>
        <w:t>Tareas de cada etapa.</w:t>
      </w:r>
    </w:p>
    <w:p w14:paraId="3D82A682" w14:textId="3E7166B1" w:rsidR="00D036B9" w:rsidRDefault="00D036B9" w:rsidP="00DB0275">
      <w:pPr>
        <w:pStyle w:val="Prrafodelista"/>
        <w:numPr>
          <w:ilvl w:val="0"/>
          <w:numId w:val="30"/>
        </w:numPr>
      </w:pPr>
      <w:r>
        <w:t>Artefactos que tienen lugar tras la realización de las tareas.</w:t>
      </w:r>
    </w:p>
    <w:p w14:paraId="1F7D5E42" w14:textId="67BBAF30" w:rsidR="007C448D" w:rsidRDefault="007C448D" w:rsidP="00DB0275">
      <w:pPr>
        <w:pStyle w:val="Prrafodelista"/>
        <w:numPr>
          <w:ilvl w:val="0"/>
          <w:numId w:val="30"/>
        </w:numPr>
      </w:pPr>
      <w:r>
        <w:t>Roles y deberes.</w:t>
      </w:r>
    </w:p>
    <w:p w14:paraId="0C29A4E9" w14:textId="06620A27" w:rsidR="00D036B9" w:rsidRDefault="00D036B9" w:rsidP="00DB0275">
      <w:pPr>
        <w:pStyle w:val="Prrafodelista"/>
        <w:numPr>
          <w:ilvl w:val="0"/>
          <w:numId w:val="30"/>
        </w:numPr>
      </w:pPr>
      <w:r>
        <w:t>Qué restricciones existen.</w:t>
      </w:r>
    </w:p>
    <w:p w14:paraId="09E3ECCA" w14:textId="75BA64A5" w:rsidR="00D036B9" w:rsidRDefault="00D036B9" w:rsidP="00DB0275">
      <w:pPr>
        <w:pStyle w:val="Prrafodelista"/>
        <w:numPr>
          <w:ilvl w:val="0"/>
          <w:numId w:val="30"/>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DB0275">
      <w:pPr>
        <w:pStyle w:val="Prrafodelista"/>
        <w:numPr>
          <w:ilvl w:val="0"/>
          <w:numId w:val="30"/>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DB0275">
      <w:pPr>
        <w:pStyle w:val="Prrafodelista"/>
        <w:numPr>
          <w:ilvl w:val="0"/>
          <w:numId w:val="31"/>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DB0275">
      <w:pPr>
        <w:pStyle w:val="Prrafodelista"/>
        <w:numPr>
          <w:ilvl w:val="0"/>
          <w:numId w:val="31"/>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w:t>
      </w:r>
      <w:r>
        <w:rPr>
          <w:shd w:val="clear" w:color="auto" w:fill="FFFFFF"/>
        </w:rPr>
        <w:lastRenderedPageBreak/>
        <w:t xml:space="preserve">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3709A68C"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AC166E">
        <w:t xml:space="preserve">Tabla </w:t>
      </w:r>
      <w:r w:rsidR="00AC166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7977704A" w:rsidR="00666E82" w:rsidRDefault="00666E82" w:rsidP="00666E82">
      <w:pPr>
        <w:pStyle w:val="Descripcin"/>
        <w:keepNext/>
      </w:pPr>
      <w:bookmarkStart w:id="56" w:name="_Ref509233640"/>
      <w:bookmarkStart w:id="57" w:name="_Toc515279947"/>
      <w:r>
        <w:t xml:space="preserve">Tabla </w:t>
      </w:r>
      <w:r>
        <w:fldChar w:fldCharType="begin"/>
      </w:r>
      <w:r>
        <w:instrText xml:space="preserve"> SEQ Tabla \* ARABIC </w:instrText>
      </w:r>
      <w:r>
        <w:fldChar w:fldCharType="separate"/>
      </w:r>
      <w:r w:rsidR="00F10041">
        <w:rPr>
          <w:noProof/>
        </w:rPr>
        <w:t>2</w:t>
      </w:r>
      <w:r>
        <w:fldChar w:fldCharType="end"/>
      </w:r>
      <w:bookmarkEnd w:id="56"/>
      <w:r>
        <w:t>. Comparativa entre metodología ágil y metodología tradicional.</w:t>
      </w:r>
      <w:bookmarkEnd w:id="57"/>
    </w:p>
    <w:tbl>
      <w:tblPr>
        <w:tblStyle w:val="Tablacon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w:t>
      </w:r>
      <w:r>
        <w:lastRenderedPageBreak/>
        <w:t xml:space="preserve">elegido una metodología ágil, </w:t>
      </w:r>
      <w:r w:rsidR="00D71EEB">
        <w:t>debido a</w:t>
      </w:r>
      <w:r>
        <w:t>:</w:t>
      </w:r>
    </w:p>
    <w:p w14:paraId="6D2192A8" w14:textId="397298A0" w:rsidR="00980B3E" w:rsidRDefault="00980B3E" w:rsidP="00DB0275">
      <w:pPr>
        <w:pStyle w:val="Prrafodelista"/>
        <w:numPr>
          <w:ilvl w:val="0"/>
          <w:numId w:val="30"/>
        </w:numPr>
      </w:pPr>
      <w:r>
        <w:t xml:space="preserve">Poco tiempo para </w:t>
      </w:r>
      <w:proofErr w:type="spellStart"/>
      <w:r>
        <w:t>desarollar</w:t>
      </w:r>
      <w:proofErr w:type="spellEnd"/>
      <w:r>
        <w:t xml:space="preserve"> el sistema.</w:t>
      </w:r>
    </w:p>
    <w:p w14:paraId="29C5EF9D" w14:textId="4F7FC69B" w:rsidR="00980B3E" w:rsidRDefault="00980B3E" w:rsidP="00DB0275">
      <w:pPr>
        <w:pStyle w:val="Prrafodelista"/>
        <w:numPr>
          <w:ilvl w:val="0"/>
          <w:numId w:val="30"/>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DB0275">
      <w:pPr>
        <w:pStyle w:val="Prrafodelista"/>
        <w:numPr>
          <w:ilvl w:val="0"/>
          <w:numId w:val="30"/>
        </w:numPr>
      </w:pPr>
      <w:r>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DB0275">
      <w:pPr>
        <w:pStyle w:val="Prrafodelista"/>
        <w:numPr>
          <w:ilvl w:val="0"/>
          <w:numId w:val="30"/>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DB0275">
      <w:pPr>
        <w:pStyle w:val="Prrafodelista"/>
        <w:numPr>
          <w:ilvl w:val="0"/>
          <w:numId w:val="30"/>
        </w:numPr>
        <w:rPr>
          <w:b/>
        </w:rPr>
      </w:pPr>
      <w:r>
        <w:t>Debe ser flexible al cambio.</w:t>
      </w:r>
    </w:p>
    <w:p w14:paraId="51EE14C6" w14:textId="18072DD5" w:rsidR="005E072D" w:rsidRPr="005E072D" w:rsidRDefault="005E072D" w:rsidP="00DB0275">
      <w:pPr>
        <w:pStyle w:val="Prrafodelista"/>
        <w:numPr>
          <w:ilvl w:val="0"/>
          <w:numId w:val="30"/>
        </w:numPr>
        <w:rPr>
          <w:b/>
        </w:rPr>
      </w:pPr>
      <w:r>
        <w:t>No hay tiempo para hacer toda la documentación que una metodología tradicional requeriría.</w:t>
      </w:r>
    </w:p>
    <w:p w14:paraId="3F918898" w14:textId="15E2977F" w:rsidR="005E072D" w:rsidRPr="005E072D" w:rsidRDefault="005E072D" w:rsidP="00DB0275">
      <w:pPr>
        <w:pStyle w:val="Prrafodelista"/>
        <w:numPr>
          <w:ilvl w:val="0"/>
          <w:numId w:val="30"/>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DB0275">
      <w:pPr>
        <w:pStyle w:val="Prrafodelista"/>
        <w:numPr>
          <w:ilvl w:val="0"/>
          <w:numId w:val="32"/>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DB0275">
      <w:pPr>
        <w:pStyle w:val="Prrafodelista"/>
        <w:numPr>
          <w:ilvl w:val="0"/>
          <w:numId w:val="30"/>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DB0275">
      <w:pPr>
        <w:pStyle w:val="Prrafodelista"/>
        <w:numPr>
          <w:ilvl w:val="0"/>
          <w:numId w:val="32"/>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2DA7AFB7" w:rsidR="00DD7011" w:rsidRPr="00A67937" w:rsidRDefault="00DB5428" w:rsidP="00DB5428">
      <w:pPr>
        <w:rPr>
          <w:rFonts w:cs="Times New Roman"/>
        </w:rPr>
      </w:pPr>
      <w:r w:rsidRPr="00A67937">
        <w:rPr>
          <w:rFonts w:cs="Times New Roman"/>
        </w:rPr>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AC166E" w:rsidRPr="00A67937">
        <w:t xml:space="preserve">Ilustración </w:t>
      </w:r>
      <w:r w:rsidR="00AC166E">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172468CC" w:rsidR="00602165" w:rsidRPr="00A67937" w:rsidRDefault="00602165" w:rsidP="00602165">
      <w:pPr>
        <w:pStyle w:val="Descripcin"/>
        <w:jc w:val="center"/>
        <w:rPr>
          <w:rFonts w:cs="Times New Roman"/>
        </w:rPr>
      </w:pPr>
      <w:bookmarkStart w:id="58" w:name="_Ref509994580"/>
      <w:bookmarkStart w:id="59" w:name="_Toc515279917"/>
      <w:r w:rsidRPr="00A67937">
        <w:t xml:space="preserve">Ilustración </w:t>
      </w:r>
      <w:r w:rsidRPr="00A67937">
        <w:fldChar w:fldCharType="begin"/>
      </w:r>
      <w:r w:rsidRPr="00A67937">
        <w:instrText xml:space="preserve"> SEQ Ilustración \* ARABIC </w:instrText>
      </w:r>
      <w:r w:rsidRPr="00A67937">
        <w:fldChar w:fldCharType="separate"/>
      </w:r>
      <w:r w:rsidR="00207472">
        <w:rPr>
          <w:noProof/>
        </w:rPr>
        <w:t>7</w:t>
      </w:r>
      <w:r w:rsidRPr="00A67937">
        <w:fldChar w:fldCharType="end"/>
      </w:r>
      <w:bookmarkEnd w:id="58"/>
      <w:r w:rsidRPr="00A67937">
        <w:t>. Tablero Kanban.</w:t>
      </w:r>
      <w:bookmarkEnd w:id="59"/>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DB0275">
      <w:pPr>
        <w:pStyle w:val="Prrafodelista"/>
        <w:numPr>
          <w:ilvl w:val="0"/>
          <w:numId w:val="32"/>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CF2BF5" w:rsidP="00DD7011">
      <w:pPr>
        <w:rPr>
          <w:rStyle w:val="Hipervnculo"/>
          <w:color w:val="auto"/>
          <w:u w:val="none"/>
        </w:rPr>
      </w:pPr>
      <w:hyperlink r:id="rId46"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w:t>
      </w:r>
      <w:r w:rsidR="00A457CE">
        <w:rPr>
          <w:rStyle w:val="Hipervnculo"/>
          <w:color w:val="auto"/>
          <w:u w:val="none"/>
        </w:rPr>
        <w:lastRenderedPageBreak/>
        <w:t>partir de varias prácticas que son:</w:t>
      </w:r>
    </w:p>
    <w:p w14:paraId="251215EC" w14:textId="0809954D" w:rsidR="00A457CE" w:rsidRPr="00A457CE" w:rsidRDefault="00A457CE" w:rsidP="00DB0275">
      <w:pPr>
        <w:pStyle w:val="Prrafodelista"/>
        <w:numPr>
          <w:ilvl w:val="0"/>
          <w:numId w:val="30"/>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DB0275">
      <w:pPr>
        <w:pStyle w:val="Prrafodelista"/>
        <w:numPr>
          <w:ilvl w:val="0"/>
          <w:numId w:val="30"/>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DB0275">
      <w:pPr>
        <w:pStyle w:val="Prrafodelista"/>
        <w:numPr>
          <w:ilvl w:val="0"/>
          <w:numId w:val="30"/>
        </w:numPr>
        <w:rPr>
          <w:rStyle w:val="Hipervnculo"/>
          <w:color w:val="auto"/>
          <w:u w:val="none"/>
        </w:rPr>
      </w:pPr>
      <w:r>
        <w:rPr>
          <w:rStyle w:val="Hipervnculo"/>
          <w:color w:val="auto"/>
          <w:u w:val="none"/>
        </w:rPr>
        <w:t>Integración continua.</w:t>
      </w:r>
    </w:p>
    <w:p w14:paraId="3D2529BC" w14:textId="1099EA38" w:rsidR="00A457CE" w:rsidRDefault="00A457CE" w:rsidP="00DB0275">
      <w:pPr>
        <w:pStyle w:val="Prrafodelista"/>
        <w:numPr>
          <w:ilvl w:val="0"/>
          <w:numId w:val="30"/>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DB0275">
      <w:pPr>
        <w:pStyle w:val="Prrafodelista"/>
        <w:numPr>
          <w:ilvl w:val="0"/>
          <w:numId w:val="30"/>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60" w:name="_Toc515279993"/>
      <w:r w:rsidRPr="00956381">
        <w:t>Elección de Metodología Ágil.</w:t>
      </w:r>
      <w:bookmarkEnd w:id="60"/>
    </w:p>
    <w:p w14:paraId="3026A467" w14:textId="5A063E62"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AC166E">
        <w:t xml:space="preserve">Ilustración </w:t>
      </w:r>
      <w:r w:rsidR="00AC166E">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16633" cy="2258802"/>
                    </a:xfrm>
                    <a:prstGeom prst="rect">
                      <a:avLst/>
                    </a:prstGeom>
                  </pic:spPr>
                </pic:pic>
              </a:graphicData>
            </a:graphic>
          </wp:inline>
        </w:drawing>
      </w:r>
      <w:r>
        <w:rPr>
          <w:noProof/>
        </w:rPr>
        <w:t xml:space="preserve"> </w:t>
      </w:r>
    </w:p>
    <w:p w14:paraId="6FF03122" w14:textId="40C541E2" w:rsidR="00A521B4" w:rsidRDefault="00956381" w:rsidP="00A521B4">
      <w:pPr>
        <w:pStyle w:val="Descripcin"/>
        <w:jc w:val="center"/>
      </w:pPr>
      <w:bookmarkStart w:id="61" w:name="_Ref509995851"/>
      <w:bookmarkStart w:id="62" w:name="_Toc515279918"/>
      <w:r>
        <w:t xml:space="preserve">Ilustración </w:t>
      </w:r>
      <w:r>
        <w:fldChar w:fldCharType="begin"/>
      </w:r>
      <w:r>
        <w:instrText xml:space="preserve"> SEQ Ilustración \* ARABIC </w:instrText>
      </w:r>
      <w:r>
        <w:fldChar w:fldCharType="separate"/>
      </w:r>
      <w:r w:rsidR="00207472">
        <w:rPr>
          <w:noProof/>
        </w:rPr>
        <w:t>8</w:t>
      </w:r>
      <w:r>
        <w:fldChar w:fldCharType="end"/>
      </w:r>
      <w:bookmarkEnd w:id="61"/>
      <w:r>
        <w:t xml:space="preserve">. Principios de </w:t>
      </w:r>
      <w:proofErr w:type="spellStart"/>
      <w:r>
        <w:t>Iacovelli</w:t>
      </w:r>
      <w:proofErr w:type="spellEnd"/>
      <w:r>
        <w:t>.</w:t>
      </w:r>
      <w:bookmarkEnd w:id="62"/>
    </w:p>
    <w:p w14:paraId="1FD8CBD2" w14:textId="63ABD2A5"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AC166E">
        <w:t xml:space="preserve">Tabla </w:t>
      </w:r>
      <w:r w:rsidR="00AC166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129CF68A" w:rsidR="00937DF3" w:rsidRDefault="00937DF3" w:rsidP="00937DF3">
      <w:pPr>
        <w:pStyle w:val="Descripcin"/>
        <w:keepNext/>
      </w:pPr>
      <w:bookmarkStart w:id="63" w:name="_Ref510001450"/>
      <w:bookmarkStart w:id="64" w:name="_Toc515279948"/>
      <w:r>
        <w:lastRenderedPageBreak/>
        <w:t xml:space="preserve">Tabla </w:t>
      </w:r>
      <w:r>
        <w:fldChar w:fldCharType="begin"/>
      </w:r>
      <w:r>
        <w:instrText xml:space="preserve"> SEQ Tabla \* ARABIC </w:instrText>
      </w:r>
      <w:r>
        <w:fldChar w:fldCharType="separate"/>
      </w:r>
      <w:r w:rsidR="00F10041">
        <w:rPr>
          <w:noProof/>
        </w:rPr>
        <w:t>3</w:t>
      </w:r>
      <w:r>
        <w:fldChar w:fldCharType="end"/>
      </w:r>
      <w:bookmarkEnd w:id="63"/>
      <w:r>
        <w:t xml:space="preserve">. </w:t>
      </w:r>
      <w:r w:rsidRPr="00FA172B">
        <w:t xml:space="preserve">Criterios de elección de metodologías ágiles de </w:t>
      </w:r>
      <w:proofErr w:type="spellStart"/>
      <w:r w:rsidRPr="00FA172B">
        <w:t>Iacovelli</w:t>
      </w:r>
      <w:proofErr w:type="spellEnd"/>
      <w:r>
        <w:t>.</w:t>
      </w:r>
      <w:bookmarkEnd w:id="64"/>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34D6908E"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AC166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7E60E509" w:rsidR="00AB49FC" w:rsidRDefault="00AB49FC" w:rsidP="00AB49FC">
      <w:pPr>
        <w:pStyle w:val="Descripcin"/>
        <w:keepNext/>
      </w:pPr>
      <w:bookmarkStart w:id="65" w:name="_Ref510002371"/>
      <w:bookmarkStart w:id="66" w:name="_Toc515279949"/>
      <w:r>
        <w:t xml:space="preserve">Tabla </w:t>
      </w:r>
      <w:r>
        <w:fldChar w:fldCharType="begin"/>
      </w:r>
      <w:r>
        <w:instrText xml:space="preserve"> SEQ Tabla \* ARABIC </w:instrText>
      </w:r>
      <w:r>
        <w:fldChar w:fldCharType="separate"/>
      </w:r>
      <w:r w:rsidR="00F10041">
        <w:rPr>
          <w:noProof/>
        </w:rPr>
        <w:t>4</w:t>
      </w:r>
      <w:r>
        <w:fldChar w:fldCharType="end"/>
      </w:r>
      <w:bookmarkEnd w:id="65"/>
      <w:r>
        <w:t xml:space="preserve">. Resumen de la elección de metodologías ágiles por </w:t>
      </w:r>
      <w:proofErr w:type="spellStart"/>
      <w:r>
        <w:t>Iacovelli</w:t>
      </w:r>
      <w:proofErr w:type="spellEnd"/>
      <w:r>
        <w:t>.</w:t>
      </w:r>
      <w:bookmarkEnd w:id="66"/>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lastRenderedPageBreak/>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7" w:name="_Ref509922741"/>
      <w:bookmarkStart w:id="68" w:name="_Ref509922750"/>
      <w:bookmarkStart w:id="69" w:name="_Ref509922754"/>
      <w:bookmarkStart w:id="70" w:name="_Ref509922759"/>
      <w:bookmarkStart w:id="71" w:name="_Ref509922798"/>
      <w:bookmarkStart w:id="72" w:name="_Ref509922809"/>
      <w:bookmarkStart w:id="73" w:name="_Toc515279994"/>
      <w:bookmarkStart w:id="74" w:name="_Ref506551044"/>
      <w:bookmarkStart w:id="75" w:name="_Ref506551499"/>
      <w:r>
        <w:lastRenderedPageBreak/>
        <w:t>ENTORNO DE TRABAJO</w:t>
      </w:r>
      <w:bookmarkEnd w:id="67"/>
      <w:bookmarkEnd w:id="68"/>
      <w:bookmarkEnd w:id="69"/>
      <w:bookmarkEnd w:id="70"/>
      <w:bookmarkEnd w:id="71"/>
      <w:bookmarkEnd w:id="72"/>
      <w:bookmarkEnd w:id="73"/>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6" w:name="_Toc505761398"/>
      <w:bookmarkStart w:id="77" w:name="_Toc515279995"/>
      <w:r w:rsidRPr="006B0A4E">
        <w:t>Medios Hardware.</w:t>
      </w:r>
      <w:bookmarkEnd w:id="76"/>
      <w:bookmarkEnd w:id="77"/>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E34980">
      <w:pPr>
        <w:pStyle w:val="Captulo-Nivel2"/>
      </w:pPr>
      <w:bookmarkStart w:id="78" w:name="_Toc505761399"/>
      <w:bookmarkStart w:id="79" w:name="_Toc515279996"/>
      <w:r w:rsidRPr="006B0A4E">
        <w:t>Medios Software.</w:t>
      </w:r>
      <w:bookmarkEnd w:id="78"/>
      <w:bookmarkEnd w:id="79"/>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80BCC">
      <w:pPr>
        <w:pStyle w:val="Prrafodelista"/>
        <w:numPr>
          <w:ilvl w:val="0"/>
          <w:numId w:val="19"/>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8925C2">
      <w:pPr>
        <w:pStyle w:val="Prrafodelista"/>
        <w:numPr>
          <w:ilvl w:val="1"/>
          <w:numId w:val="19"/>
        </w:numPr>
      </w:pPr>
      <w:r>
        <w:t>Compatible con PHP 5.2.6</w:t>
      </w:r>
    </w:p>
    <w:p w14:paraId="14A8CBD3" w14:textId="77777777" w:rsidR="008925C2" w:rsidRDefault="008925C2" w:rsidP="008925C2">
      <w:pPr>
        <w:pStyle w:val="Prrafodelista"/>
        <w:numPr>
          <w:ilvl w:val="1"/>
          <w:numId w:val="19"/>
        </w:numPr>
      </w:pPr>
      <w:r>
        <w:t>Contiene CRUD para interaccionar con la base de datos.</w:t>
      </w:r>
    </w:p>
    <w:p w14:paraId="3ADC11CD" w14:textId="77777777" w:rsidR="008925C2" w:rsidRDefault="008925C2" w:rsidP="008925C2">
      <w:pPr>
        <w:pStyle w:val="Prrafodelista"/>
        <w:numPr>
          <w:ilvl w:val="1"/>
          <w:numId w:val="19"/>
        </w:numPr>
      </w:pPr>
      <w:r>
        <w:t>Generación automática de código a través de consola.</w:t>
      </w:r>
    </w:p>
    <w:p w14:paraId="087B19D0" w14:textId="77777777" w:rsidR="008925C2" w:rsidRDefault="008925C2" w:rsidP="008925C2">
      <w:pPr>
        <w:pStyle w:val="Prrafodelista"/>
        <w:numPr>
          <w:ilvl w:val="1"/>
          <w:numId w:val="19"/>
        </w:numPr>
      </w:pPr>
      <w:r>
        <w:t>Arquitectura MVC.</w:t>
      </w:r>
    </w:p>
    <w:p w14:paraId="51E9CB5A" w14:textId="77777777" w:rsidR="008925C2" w:rsidRDefault="008925C2" w:rsidP="008925C2">
      <w:pPr>
        <w:pStyle w:val="Prrafodelista"/>
        <w:numPr>
          <w:ilvl w:val="1"/>
          <w:numId w:val="19"/>
        </w:numPr>
      </w:pPr>
      <w:r>
        <w:t>Plantillas disponibles y gran comunidad de ayuda.</w:t>
      </w:r>
    </w:p>
    <w:p w14:paraId="5E6FF154" w14:textId="77777777" w:rsidR="008925C2" w:rsidRDefault="008925C2" w:rsidP="008925C2">
      <w:pPr>
        <w:pStyle w:val="Prrafodelista"/>
        <w:numPr>
          <w:ilvl w:val="1"/>
          <w:numId w:val="19"/>
        </w:numPr>
      </w:pPr>
      <w:r>
        <w:t>Ayudantes para AJAX, JavaScript, formularios HTML y más.</w:t>
      </w:r>
    </w:p>
    <w:p w14:paraId="0E40A718" w14:textId="77777777" w:rsidR="008925C2" w:rsidRDefault="008925C2" w:rsidP="008925C2">
      <w:pPr>
        <w:pStyle w:val="Prrafodelista"/>
        <w:numPr>
          <w:ilvl w:val="1"/>
          <w:numId w:val="19"/>
        </w:numPr>
      </w:pPr>
      <w:r>
        <w:t>Componentes de Email, Cookie, Seguridad Sesión y otros.</w:t>
      </w:r>
    </w:p>
    <w:p w14:paraId="5A34ED89" w14:textId="642D793F" w:rsidR="008925C2" w:rsidRDefault="008925C2" w:rsidP="008925C2">
      <w:pPr>
        <w:pStyle w:val="Prrafodelista"/>
        <w:numPr>
          <w:ilvl w:val="1"/>
          <w:numId w:val="19"/>
        </w:numPr>
      </w:pPr>
      <w:r>
        <w:t xml:space="preserve">Trabaja con </w:t>
      </w:r>
      <w:proofErr w:type="spellStart"/>
      <w:r>
        <w:t>composer</w:t>
      </w:r>
      <w:proofErr w:type="spellEnd"/>
      <w:r>
        <w:t xml:space="preserve">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1218F97" w:rsidR="00380BCC" w:rsidRDefault="0002592F" w:rsidP="00380BCC">
      <w:pPr>
        <w:pStyle w:val="Captulo-Nivel1"/>
        <w:jc w:val="right"/>
      </w:pPr>
      <w:bookmarkStart w:id="80" w:name="_Ref509496513"/>
      <w:bookmarkStart w:id="81" w:name="_Toc515279997"/>
      <w:bookmarkEnd w:id="74"/>
      <w:bookmarkEnd w:id="75"/>
      <w:r>
        <w:lastRenderedPageBreak/>
        <w:t>Metodología.</w:t>
      </w:r>
      <w:bookmarkEnd w:id="80"/>
      <w:bookmarkEnd w:id="81"/>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2" w:name="_Toc515279998"/>
      <w:r>
        <w:t>INTRODUCCIÓN</w:t>
      </w:r>
      <w:bookmarkEnd w:id="82"/>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DB0275">
      <w:pPr>
        <w:pStyle w:val="Prrafodelista"/>
        <w:numPr>
          <w:ilvl w:val="0"/>
          <w:numId w:val="29"/>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DB0275">
      <w:pPr>
        <w:pStyle w:val="Prrafodelista"/>
        <w:numPr>
          <w:ilvl w:val="0"/>
          <w:numId w:val="29"/>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DB0275">
      <w:pPr>
        <w:pStyle w:val="Prrafodelista"/>
        <w:numPr>
          <w:ilvl w:val="0"/>
          <w:numId w:val="29"/>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responsable de defender el trabajo de fin de grado.</w:t>
      </w:r>
    </w:p>
    <w:p w14:paraId="37F937E4" w14:textId="4130795F" w:rsidR="00320DB7" w:rsidRDefault="00B34DF9" w:rsidP="00320DB7">
      <w:pPr>
        <w:pStyle w:val="Captulo-Nivel2"/>
        <w:numPr>
          <w:ilvl w:val="1"/>
          <w:numId w:val="4"/>
        </w:numPr>
      </w:pPr>
      <w:bookmarkStart w:id="83" w:name="_Toc515279999"/>
      <w:r>
        <w:lastRenderedPageBreak/>
        <w:t>Metodología Scrum adoptada con prototipado</w:t>
      </w:r>
      <w:bookmarkEnd w:id="83"/>
    </w:p>
    <w:p w14:paraId="1EC43658" w14:textId="4E9A282B"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AC166E">
        <w:t xml:space="preserve">Ilustración </w:t>
      </w:r>
      <w:r w:rsidR="00AC166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64161" cy="3039617"/>
                    </a:xfrm>
                    <a:prstGeom prst="rect">
                      <a:avLst/>
                    </a:prstGeom>
                  </pic:spPr>
                </pic:pic>
              </a:graphicData>
            </a:graphic>
          </wp:inline>
        </w:drawing>
      </w:r>
    </w:p>
    <w:p w14:paraId="42ABB382" w14:textId="1BF154C0" w:rsidR="00E40D13" w:rsidRPr="00E40D13" w:rsidRDefault="00E40D13" w:rsidP="00E40D13">
      <w:pPr>
        <w:pStyle w:val="Descripcin"/>
        <w:jc w:val="center"/>
      </w:pPr>
      <w:bookmarkStart w:id="84" w:name="_Ref511322727"/>
      <w:bookmarkStart w:id="85" w:name="_Toc515279919"/>
      <w:r>
        <w:t xml:space="preserve">Ilustración </w:t>
      </w:r>
      <w:r>
        <w:fldChar w:fldCharType="begin"/>
      </w:r>
      <w:r>
        <w:instrText xml:space="preserve"> SEQ Ilustración \* ARABIC </w:instrText>
      </w:r>
      <w:r>
        <w:fldChar w:fldCharType="separate"/>
      </w:r>
      <w:r w:rsidR="00207472">
        <w:rPr>
          <w:noProof/>
        </w:rPr>
        <w:t>9</w:t>
      </w:r>
      <w:r>
        <w:fldChar w:fldCharType="end"/>
      </w:r>
      <w:bookmarkEnd w:id="84"/>
      <w:r>
        <w:t>. Metodología SCRUM adaptada.</w:t>
      </w:r>
      <w:bookmarkEnd w:id="85"/>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lastRenderedPageBreak/>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DB0275">
      <w:pPr>
        <w:pStyle w:val="Prrafodelista"/>
        <w:numPr>
          <w:ilvl w:val="0"/>
          <w:numId w:val="29"/>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DB0275">
      <w:pPr>
        <w:pStyle w:val="Prrafodelista"/>
        <w:numPr>
          <w:ilvl w:val="0"/>
          <w:numId w:val="29"/>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6" w:name="_Toc515280000"/>
      <w:r>
        <w:t>Plan de trabajo</w:t>
      </w:r>
      <w:bookmarkEnd w:id="86"/>
    </w:p>
    <w:p w14:paraId="3DAE3945" w14:textId="2FA1724E" w:rsidR="007A6F60" w:rsidRDefault="007A6F60" w:rsidP="007A6F60">
      <w:r>
        <w:t xml:space="preserve">Tal y como hemos comentado anteriormente, la metodología va a estar entrelazada con el prototipado, de forma que tras acabar cada iteración en el proyecto tendremos un producto </w:t>
      </w:r>
      <w:r>
        <w:lastRenderedPageBreak/>
        <w:t xml:space="preserve">operativo y funcionando. La organización del trabajo tal y como queda esquematizado en el diagrama de Gantt de la </w:t>
      </w:r>
      <w:r>
        <w:fldChar w:fldCharType="begin"/>
      </w:r>
      <w:r>
        <w:instrText xml:space="preserve"> REF _Ref505067927 \h </w:instrText>
      </w:r>
      <w:r>
        <w:fldChar w:fldCharType="separate"/>
      </w:r>
      <w:r w:rsidR="00AC166E">
        <w:t xml:space="preserve">Ilustración </w:t>
      </w:r>
      <w:r w:rsidR="00AC166E">
        <w:rPr>
          <w:noProof/>
        </w:rPr>
        <w:t>10</w:t>
      </w:r>
      <w:r>
        <w:fldChar w:fldCharType="end"/>
      </w:r>
      <w:r>
        <w:t xml:space="preserve"> es la siguiente:</w:t>
      </w:r>
    </w:p>
    <w:p w14:paraId="5FD7F364" w14:textId="77777777" w:rsidR="007A6F60" w:rsidRDefault="007A6F60" w:rsidP="00DB0275">
      <w:pPr>
        <w:pStyle w:val="Prrafodelista"/>
        <w:numPr>
          <w:ilvl w:val="0"/>
          <w:numId w:val="29"/>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DB0275">
      <w:pPr>
        <w:pStyle w:val="Prrafodelista"/>
        <w:numPr>
          <w:ilvl w:val="0"/>
          <w:numId w:val="29"/>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DB0275">
      <w:pPr>
        <w:pStyle w:val="Prrafodelista"/>
        <w:numPr>
          <w:ilvl w:val="0"/>
          <w:numId w:val="29"/>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DB0275">
      <w:pPr>
        <w:pStyle w:val="Prrafodelista"/>
        <w:numPr>
          <w:ilvl w:val="0"/>
          <w:numId w:val="29"/>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DB0275">
      <w:pPr>
        <w:pStyle w:val="Prrafodelista"/>
        <w:numPr>
          <w:ilvl w:val="0"/>
          <w:numId w:val="29"/>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7E276F51" w:rsidR="007A6F60" w:rsidRDefault="007A6F60" w:rsidP="007A6F60">
      <w:pPr>
        <w:pStyle w:val="Descripcin"/>
        <w:jc w:val="center"/>
      </w:pPr>
      <w:bookmarkStart w:id="87" w:name="_Ref505067927"/>
      <w:bookmarkStart w:id="88" w:name="_Toc506548218"/>
      <w:bookmarkStart w:id="89" w:name="_Toc515279920"/>
      <w:r>
        <w:t xml:space="preserve">Ilustración </w:t>
      </w:r>
      <w:r>
        <w:fldChar w:fldCharType="begin"/>
      </w:r>
      <w:r>
        <w:instrText xml:space="preserve"> SEQ Ilustración \* ARABIC </w:instrText>
      </w:r>
      <w:r>
        <w:fldChar w:fldCharType="separate"/>
      </w:r>
      <w:r w:rsidR="00207472">
        <w:rPr>
          <w:noProof/>
        </w:rPr>
        <w:t>10</w:t>
      </w:r>
      <w:r>
        <w:rPr>
          <w:noProof/>
        </w:rPr>
        <w:fldChar w:fldCharType="end"/>
      </w:r>
      <w:bookmarkEnd w:id="87"/>
      <w:r>
        <w:t>. Diagrama de Gantt de planificación de tiempo.</w:t>
      </w:r>
      <w:bookmarkEnd w:id="88"/>
      <w:bookmarkEnd w:id="89"/>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90" w:name="_Toc515280001"/>
      <w:r>
        <w:t>Análisis de riesgos</w:t>
      </w:r>
      <w:bookmarkEnd w:id="90"/>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 xml:space="preserve">n riesgo es un </w:t>
      </w:r>
      <w:r w:rsidR="0023350C">
        <w:lastRenderedPageBreak/>
        <w:t>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204A32EA" w14:textId="49931A0A" w:rsidR="00150561" w:rsidRDefault="00150561" w:rsidP="00E34980">
      <w:pPr>
        <w:pStyle w:val="Captulo-Nivel2"/>
      </w:pPr>
      <w:bookmarkStart w:id="91" w:name="_Toc515280002"/>
      <w:r>
        <w:t>Posibles riesgos</w:t>
      </w:r>
      <w:bookmarkEnd w:id="91"/>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DB0275">
      <w:pPr>
        <w:pStyle w:val="Standard"/>
        <w:numPr>
          <w:ilvl w:val="0"/>
          <w:numId w:val="33"/>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DB0275">
      <w:pPr>
        <w:pStyle w:val="Standard"/>
        <w:numPr>
          <w:ilvl w:val="0"/>
          <w:numId w:val="33"/>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DB0275">
      <w:pPr>
        <w:pStyle w:val="Standard"/>
        <w:numPr>
          <w:ilvl w:val="0"/>
          <w:numId w:val="33"/>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En esta situación seremos nosotros los que nos encarguemos de enunciar los patrones, y que estos sean validados por el cliente.</w:t>
      </w:r>
    </w:p>
    <w:p w14:paraId="1635CC82" w14:textId="258D6158" w:rsidR="00980135" w:rsidRPr="00980135" w:rsidRDefault="00980135" w:rsidP="00DB0275">
      <w:pPr>
        <w:pStyle w:val="Standard"/>
        <w:numPr>
          <w:ilvl w:val="0"/>
          <w:numId w:val="33"/>
        </w:numPr>
        <w:tabs>
          <w:tab w:val="left" w:pos="4252"/>
        </w:tabs>
        <w:rPr>
          <w:b/>
        </w:rPr>
      </w:pPr>
      <w:r w:rsidRPr="00980135">
        <w:rPr>
          <w:b/>
        </w:rPr>
        <w:t>El cliente no se interese por el proyecto</w:t>
      </w:r>
      <w:r w:rsidR="008B790E">
        <w:rPr>
          <w:b/>
        </w:rPr>
        <w:t xml:space="preserve">. </w:t>
      </w:r>
      <w:r w:rsidR="00B53935">
        <w:t xml:space="preserve">Puede que la empresa no tenga conocimiento del funcionamiento de las metodologías ágiles, y no se implique en el </w:t>
      </w:r>
      <w:r w:rsidR="00B53935">
        <w:lastRenderedPageBreak/>
        <w:t>proyecto tanto como debiera. Puede caber la posibilidad de que nuestro coordinador con la empresa cliente, se desvincule y perdamos ese primer contacto con Ingeteam.</w:t>
      </w:r>
    </w:p>
    <w:p w14:paraId="5248638B" w14:textId="78BE0167" w:rsidR="00980135" w:rsidRPr="00980135" w:rsidRDefault="00980135" w:rsidP="00DB0275">
      <w:pPr>
        <w:pStyle w:val="Standard"/>
        <w:numPr>
          <w:ilvl w:val="0"/>
          <w:numId w:val="33"/>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DB0275">
      <w:pPr>
        <w:pStyle w:val="Standard"/>
        <w:numPr>
          <w:ilvl w:val="0"/>
          <w:numId w:val="33"/>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2" w:name="_Toc515280003"/>
      <w:r w:rsidRPr="004651D5">
        <w:t>Ponderación</w:t>
      </w:r>
      <w:bookmarkEnd w:id="92"/>
    </w:p>
    <w:p w14:paraId="478C87D4" w14:textId="4660B798" w:rsidR="00150561" w:rsidRDefault="00150561" w:rsidP="00150561">
      <w:r>
        <w:t xml:space="preserve">En la </w:t>
      </w:r>
      <w:r w:rsidR="009A3CAD">
        <w:fldChar w:fldCharType="begin"/>
      </w:r>
      <w:r w:rsidR="009A3CAD">
        <w:instrText xml:space="preserve"> REF _Ref509478585 \h </w:instrText>
      </w:r>
      <w:r w:rsidR="009A3CAD">
        <w:fldChar w:fldCharType="separate"/>
      </w:r>
      <w:r w:rsidR="00AC166E">
        <w:t xml:space="preserve">Tabla </w:t>
      </w:r>
      <w:r w:rsidR="00AC166E">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6507B482" w:rsidR="009A3CAD" w:rsidRDefault="009A3CAD" w:rsidP="009A3CAD">
      <w:pPr>
        <w:pStyle w:val="Descripcin"/>
        <w:keepNext/>
      </w:pPr>
      <w:bookmarkStart w:id="93" w:name="_Ref509478585"/>
      <w:bookmarkStart w:id="94" w:name="_Toc515279950"/>
      <w:r>
        <w:t xml:space="preserve">Tabla </w:t>
      </w:r>
      <w:r>
        <w:fldChar w:fldCharType="begin"/>
      </w:r>
      <w:r>
        <w:instrText xml:space="preserve"> SEQ Tabla \* ARABIC </w:instrText>
      </w:r>
      <w:r>
        <w:fldChar w:fldCharType="separate"/>
      </w:r>
      <w:r w:rsidR="00F10041">
        <w:rPr>
          <w:noProof/>
        </w:rPr>
        <w:t>5</w:t>
      </w:r>
      <w:r>
        <w:fldChar w:fldCharType="end"/>
      </w:r>
      <w:bookmarkEnd w:id="93"/>
      <w:r>
        <w:t xml:space="preserve">. Métrica del </w:t>
      </w:r>
      <w:proofErr w:type="spellStart"/>
      <w:r>
        <w:t>PMBok</w:t>
      </w:r>
      <w:proofErr w:type="spellEnd"/>
      <w:r>
        <w:t xml:space="preserve"> de la Gestión de Riesgos.</w:t>
      </w:r>
      <w:bookmarkEnd w:id="94"/>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DB0275">
      <w:pPr>
        <w:pStyle w:val="Prrafodelista"/>
        <w:numPr>
          <w:ilvl w:val="0"/>
          <w:numId w:val="34"/>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DB0275">
      <w:pPr>
        <w:pStyle w:val="Prrafodelista"/>
        <w:numPr>
          <w:ilvl w:val="0"/>
          <w:numId w:val="34"/>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DB0275">
      <w:pPr>
        <w:pStyle w:val="Prrafodelista"/>
        <w:numPr>
          <w:ilvl w:val="0"/>
          <w:numId w:val="34"/>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DB0275">
      <w:pPr>
        <w:pStyle w:val="Prrafodelista"/>
        <w:numPr>
          <w:ilvl w:val="0"/>
          <w:numId w:val="34"/>
        </w:numPr>
      </w:pPr>
      <w:r w:rsidRPr="00D109E0">
        <w:rPr>
          <w:b/>
        </w:rPr>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D12925">
      <w:pPr>
        <w:pStyle w:val="Standard"/>
        <w:numPr>
          <w:ilvl w:val="0"/>
          <w:numId w:val="39"/>
        </w:numPr>
        <w:rPr>
          <w:b/>
        </w:rPr>
      </w:pPr>
      <w:r w:rsidRPr="00980135">
        <w:rPr>
          <w:b/>
        </w:rPr>
        <w:t>Problemas con la comprensión de EPL.</w:t>
      </w:r>
      <w:r>
        <w:rPr>
          <w:b/>
        </w:rPr>
        <w:t xml:space="preserve"> </w:t>
      </w:r>
      <w:r w:rsidR="0033295F">
        <w:t xml:space="preserve">Tiene una probabilidad probable (4) de </w:t>
      </w:r>
      <w:r w:rsidR="0033295F">
        <w:lastRenderedPageBreak/>
        <w:t>que ocurra, ya que enfrentarnos a un lenguaje que trabaja con una lógica distinta a l</w:t>
      </w:r>
      <w:r w:rsidR="00871534">
        <w:t>a</w:t>
      </w:r>
      <w:r w:rsidR="0033295F">
        <w:t xml:space="preserve"> </w:t>
      </w:r>
      <w:r w:rsidR="00871534">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D12925">
      <w:pPr>
        <w:pStyle w:val="Standard"/>
        <w:numPr>
          <w:ilvl w:val="0"/>
          <w:numId w:val="39"/>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D12925">
      <w:pPr>
        <w:pStyle w:val="Standard"/>
        <w:numPr>
          <w:ilvl w:val="0"/>
          <w:numId w:val="39"/>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D12925">
      <w:pPr>
        <w:pStyle w:val="Standard"/>
        <w:numPr>
          <w:ilvl w:val="0"/>
          <w:numId w:val="39"/>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D12925">
      <w:pPr>
        <w:pStyle w:val="Standard"/>
        <w:numPr>
          <w:ilvl w:val="0"/>
          <w:numId w:val="39"/>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D12925">
      <w:pPr>
        <w:pStyle w:val="Standard"/>
        <w:numPr>
          <w:ilvl w:val="0"/>
          <w:numId w:val="39"/>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w:t>
      </w:r>
      <w:r w:rsidR="006D72B2">
        <w:lastRenderedPageBreak/>
        <w:t xml:space="preserve">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6CCF17F2"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AC166E">
        <w:t xml:space="preserve">Tabla </w:t>
      </w:r>
      <w:r w:rsidR="00AC166E">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6B1BA548" w:rsidR="006D72B2" w:rsidRDefault="006D72B2" w:rsidP="00613741">
      <w:pPr>
        <w:pStyle w:val="Descripcin"/>
        <w:keepNext/>
        <w:jc w:val="left"/>
      </w:pPr>
      <w:bookmarkStart w:id="95" w:name="_Ref509483361"/>
      <w:bookmarkStart w:id="96" w:name="_Toc515279951"/>
      <w:r>
        <w:t xml:space="preserve">Tabla </w:t>
      </w:r>
      <w:r>
        <w:fldChar w:fldCharType="begin"/>
      </w:r>
      <w:r>
        <w:instrText xml:space="preserve"> SEQ Tabla \* ARABIC </w:instrText>
      </w:r>
      <w:r>
        <w:fldChar w:fldCharType="separate"/>
      </w:r>
      <w:r w:rsidR="00F10041">
        <w:rPr>
          <w:noProof/>
        </w:rPr>
        <w:t>6</w:t>
      </w:r>
      <w:r>
        <w:fldChar w:fldCharType="end"/>
      </w:r>
      <w:bookmarkEnd w:id="95"/>
      <w:r>
        <w:t>. Ponderación de riesgos.</w:t>
      </w:r>
      <w:bookmarkEnd w:id="96"/>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7" w:name="_Ref509922906"/>
      <w:bookmarkStart w:id="98" w:name="_Ref509922912"/>
      <w:bookmarkStart w:id="99" w:name="_Toc515280004"/>
      <w:r>
        <w:lastRenderedPageBreak/>
        <w:t>D</w:t>
      </w:r>
      <w:r w:rsidR="0002592F">
        <w:t>esarrollo</w:t>
      </w:r>
      <w:bookmarkEnd w:id="97"/>
      <w:bookmarkEnd w:id="98"/>
      <w:bookmarkEnd w:id="99"/>
    </w:p>
    <w:p w14:paraId="1C6CF21A" w14:textId="601F49EE"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AC166E">
        <w:t>CAPÍTULO 4</w:t>
      </w:r>
      <w:r>
        <w:fldChar w:fldCharType="end"/>
      </w:r>
      <w:r>
        <w:t>.</w:t>
      </w:r>
    </w:p>
    <w:p w14:paraId="423D1EAB" w14:textId="3DD2CF9F" w:rsidR="00601CB1" w:rsidRPr="00A128C4" w:rsidRDefault="00601CB1" w:rsidP="00465C27">
      <w:pPr>
        <w:pStyle w:val="Captulo-Nivel2"/>
        <w:numPr>
          <w:ilvl w:val="1"/>
          <w:numId w:val="4"/>
        </w:numPr>
        <w:rPr>
          <w:highlight w:val="green"/>
        </w:rPr>
      </w:pPr>
      <w:bookmarkStart w:id="100" w:name="_Toc515280005"/>
      <w:r w:rsidRPr="00A128C4">
        <w:rPr>
          <w:highlight w:val="green"/>
        </w:rPr>
        <w:t xml:space="preserve">SPRINT </w:t>
      </w:r>
      <w:r w:rsidR="00D06C43" w:rsidRPr="00A128C4">
        <w:rPr>
          <w:highlight w:val="green"/>
        </w:rPr>
        <w:t>X</w:t>
      </w:r>
      <w:r w:rsidRPr="00A128C4">
        <w:rPr>
          <w:highlight w:val="green"/>
        </w:rPr>
        <w:t xml:space="preserve">. </w:t>
      </w:r>
      <w:r w:rsidR="00D06C43" w:rsidRPr="00A128C4">
        <w:rPr>
          <w:highlight w:val="green"/>
        </w:rPr>
        <w:t>Nombre del sprint</w:t>
      </w:r>
      <w:bookmarkEnd w:id="100"/>
    </w:p>
    <w:p w14:paraId="2E52B9F9" w14:textId="6BC7EE6A" w:rsidR="00DA2AC0" w:rsidRPr="00DA2AC0" w:rsidRDefault="00AB4991" w:rsidP="00DA2AC0">
      <w:pPr>
        <w:pStyle w:val="Standard"/>
      </w:pPr>
      <w:r>
        <w:t>Descripción breve del sprint</w:t>
      </w:r>
    </w:p>
    <w:p w14:paraId="60534C1F" w14:textId="3A37AA0F" w:rsidR="005219AB" w:rsidRDefault="00465C27" w:rsidP="005219AB">
      <w:pPr>
        <w:pStyle w:val="Captulo-Nivel2"/>
      </w:pPr>
      <w:bookmarkStart w:id="101" w:name="_Toc515280006"/>
      <w:r w:rsidRPr="00465C27">
        <w:t>Reunión de planificación del sprint</w:t>
      </w:r>
      <w:bookmarkEnd w:id="101"/>
    </w:p>
    <w:p w14:paraId="0483CE8E" w14:textId="38E55CAF" w:rsidR="005219AB" w:rsidRDefault="005219AB" w:rsidP="00D12925">
      <w:pPr>
        <w:pStyle w:val="Prrafodelista"/>
        <w:numPr>
          <w:ilvl w:val="0"/>
          <w:numId w:val="42"/>
        </w:numPr>
      </w:pPr>
      <w:proofErr w:type="spellStart"/>
      <w:r>
        <w:t>Intro</w:t>
      </w:r>
      <w:proofErr w:type="spellEnd"/>
      <w:r>
        <w:t xml:space="preserve"> de reunión.</w:t>
      </w:r>
    </w:p>
    <w:p w14:paraId="522177D8" w14:textId="28D34E9B" w:rsidR="005219AB" w:rsidRDefault="005219AB" w:rsidP="00D12925">
      <w:pPr>
        <w:pStyle w:val="Prrafodelista"/>
        <w:numPr>
          <w:ilvl w:val="0"/>
          <w:numId w:val="42"/>
        </w:numPr>
      </w:pPr>
      <w:r>
        <w:t>Información recogida.</w:t>
      </w:r>
    </w:p>
    <w:p w14:paraId="59915489" w14:textId="64C3D4BE" w:rsidR="005219AB" w:rsidRPr="005219AB" w:rsidRDefault="005219AB" w:rsidP="00D12925">
      <w:pPr>
        <w:pStyle w:val="Prrafodelista"/>
        <w:numPr>
          <w:ilvl w:val="0"/>
          <w:numId w:val="42"/>
        </w:numPr>
      </w:pPr>
      <w:r>
        <w:t xml:space="preserve">Requisitos </w:t>
      </w:r>
      <w:proofErr w:type="spellStart"/>
      <w:r>
        <w:t>elicitados</w:t>
      </w:r>
      <w:proofErr w:type="spellEnd"/>
      <w:r>
        <w:t xml:space="preserve"> e información relevante.</w:t>
      </w:r>
    </w:p>
    <w:p w14:paraId="51F30887" w14:textId="69B1332C" w:rsidR="005219AB" w:rsidRPr="005219AB" w:rsidRDefault="005219AB" w:rsidP="00D12925">
      <w:pPr>
        <w:pStyle w:val="Prrafodelista"/>
        <w:numPr>
          <w:ilvl w:val="0"/>
          <w:numId w:val="42"/>
        </w:numPr>
        <w:rPr>
          <w:rFonts w:cs="Times New Roman"/>
          <w:color w:val="222222"/>
          <w:shd w:val="clear" w:color="auto" w:fill="FFFFFF"/>
        </w:rPr>
      </w:pPr>
      <w:r w:rsidRPr="005219AB">
        <w:rPr>
          <w:rFonts w:cs="Times New Roman"/>
          <w:color w:val="222222"/>
          <w:shd w:val="clear" w:color="auto" w:fill="FFFFFF"/>
        </w:rPr>
        <w:t>Planificación del sprint.</w:t>
      </w:r>
    </w:p>
    <w:p w14:paraId="4E050EDA" w14:textId="1078A997" w:rsidR="005219AB" w:rsidRPr="005219AB" w:rsidRDefault="005219AB" w:rsidP="005219AB">
      <w:pPr>
        <w:pStyle w:val="Prrafodelista"/>
        <w:ind w:left="1287" w:firstLine="0"/>
        <w:rPr>
          <w:rFonts w:cs="Times New Roman"/>
          <w:color w:val="222222"/>
          <w:shd w:val="clear" w:color="auto" w:fill="FFFFFF"/>
        </w:rPr>
      </w:pPr>
      <w:r>
        <w:rPr>
          <w:rFonts w:cs="Times New Roman"/>
          <w:color w:val="222222"/>
          <w:shd w:val="clear" w:color="auto" w:fill="FFFFFF"/>
        </w:rPr>
        <w:t xml:space="preserve">Tabla </w:t>
      </w:r>
      <w:r w:rsidRPr="005219AB">
        <w:rPr>
          <w:rFonts w:cs="Times New Roman"/>
          <w:color w:val="222222"/>
          <w:shd w:val="clear" w:color="auto" w:fill="FFFFFF"/>
        </w:rPr>
        <w:t>Resumen del sprint.</w:t>
      </w:r>
      <w:r>
        <w:rPr>
          <w:rFonts w:cs="Times New Roman"/>
          <w:color w:val="222222"/>
          <w:shd w:val="clear" w:color="auto" w:fill="FFFFFF"/>
        </w:rPr>
        <w:tab/>
      </w:r>
    </w:p>
    <w:p w14:paraId="203F6614" w14:textId="2F0AB0C1" w:rsidR="00465C27" w:rsidRDefault="00465C27" w:rsidP="00465C27">
      <w:pPr>
        <w:pStyle w:val="Captulo-Nivel2"/>
      </w:pPr>
      <w:bookmarkStart w:id="102" w:name="_Toc515280007"/>
      <w:r w:rsidRPr="00465C27">
        <w:t>Desarrollo del sprint</w:t>
      </w:r>
      <w:bookmarkEnd w:id="102"/>
    </w:p>
    <w:p w14:paraId="14D27FBC" w14:textId="1C98BA07" w:rsidR="00DA2AC0" w:rsidRPr="00DA2AC0" w:rsidRDefault="00DA2AC0" w:rsidP="005219AB">
      <w:r>
        <w:t xml:space="preserve">Explicación de las historias de usuario </w:t>
      </w:r>
      <w:r w:rsidR="005219AB">
        <w:t xml:space="preserve">y pegados los artefactos generados, diagramas UML, análisis de riesgos, código, sprint </w:t>
      </w:r>
      <w:proofErr w:type="spellStart"/>
      <w:r w:rsidR="005219AB">
        <w:t>burndown</w:t>
      </w:r>
      <w:proofErr w:type="spellEnd"/>
      <w:r w:rsidR="005219AB">
        <w:t xml:space="preserve"> al final de cada desarrollo.</w:t>
      </w:r>
    </w:p>
    <w:p w14:paraId="7186697C" w14:textId="13520F54" w:rsidR="00613741" w:rsidRDefault="00465C27" w:rsidP="00AB4991">
      <w:pPr>
        <w:pStyle w:val="Captulo-Nivel2"/>
        <w:numPr>
          <w:ilvl w:val="3"/>
          <w:numId w:val="4"/>
        </w:numPr>
      </w:pPr>
      <w:bookmarkStart w:id="103" w:name="_Toc515280008"/>
      <w:r>
        <w:t>Reuniones semanales y recogida de información</w:t>
      </w:r>
      <w:bookmarkEnd w:id="103"/>
    </w:p>
    <w:p w14:paraId="4E22B679" w14:textId="3E7F7B1F" w:rsidR="00DA2AC0" w:rsidRDefault="00DA2AC0" w:rsidP="00D12925">
      <w:pPr>
        <w:pStyle w:val="Standard"/>
        <w:numPr>
          <w:ilvl w:val="0"/>
          <w:numId w:val="37"/>
        </w:numPr>
      </w:pPr>
      <w:r>
        <w:t>Reunión X. Nombre de la reunión.</w:t>
      </w:r>
    </w:p>
    <w:p w14:paraId="099EAFE4" w14:textId="6679DCF0" w:rsidR="00DA2AC0" w:rsidRPr="00DA2AC0" w:rsidRDefault="00DA2AC0" w:rsidP="00D12925">
      <w:pPr>
        <w:pStyle w:val="Standard"/>
        <w:numPr>
          <w:ilvl w:val="0"/>
          <w:numId w:val="37"/>
        </w:numPr>
      </w:pPr>
      <w:r>
        <w:t>Reunión Y. Nombre de la reunión.</w:t>
      </w:r>
    </w:p>
    <w:p w14:paraId="7D7FE890" w14:textId="35557311" w:rsidR="00465C27" w:rsidRDefault="00465C27" w:rsidP="00AB4991">
      <w:pPr>
        <w:pStyle w:val="Captulo-Nivel2"/>
      </w:pPr>
      <w:bookmarkStart w:id="104" w:name="_Toc515280009"/>
      <w:r w:rsidRPr="00465C27">
        <w:t>Reuni</w:t>
      </w:r>
      <w:r w:rsidR="00DA2AC0">
        <w:t>ones al finalizar el sprint</w:t>
      </w:r>
      <w:bookmarkEnd w:id="104"/>
    </w:p>
    <w:p w14:paraId="2A2C363C" w14:textId="434CC5F3" w:rsidR="00DA2AC0" w:rsidRDefault="005219AB" w:rsidP="00D12925">
      <w:pPr>
        <w:pStyle w:val="Standard"/>
        <w:numPr>
          <w:ilvl w:val="0"/>
          <w:numId w:val="38"/>
        </w:numPr>
      </w:pPr>
      <w:proofErr w:type="spellStart"/>
      <w:r>
        <w:t>Intro</w:t>
      </w:r>
      <w:proofErr w:type="spellEnd"/>
      <w:r>
        <w:t xml:space="preserve"> de reunión.</w:t>
      </w:r>
    </w:p>
    <w:p w14:paraId="7352D7BC" w14:textId="2E1C6088" w:rsidR="005219AB" w:rsidRDefault="005219AB" w:rsidP="00D12925">
      <w:pPr>
        <w:pStyle w:val="Standard"/>
        <w:numPr>
          <w:ilvl w:val="0"/>
          <w:numId w:val="38"/>
        </w:numPr>
      </w:pPr>
      <w:r>
        <w:t>Información recogida.</w:t>
      </w:r>
    </w:p>
    <w:p w14:paraId="11B01FBE" w14:textId="3BBAA495" w:rsidR="005219AB" w:rsidRDefault="005219AB" w:rsidP="00D12925">
      <w:pPr>
        <w:pStyle w:val="Standard"/>
        <w:numPr>
          <w:ilvl w:val="0"/>
          <w:numId w:val="38"/>
        </w:numPr>
      </w:pPr>
      <w:r>
        <w:lastRenderedPageBreak/>
        <w:t>Próximos pasos.</w:t>
      </w:r>
    </w:p>
    <w:p w14:paraId="4A3F27F6" w14:textId="46152C9D" w:rsidR="00DA2AC0" w:rsidRPr="00DA2AC0" w:rsidRDefault="005219AB" w:rsidP="00D12925">
      <w:pPr>
        <w:pStyle w:val="Standard"/>
        <w:numPr>
          <w:ilvl w:val="0"/>
          <w:numId w:val="38"/>
        </w:numPr>
      </w:pPr>
      <w:r>
        <w:t>Retrospectiva del sprint</w:t>
      </w:r>
    </w:p>
    <w:p w14:paraId="40C46880" w14:textId="5B0DF010" w:rsidR="005219AB" w:rsidRDefault="005219AB">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Pr>
          <w:rFonts w:eastAsia="Times New Roman" w:cs="Times New Roman"/>
          <w:color w:val="222222"/>
          <w:kern w:val="0"/>
          <w:lang w:eastAsia="es-ES" w:bidi="ar-SA"/>
        </w:rPr>
        <w:br w:type="page"/>
      </w:r>
    </w:p>
    <w:p w14:paraId="4EC101C5" w14:textId="3D98F2F9" w:rsidR="00AB4991" w:rsidRPr="00A128C4" w:rsidRDefault="00AB4991" w:rsidP="00AB4991">
      <w:pPr>
        <w:pStyle w:val="Captulo-Nivel2"/>
        <w:numPr>
          <w:ilvl w:val="1"/>
          <w:numId w:val="4"/>
        </w:numPr>
        <w:rPr>
          <w:highlight w:val="green"/>
        </w:rPr>
      </w:pPr>
      <w:bookmarkStart w:id="105" w:name="_Toc515280010"/>
      <w:r w:rsidRPr="00A128C4">
        <w:rPr>
          <w:highlight w:val="green"/>
        </w:rPr>
        <w:lastRenderedPageBreak/>
        <w:t>SPRINT 0. Acercamiento a cep</w:t>
      </w:r>
      <w:bookmarkEnd w:id="105"/>
    </w:p>
    <w:p w14:paraId="66D57693" w14:textId="3ACDF0EF"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AC166E">
        <w:t xml:space="preserve">Tabla </w:t>
      </w:r>
      <w:r w:rsidR="00AC166E">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40EB80D5" w:rsidR="00277EDF" w:rsidRDefault="00277EDF" w:rsidP="00277EDF">
      <w:pPr>
        <w:pStyle w:val="Descripcin"/>
        <w:keepNext/>
      </w:pPr>
      <w:bookmarkStart w:id="106" w:name="_Ref511821805"/>
      <w:bookmarkStart w:id="107" w:name="_Toc515279952"/>
      <w:r>
        <w:t xml:space="preserve">Tabla </w:t>
      </w:r>
      <w:r>
        <w:fldChar w:fldCharType="begin"/>
      </w:r>
      <w:r>
        <w:instrText xml:space="preserve"> SEQ Tabla \* ARABIC </w:instrText>
      </w:r>
      <w:r>
        <w:fldChar w:fldCharType="separate"/>
      </w:r>
      <w:r w:rsidR="00F10041">
        <w:rPr>
          <w:noProof/>
        </w:rPr>
        <w:t>7</w:t>
      </w:r>
      <w:r>
        <w:fldChar w:fldCharType="end"/>
      </w:r>
      <w:bookmarkEnd w:id="106"/>
      <w:r>
        <w:t>. Información base de sprint 0.</w:t>
      </w:r>
      <w:bookmarkEnd w:id="107"/>
    </w:p>
    <w:tbl>
      <w:tblPr>
        <w:tblStyle w:val="Tablaconcuadrcula"/>
        <w:tblW w:w="0" w:type="auto"/>
        <w:tblLook w:val="04A0" w:firstRow="1" w:lastRow="0" w:firstColumn="1" w:lastColumn="0" w:noHBand="0" w:noVBand="1"/>
      </w:tblPr>
      <w:tblGrid>
        <w:gridCol w:w="2547"/>
        <w:gridCol w:w="6230"/>
      </w:tblGrid>
      <w:tr w:rsidR="00FB2AB9" w14:paraId="48530851" w14:textId="77777777" w:rsidTr="00CF2BF5">
        <w:tc>
          <w:tcPr>
            <w:tcW w:w="2547" w:type="dxa"/>
            <w:shd w:val="clear" w:color="auto" w:fill="D9E2F3" w:themeFill="accent1" w:themeFillTint="33"/>
            <w:vAlign w:val="center"/>
          </w:tcPr>
          <w:p w14:paraId="3FB80689" w14:textId="77777777" w:rsidR="00FB2AB9" w:rsidRPr="000636C6" w:rsidRDefault="00FB2AB9" w:rsidP="00CF2BF5">
            <w:pPr>
              <w:ind w:firstLine="0"/>
              <w:jc w:val="center"/>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CF2BF5">
        <w:tc>
          <w:tcPr>
            <w:tcW w:w="2547" w:type="dxa"/>
            <w:shd w:val="clear" w:color="auto" w:fill="D9E2F3" w:themeFill="accent1" w:themeFillTint="33"/>
            <w:vAlign w:val="center"/>
          </w:tcPr>
          <w:p w14:paraId="3472F6E0" w14:textId="77777777" w:rsidR="00FB2AB9" w:rsidRPr="000636C6" w:rsidRDefault="00FB2AB9" w:rsidP="00CF2BF5">
            <w:pPr>
              <w:ind w:firstLine="0"/>
              <w:jc w:val="center"/>
              <w:rPr>
                <w:b/>
              </w:rPr>
            </w:pPr>
            <w:r w:rsidRPr="000636C6">
              <w:rPr>
                <w:b/>
              </w:rPr>
              <w:t>Personas involucradas</w:t>
            </w:r>
          </w:p>
        </w:tc>
        <w:tc>
          <w:tcPr>
            <w:tcW w:w="6230" w:type="dxa"/>
          </w:tcPr>
          <w:p w14:paraId="1790B647" w14:textId="77777777" w:rsidR="00FB2AB9" w:rsidRDefault="00FB2AB9" w:rsidP="000636C6">
            <w:pPr>
              <w:pStyle w:val="Prrafodelista"/>
              <w:numPr>
                <w:ilvl w:val="0"/>
                <w:numId w:val="29"/>
              </w:numPr>
            </w:pPr>
            <w:r>
              <w:t xml:space="preserve">Gregorio </w:t>
            </w:r>
            <w:proofErr w:type="spellStart"/>
            <w:r>
              <w:t>Diáz</w:t>
            </w:r>
            <w:proofErr w:type="spellEnd"/>
            <w:r>
              <w:t xml:space="preserve"> Descalzo.</w:t>
            </w:r>
          </w:p>
          <w:p w14:paraId="59BC94C6" w14:textId="77777777" w:rsidR="00FB2AB9" w:rsidRDefault="00FB2AB9" w:rsidP="000636C6">
            <w:pPr>
              <w:pStyle w:val="Prrafodelista"/>
              <w:numPr>
                <w:ilvl w:val="0"/>
                <w:numId w:val="29"/>
              </w:numPr>
            </w:pPr>
            <w:r>
              <w:t>Pedro Luis Salazar.</w:t>
            </w:r>
          </w:p>
          <w:p w14:paraId="3975B4FC" w14:textId="313B77A2" w:rsidR="00FB2AB9" w:rsidRDefault="00FB2AB9" w:rsidP="000636C6">
            <w:pPr>
              <w:pStyle w:val="Prrafodelista"/>
              <w:numPr>
                <w:ilvl w:val="0"/>
                <w:numId w:val="29"/>
              </w:numPr>
            </w:pPr>
            <w:r>
              <w:t>Enrique Brazález Segovia.</w:t>
            </w:r>
          </w:p>
        </w:tc>
      </w:tr>
    </w:tbl>
    <w:p w14:paraId="6A87D86A" w14:textId="4D1A8AC8" w:rsidR="00D06C43" w:rsidRDefault="00AB4991" w:rsidP="00D06C43">
      <w:pPr>
        <w:pStyle w:val="Captulo-Nivel2"/>
      </w:pPr>
      <w:bookmarkStart w:id="108" w:name="_Toc515280011"/>
      <w:r w:rsidRPr="00465C27">
        <w:t>Reunión de planificación del sprint</w:t>
      </w:r>
      <w:bookmarkEnd w:id="108"/>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09E43146" w:rsidR="00A96909" w:rsidRPr="00277EDF" w:rsidRDefault="00A96909" w:rsidP="008348B1">
      <w:pPr>
        <w:pStyle w:val="Captulo-Nivel2"/>
        <w:numPr>
          <w:ilvl w:val="3"/>
          <w:numId w:val="4"/>
        </w:numPr>
      </w:pPr>
      <w:bookmarkStart w:id="109" w:name="_Toc515280012"/>
      <w:r w:rsidRPr="00277EDF">
        <w:t>Asuntos que tratar</w:t>
      </w:r>
      <w:bookmarkEnd w:id="109"/>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w:t>
      </w:r>
      <w:proofErr w:type="spellStart"/>
      <w:r>
        <w:t>Product</w:t>
      </w:r>
      <w:proofErr w:type="spellEnd"/>
      <w:r>
        <w:t xml:space="preserve"> </w:t>
      </w:r>
      <w:proofErr w:type="spellStart"/>
      <w:r>
        <w:t>Owner</w:t>
      </w:r>
      <w:proofErr w:type="spellEnd"/>
      <w:r>
        <w:t xml:space="preserve"> y </w:t>
      </w:r>
      <w:proofErr w:type="spellStart"/>
      <w:r>
        <w:t>Team</w:t>
      </w:r>
      <w:proofErr w:type="spellEnd"/>
      <w:r>
        <w:t>. Los puntos de esta reunión fueron:</w:t>
      </w:r>
    </w:p>
    <w:p w14:paraId="01E7EB8C" w14:textId="010315AE" w:rsidR="000523DB" w:rsidRDefault="000523DB" w:rsidP="00D12925">
      <w:pPr>
        <w:pStyle w:val="Prrafodelista"/>
        <w:numPr>
          <w:ilvl w:val="0"/>
          <w:numId w:val="40"/>
        </w:numPr>
        <w:rPr>
          <w:lang w:eastAsia="es-ES" w:bidi="ar-SA"/>
        </w:rPr>
      </w:pPr>
      <w:r>
        <w:rPr>
          <w:lang w:eastAsia="es-ES" w:bidi="ar-SA"/>
        </w:rPr>
        <w:t>¿Qué es CEP?</w:t>
      </w:r>
    </w:p>
    <w:p w14:paraId="217DF3D7" w14:textId="659E386F" w:rsidR="000636C6" w:rsidRDefault="000636C6" w:rsidP="00D12925">
      <w:pPr>
        <w:pStyle w:val="Prrafodelista"/>
        <w:numPr>
          <w:ilvl w:val="0"/>
          <w:numId w:val="40"/>
        </w:numPr>
        <w:rPr>
          <w:lang w:eastAsia="es-ES" w:bidi="ar-SA"/>
        </w:rPr>
      </w:pPr>
      <w:r>
        <w:rPr>
          <w:lang w:eastAsia="es-ES" w:bidi="ar-SA"/>
        </w:rPr>
        <w:lastRenderedPageBreak/>
        <w:t>Presentación de proyectos.</w:t>
      </w:r>
    </w:p>
    <w:p w14:paraId="4D7BE24D" w14:textId="3AB40075" w:rsidR="000636C6" w:rsidRDefault="000636C6" w:rsidP="00D12925">
      <w:pPr>
        <w:pStyle w:val="Prrafodelista"/>
        <w:numPr>
          <w:ilvl w:val="0"/>
          <w:numId w:val="40"/>
        </w:numPr>
        <w:rPr>
          <w:lang w:eastAsia="es-ES" w:bidi="ar-SA"/>
        </w:rPr>
      </w:pPr>
      <w:r>
        <w:rPr>
          <w:lang w:eastAsia="es-ES" w:bidi="ar-SA"/>
        </w:rPr>
        <w:t>Energía eólica.</w:t>
      </w:r>
    </w:p>
    <w:p w14:paraId="26824D24" w14:textId="2DE1C317" w:rsidR="000636C6" w:rsidRDefault="000636C6" w:rsidP="00D12925">
      <w:pPr>
        <w:pStyle w:val="Prrafodelista"/>
        <w:numPr>
          <w:ilvl w:val="0"/>
          <w:numId w:val="40"/>
        </w:numPr>
        <w:rPr>
          <w:lang w:eastAsia="es-ES" w:bidi="ar-SA"/>
        </w:rPr>
      </w:pPr>
      <w:r>
        <w:rPr>
          <w:lang w:eastAsia="es-ES" w:bidi="ar-SA"/>
        </w:rPr>
        <w:t>Energía fotovoltaica.</w:t>
      </w:r>
    </w:p>
    <w:p w14:paraId="794E56F9" w14:textId="42FC1C84" w:rsidR="002319F9" w:rsidRDefault="008C5A1E" w:rsidP="00D12925">
      <w:pPr>
        <w:pStyle w:val="Prrafodelista"/>
        <w:numPr>
          <w:ilvl w:val="0"/>
          <w:numId w:val="40"/>
        </w:numPr>
        <w:rPr>
          <w:lang w:eastAsia="es-ES" w:bidi="ar-SA"/>
        </w:rPr>
      </w:pPr>
      <w:r>
        <w:rPr>
          <w:lang w:eastAsia="es-ES" w:bidi="ar-SA"/>
        </w:rPr>
        <w:t>Pozos petrolíferos.</w:t>
      </w:r>
    </w:p>
    <w:p w14:paraId="5CDEDA3B" w14:textId="37523531" w:rsidR="000523DB" w:rsidRDefault="000523DB" w:rsidP="00D12925">
      <w:pPr>
        <w:pStyle w:val="Prrafodelista"/>
        <w:numPr>
          <w:ilvl w:val="0"/>
          <w:numId w:val="40"/>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D12925">
      <w:pPr>
        <w:pStyle w:val="Prrafodelista"/>
        <w:numPr>
          <w:ilvl w:val="0"/>
          <w:numId w:val="40"/>
        </w:numPr>
        <w:rPr>
          <w:b/>
        </w:rPr>
      </w:pPr>
      <w:r>
        <w:rPr>
          <w:lang w:eastAsia="es-ES" w:bidi="ar-SA"/>
        </w:rPr>
        <w:t>Curso CEP ofertado por el máster profesional de la ESIIAB.</w:t>
      </w:r>
    </w:p>
    <w:p w14:paraId="745E4189" w14:textId="44F2B2C9" w:rsidR="00A96909" w:rsidRPr="00277EDF" w:rsidRDefault="00A96909" w:rsidP="008348B1">
      <w:pPr>
        <w:pStyle w:val="Captulo-Nivel2"/>
        <w:numPr>
          <w:ilvl w:val="3"/>
          <w:numId w:val="4"/>
        </w:numPr>
      </w:pPr>
      <w:bookmarkStart w:id="110" w:name="_Toc515280013"/>
      <w:r w:rsidRPr="00277EDF">
        <w:t>Información recogida</w:t>
      </w:r>
      <w:bookmarkEnd w:id="110"/>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8C5A1E">
      <w:pPr>
        <w:pStyle w:val="Standard"/>
        <w:numPr>
          <w:ilvl w:val="0"/>
          <w:numId w:val="29"/>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2319F9">
      <w:pPr>
        <w:pStyle w:val="Standard"/>
        <w:numPr>
          <w:ilvl w:val="0"/>
          <w:numId w:val="29"/>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2319F9">
      <w:pPr>
        <w:pStyle w:val="Standard"/>
        <w:numPr>
          <w:ilvl w:val="0"/>
          <w:numId w:val="29"/>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8C5A1E">
      <w:pPr>
        <w:pStyle w:val="Standard"/>
        <w:numPr>
          <w:ilvl w:val="0"/>
          <w:numId w:val="29"/>
        </w:numPr>
      </w:pPr>
      <w:r>
        <w:t xml:space="preserve">Las mediciones de los pozos </w:t>
      </w:r>
      <w:proofErr w:type="spellStart"/>
      <w:r>
        <w:t>petróliferos</w:t>
      </w:r>
      <w:proofErr w:type="spellEnd"/>
      <w:r>
        <w:t xml:space="preserve"> no son regulares y no es rentable conectarnos al flujo de datos real de la aguja.</w:t>
      </w:r>
    </w:p>
    <w:p w14:paraId="288FCACB" w14:textId="67A542DF" w:rsidR="008C5A1E" w:rsidRDefault="008C5A1E" w:rsidP="008C5A1E">
      <w:pPr>
        <w:pStyle w:val="Standard"/>
        <w:numPr>
          <w:ilvl w:val="0"/>
          <w:numId w:val="29"/>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8C5A1E">
      <w:pPr>
        <w:pStyle w:val="Standard"/>
        <w:numPr>
          <w:ilvl w:val="0"/>
          <w:numId w:val="29"/>
        </w:numPr>
      </w:pPr>
      <w:r>
        <w:t>Los datos en el caso de un generador se leen cada 10 minutos.</w:t>
      </w:r>
    </w:p>
    <w:p w14:paraId="48307608" w14:textId="07D94994" w:rsidR="008C5A1E" w:rsidRDefault="008C5A1E" w:rsidP="008C5A1E">
      <w:pPr>
        <w:pStyle w:val="Standard"/>
        <w:numPr>
          <w:ilvl w:val="0"/>
          <w:numId w:val="29"/>
        </w:numPr>
      </w:pPr>
      <w:r>
        <w:t>Es viable la conexión en tiempo real con el flujo de datos de un parque eólico por medio de la subestación.</w:t>
      </w:r>
    </w:p>
    <w:p w14:paraId="065A6801" w14:textId="4A2A71DD" w:rsidR="008C5A1E" w:rsidRDefault="00B2532E" w:rsidP="008C5A1E">
      <w:pPr>
        <w:pStyle w:val="Standard"/>
        <w:numPr>
          <w:ilvl w:val="0"/>
          <w:numId w:val="29"/>
        </w:numPr>
      </w:pPr>
      <w:r>
        <w:t xml:space="preserve">Los datos de un aerogenerador son muchos, desde temperaturas de cada uno de sus </w:t>
      </w:r>
      <w:r w:rsidR="000523DB">
        <w:t>componentes, así</w:t>
      </w:r>
      <w:r>
        <w:t xml:space="preserve"> como la dirección del viento, velocidad del viento, potencia producida y la presión atmosférica.</w:t>
      </w:r>
    </w:p>
    <w:p w14:paraId="443CEA5B" w14:textId="0CD4A309" w:rsidR="000523DB" w:rsidRDefault="00B2532E" w:rsidP="000523DB">
      <w:pPr>
        <w:pStyle w:val="Standard"/>
        <w:numPr>
          <w:ilvl w:val="0"/>
          <w:numId w:val="29"/>
        </w:numPr>
      </w:pPr>
      <w:r>
        <w:lastRenderedPageBreak/>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la tecnología CEP en la Politécnica de Albacete impartido por Juan </w:t>
      </w:r>
      <w:proofErr w:type="spellStart"/>
      <w:r w:rsidR="00277EDF">
        <w:t>Boubeta</w:t>
      </w:r>
      <w:proofErr w:type="spellEnd"/>
      <w:r w:rsidR="00277EDF">
        <w:t xml:space="preserve"> Puig, docente en la universidad de Cádiz.</w:t>
      </w:r>
    </w:p>
    <w:p w14:paraId="7277B9C8" w14:textId="3731509D" w:rsidR="000523DB" w:rsidRDefault="00A96909" w:rsidP="008348B1">
      <w:pPr>
        <w:pStyle w:val="Captulo-Nivel2"/>
        <w:numPr>
          <w:ilvl w:val="3"/>
          <w:numId w:val="4"/>
        </w:numPr>
      </w:pPr>
      <w:bookmarkStart w:id="111" w:name="_Toc515280014"/>
      <w:r w:rsidRPr="00277EDF">
        <w:t>Próximos pasos</w:t>
      </w:r>
      <w:bookmarkEnd w:id="111"/>
    </w:p>
    <w:p w14:paraId="79EE5A05" w14:textId="177CA7C3" w:rsidR="00277EDF" w:rsidRDefault="00277EDF" w:rsidP="00277EDF">
      <w:pPr>
        <w:pStyle w:val="Standard"/>
      </w:pPr>
      <w:r>
        <w:t>En esta reunión se han acordado las siguientes tareas:</w:t>
      </w:r>
    </w:p>
    <w:p w14:paraId="243CB0A5" w14:textId="71E68E47" w:rsidR="00277EDF" w:rsidRDefault="00277EDF" w:rsidP="00277EDF">
      <w:pPr>
        <w:pStyle w:val="Standard"/>
        <w:numPr>
          <w:ilvl w:val="0"/>
          <w:numId w:val="29"/>
        </w:numPr>
      </w:pPr>
      <w:r>
        <w:t>Informarnos sobre cómo funciona CEP.</w:t>
      </w:r>
    </w:p>
    <w:p w14:paraId="22C4D321" w14:textId="13023CE0" w:rsidR="00277EDF" w:rsidRDefault="00277EDF" w:rsidP="00277EDF">
      <w:pPr>
        <w:pStyle w:val="Standard"/>
        <w:numPr>
          <w:ilvl w:val="0"/>
          <w:numId w:val="29"/>
        </w:numPr>
      </w:pPr>
      <w:r>
        <w:t>Acudir al seminario de Procesamiento de Eventos Complejos de la universidad.</w:t>
      </w:r>
    </w:p>
    <w:p w14:paraId="57E6108D" w14:textId="187849DD" w:rsidR="00277EDF" w:rsidRDefault="00277EDF" w:rsidP="00277EDF">
      <w:pPr>
        <w:pStyle w:val="Standard"/>
        <w:numPr>
          <w:ilvl w:val="0"/>
          <w:numId w:val="29"/>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277EDF">
      <w:pPr>
        <w:pStyle w:val="Standard"/>
        <w:numPr>
          <w:ilvl w:val="0"/>
          <w:numId w:val="29"/>
        </w:numPr>
      </w:pPr>
      <w:r>
        <w:t xml:space="preserve">Para la reunión fijada el día 8 de enero se procederá a la enunciación de requisitos que el sistema debe de cumplir para que el </w:t>
      </w:r>
      <w:proofErr w:type="spellStart"/>
      <w:r>
        <w:t>Team</w:t>
      </w:r>
      <w:proofErr w:type="spellEnd"/>
      <w:r>
        <w:t xml:space="preserve"> traduzca estos requisitos en funcionalidades.</w:t>
      </w:r>
    </w:p>
    <w:p w14:paraId="46B14D59" w14:textId="77777777" w:rsidR="00AB4991" w:rsidRDefault="00AB4991" w:rsidP="00AB4991">
      <w:pPr>
        <w:pStyle w:val="Captulo-Nivel2"/>
      </w:pPr>
      <w:bookmarkStart w:id="112" w:name="_Toc515280015"/>
      <w:r w:rsidRPr="00465C27">
        <w:t>Desarrollo del sprint</w:t>
      </w:r>
      <w:bookmarkEnd w:id="112"/>
    </w:p>
    <w:p w14:paraId="0CBE22FB" w14:textId="02F08B00" w:rsidR="00076565" w:rsidRDefault="00312CE8" w:rsidP="00076565">
      <w:r>
        <w:t>Debido a que se trataba de un sprint introductorio en el que solo hubo una reunión, únicamente se realizaron tareas de aprendizaje para poder adentrarnos en el mundo del Procesamiento de Eventos Complejos y conocer lo mejor posible esta tecnología.</w:t>
      </w:r>
    </w:p>
    <w:p w14:paraId="611126DC" w14:textId="3846EDC5" w:rsidR="00076565" w:rsidRDefault="00076565" w:rsidP="00076565">
      <w:r>
        <w:t xml:space="preserve">En la </w:t>
      </w:r>
      <w:r w:rsidR="002D3E88">
        <w:fldChar w:fldCharType="begin"/>
      </w:r>
      <w:r w:rsidR="002D3E88">
        <w:instrText xml:space="preserve"> REF _Ref511815718 \h </w:instrText>
      </w:r>
      <w:r w:rsidR="002D3E88">
        <w:fldChar w:fldCharType="separate"/>
      </w:r>
      <w:r w:rsidR="00AC166E">
        <w:t xml:space="preserve">Tabla </w:t>
      </w:r>
      <w:r w:rsidR="00AC166E">
        <w:rPr>
          <w:noProof/>
        </w:rPr>
        <w:t>8</w:t>
      </w:r>
      <w:r w:rsidR="00AC166E">
        <w:t>. Resumen de desarrollo sprint 0.</w:t>
      </w:r>
      <w:r w:rsidR="002D3E88">
        <w:fldChar w:fldCharType="end"/>
      </w:r>
      <w:r w:rsidR="002D3E88">
        <w:fldChar w:fldCharType="begin"/>
      </w:r>
      <w:r w:rsidR="002D3E88">
        <w:instrText xml:space="preserve"> REF _Ref511815722 \h </w:instrText>
      </w:r>
      <w:r w:rsidR="002D3E88">
        <w:fldChar w:fldCharType="separate"/>
      </w:r>
      <w:r w:rsidR="00AC166E">
        <w:t xml:space="preserve">Tabla </w:t>
      </w:r>
      <w:r w:rsidR="00AC166E">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5AA1A77B" w:rsidR="00076565" w:rsidRDefault="00076565" w:rsidP="00076565">
      <w:pPr>
        <w:pStyle w:val="Descripcin"/>
        <w:keepNext/>
      </w:pPr>
      <w:bookmarkStart w:id="113" w:name="_Ref511815722"/>
      <w:bookmarkStart w:id="114" w:name="_Ref511815718"/>
      <w:bookmarkStart w:id="115" w:name="_Toc515279953"/>
      <w:r>
        <w:t xml:space="preserve">Tabla </w:t>
      </w:r>
      <w:r>
        <w:fldChar w:fldCharType="begin"/>
      </w:r>
      <w:r>
        <w:instrText xml:space="preserve"> SEQ Tabla \* ARABIC </w:instrText>
      </w:r>
      <w:r>
        <w:fldChar w:fldCharType="separate"/>
      </w:r>
      <w:r w:rsidR="00F10041">
        <w:rPr>
          <w:noProof/>
        </w:rPr>
        <w:t>8</w:t>
      </w:r>
      <w:r>
        <w:fldChar w:fldCharType="end"/>
      </w:r>
      <w:bookmarkEnd w:id="113"/>
      <w:r>
        <w:t>. Resumen de desarrollo sprint 0.</w:t>
      </w:r>
      <w:bookmarkEnd w:id="114"/>
      <w:bookmarkEnd w:id="115"/>
    </w:p>
    <w:tbl>
      <w:tblPr>
        <w:tblStyle w:val="Tablaconcuadrcula1clara"/>
        <w:tblW w:w="8926" w:type="dxa"/>
        <w:tblLook w:val="04A0" w:firstRow="1" w:lastRow="0" w:firstColumn="1" w:lastColumn="0" w:noHBand="0" w:noVBand="1"/>
      </w:tblPr>
      <w:tblGrid>
        <w:gridCol w:w="2512"/>
        <w:gridCol w:w="4854"/>
        <w:gridCol w:w="1560"/>
      </w:tblGrid>
      <w:tr w:rsidR="00312CE8" w14:paraId="4E7D66CB" w14:textId="0678FC11"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shd w:val="clear" w:color="auto" w:fill="E7E6E6" w:themeFill="background2"/>
            <w:vAlign w:val="center"/>
          </w:tcPr>
          <w:p w14:paraId="5E904DE9" w14:textId="446EF865" w:rsidR="00312CE8" w:rsidRDefault="00312CE8" w:rsidP="00076565">
            <w:pPr>
              <w:pStyle w:val="Standard"/>
              <w:jc w:val="center"/>
            </w:pPr>
            <w:r>
              <w:t>Historias de usuario</w:t>
            </w:r>
          </w:p>
        </w:tc>
        <w:tc>
          <w:tcPr>
            <w:tcW w:w="4854" w:type="dxa"/>
            <w:shd w:val="clear" w:color="auto" w:fill="E7E6E6" w:themeFill="background2"/>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shd w:val="clear" w:color="auto" w:fill="E7E6E6" w:themeFill="background2"/>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CF2BF5">
        <w:tc>
          <w:tcPr>
            <w:cnfStyle w:val="001000000000" w:firstRow="0" w:lastRow="0" w:firstColumn="1" w:lastColumn="0" w:oddVBand="0" w:evenVBand="0" w:oddHBand="0" w:evenHBand="0" w:firstRowFirstColumn="0" w:firstRowLastColumn="0" w:lastRowFirstColumn="0" w:lastRowLastColumn="0"/>
            <w:tcW w:w="2512" w:type="dxa"/>
            <w:vMerge w:val="restart"/>
            <w:shd w:val="clear" w:color="auto" w:fill="D9E2F3" w:themeFill="accent1" w:themeFillTint="33"/>
            <w:vAlign w:val="center"/>
          </w:tcPr>
          <w:p w14:paraId="3BDD69B1" w14:textId="5D61B519" w:rsidR="00076565" w:rsidRDefault="00076565" w:rsidP="00076565">
            <w:pPr>
              <w:pStyle w:val="Standard"/>
              <w:jc w:val="center"/>
            </w:pPr>
            <w:r>
              <w:t>Introdu</w:t>
            </w:r>
            <w:r w:rsidRPr="00CF2BF5">
              <w:rPr>
                <w:shd w:val="clear" w:color="auto" w:fill="D9E2F3" w:themeFill="accent1" w:themeFillTint="33"/>
              </w:rPr>
              <w:t xml:space="preserve">cción a </w:t>
            </w:r>
            <w:r w:rsidRPr="00CF2BF5">
              <w:rPr>
                <w:shd w:val="clear" w:color="auto" w:fill="D9E2F3" w:themeFill="accent1" w:themeFillTint="33"/>
              </w:rPr>
              <w:lastRenderedPageBreak/>
              <w:t>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lastRenderedPageBreak/>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CF2BF5">
        <w:tc>
          <w:tcPr>
            <w:cnfStyle w:val="001000000000" w:firstRow="0" w:lastRow="0" w:firstColumn="1" w:lastColumn="0" w:oddVBand="0" w:evenVBand="0" w:oddHBand="0" w:evenHBand="0" w:firstRowFirstColumn="0" w:firstRowLastColumn="0" w:lastRowFirstColumn="0" w:lastRowLastColumn="0"/>
            <w:tcW w:w="2512" w:type="dxa"/>
            <w:vMerge/>
            <w:shd w:val="clear" w:color="auto" w:fill="D9E2F3" w:themeFill="accent1" w:themeFillTint="33"/>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0AFFB977"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AC166E">
        <w:t>CAPÍTULO 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40A25A84" w:rsidR="008119CB" w:rsidRPr="00A128C4" w:rsidRDefault="008119CB" w:rsidP="008348B1">
      <w:pPr>
        <w:pStyle w:val="Captulo-Nivel2"/>
        <w:numPr>
          <w:ilvl w:val="1"/>
          <w:numId w:val="4"/>
        </w:numPr>
        <w:rPr>
          <w:highlight w:val="green"/>
        </w:rPr>
      </w:pPr>
      <w:bookmarkStart w:id="116" w:name="_Toc515280016"/>
      <w:r w:rsidRPr="00A128C4">
        <w:rPr>
          <w:highlight w:val="green"/>
        </w:rPr>
        <w:lastRenderedPageBreak/>
        <w:t xml:space="preserve">SPRINT </w:t>
      </w:r>
      <w:r w:rsidR="00601CB1" w:rsidRPr="00A128C4">
        <w:rPr>
          <w:highlight w:val="green"/>
        </w:rPr>
        <w:t>2</w:t>
      </w:r>
      <w:r w:rsidRPr="00A128C4">
        <w:rPr>
          <w:highlight w:val="green"/>
        </w:rPr>
        <w:t>. Inicio del proyecto</w:t>
      </w:r>
      <w:bookmarkEnd w:id="116"/>
      <w:r w:rsidRPr="00A128C4">
        <w:rPr>
          <w:highlight w:val="green"/>
        </w:rPr>
        <w:t xml:space="preserve"> </w:t>
      </w:r>
    </w:p>
    <w:p w14:paraId="632F8084" w14:textId="58A3A23C"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w:t>
      </w:r>
      <w:r w:rsidR="00C150BA">
        <w:t>S</w:t>
      </w:r>
      <w:r>
        <w:t>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AC166E">
        <w:t xml:space="preserve">Tabla </w:t>
      </w:r>
      <w:r w:rsidR="00AC166E">
        <w:rPr>
          <w:noProof/>
        </w:rPr>
        <w:t>9</w:t>
      </w:r>
      <w:r w:rsidR="004A7F04">
        <w:fldChar w:fldCharType="end"/>
      </w:r>
      <w:r w:rsidR="004A7F04">
        <w:t xml:space="preserve">, </w:t>
      </w:r>
      <w:r w:rsidR="00A128C4">
        <w:t>podemos ver las fechas en las que se dio lugar además de los participantes en la misma.</w:t>
      </w:r>
    </w:p>
    <w:p w14:paraId="15A6E017" w14:textId="51747D75" w:rsidR="0067726F" w:rsidRDefault="0067726F" w:rsidP="0067726F">
      <w:pPr>
        <w:pStyle w:val="Descripcin"/>
        <w:keepNext/>
      </w:pPr>
      <w:bookmarkStart w:id="117" w:name="_Ref511837374"/>
      <w:bookmarkStart w:id="118" w:name="_Toc515279954"/>
      <w:r>
        <w:t xml:space="preserve">Tabla </w:t>
      </w:r>
      <w:r>
        <w:fldChar w:fldCharType="begin"/>
      </w:r>
      <w:r>
        <w:instrText xml:space="preserve"> SEQ Tabla \* ARABIC </w:instrText>
      </w:r>
      <w:r>
        <w:fldChar w:fldCharType="separate"/>
      </w:r>
      <w:r w:rsidR="00F10041">
        <w:rPr>
          <w:noProof/>
        </w:rPr>
        <w:t>9</w:t>
      </w:r>
      <w:r>
        <w:fldChar w:fldCharType="end"/>
      </w:r>
      <w:bookmarkEnd w:id="117"/>
      <w:r>
        <w:t>. Información base de sprint</w:t>
      </w:r>
      <w:r w:rsidR="004A7F04">
        <w:t xml:space="preserve"> 1</w:t>
      </w:r>
      <w:r>
        <w:t>.</w:t>
      </w:r>
      <w:bookmarkEnd w:id="118"/>
    </w:p>
    <w:tbl>
      <w:tblPr>
        <w:tblStyle w:val="Tablaconcuadrcula"/>
        <w:tblW w:w="0" w:type="auto"/>
        <w:tblLook w:val="04A0" w:firstRow="1" w:lastRow="0" w:firstColumn="1" w:lastColumn="0" w:noHBand="0" w:noVBand="1"/>
      </w:tblPr>
      <w:tblGrid>
        <w:gridCol w:w="2547"/>
        <w:gridCol w:w="6230"/>
      </w:tblGrid>
      <w:tr w:rsidR="0067726F" w14:paraId="267609B4" w14:textId="77777777" w:rsidTr="00CF2BF5">
        <w:tc>
          <w:tcPr>
            <w:tcW w:w="2547" w:type="dxa"/>
            <w:shd w:val="clear" w:color="auto" w:fill="D9E2F3" w:themeFill="accent1" w:themeFillTint="33"/>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13E7C749" w:rsidR="0067726F" w:rsidRDefault="003D37FD" w:rsidP="003D37FD">
            <w:pPr>
              <w:ind w:firstLine="0"/>
            </w:pPr>
            <w:r>
              <w:t>8 de enero de 2018</w:t>
            </w:r>
            <w:r w:rsidR="0067726F">
              <w:t xml:space="preserve"> – </w:t>
            </w:r>
            <w:r w:rsidR="00C150BA">
              <w:t>18</w:t>
            </w:r>
            <w:r>
              <w:t xml:space="preserve"> de febrero de 2018</w:t>
            </w:r>
          </w:p>
        </w:tc>
      </w:tr>
      <w:tr w:rsidR="0067726F" w14:paraId="4BE54907" w14:textId="77777777" w:rsidTr="00CF2BF5">
        <w:tc>
          <w:tcPr>
            <w:tcW w:w="2547" w:type="dxa"/>
            <w:shd w:val="clear" w:color="auto" w:fill="D9E2F3" w:themeFill="accent1" w:themeFillTint="33"/>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9E35EF0" w:rsidR="003D37FD" w:rsidRPr="00C150BA" w:rsidRDefault="003D37FD" w:rsidP="003D37FD">
            <w:pPr>
              <w:pStyle w:val="Prrafodelista"/>
              <w:numPr>
                <w:ilvl w:val="0"/>
                <w:numId w:val="29"/>
              </w:numPr>
            </w:pPr>
            <w:r>
              <w:rPr>
                <w:rFonts w:cs="Times New Roman"/>
                <w:szCs w:val="24"/>
              </w:rPr>
              <w:t>Francisco José Polo Sánchez.</w:t>
            </w:r>
          </w:p>
          <w:p w14:paraId="22BE07D0" w14:textId="403F180C" w:rsidR="00C150BA" w:rsidRDefault="00C150BA" w:rsidP="003D37FD">
            <w:pPr>
              <w:pStyle w:val="Prrafodelista"/>
              <w:numPr>
                <w:ilvl w:val="0"/>
                <w:numId w:val="29"/>
              </w:numPr>
            </w:pPr>
            <w:r>
              <w:t>Pedro Luis Salazar.</w:t>
            </w:r>
          </w:p>
          <w:p w14:paraId="6E40177A" w14:textId="484A03E4" w:rsidR="0067726F" w:rsidRDefault="0067726F" w:rsidP="003D37FD">
            <w:pPr>
              <w:pStyle w:val="Prrafodelista"/>
              <w:numPr>
                <w:ilvl w:val="0"/>
                <w:numId w:val="29"/>
              </w:numPr>
            </w:pPr>
            <w:r>
              <w:t xml:space="preserve">Gregorio </w:t>
            </w:r>
            <w:proofErr w:type="spellStart"/>
            <w:r>
              <w:t>Diáz</w:t>
            </w:r>
            <w:proofErr w:type="spellEnd"/>
            <w:r>
              <w:t xml:space="preserve"> Descalzo.</w:t>
            </w:r>
          </w:p>
          <w:p w14:paraId="69782BDE" w14:textId="308241F9" w:rsidR="003D37FD" w:rsidRDefault="003D37FD" w:rsidP="003D37FD">
            <w:pPr>
              <w:pStyle w:val="Prrafodelista"/>
              <w:numPr>
                <w:ilvl w:val="0"/>
                <w:numId w:val="29"/>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D37FD">
            <w:pPr>
              <w:pStyle w:val="Prrafodelista"/>
              <w:numPr>
                <w:ilvl w:val="0"/>
                <w:numId w:val="29"/>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D37FD">
            <w:pPr>
              <w:pStyle w:val="Prrafodelista"/>
              <w:numPr>
                <w:ilvl w:val="0"/>
                <w:numId w:val="29"/>
              </w:numPr>
            </w:pPr>
            <w:r>
              <w:t>Enrique Brazález Segovia.</w:t>
            </w:r>
          </w:p>
          <w:p w14:paraId="220599AD" w14:textId="6C321FF6" w:rsidR="003D37FD" w:rsidRDefault="003D37FD" w:rsidP="003D37FD">
            <w:pPr>
              <w:pStyle w:val="Prrafodelista"/>
              <w:numPr>
                <w:ilvl w:val="0"/>
                <w:numId w:val="29"/>
              </w:numPr>
            </w:pPr>
            <w:r>
              <w:rPr>
                <w:rFonts w:cs="Times New Roman"/>
                <w:szCs w:val="24"/>
              </w:rPr>
              <w:t>Fernando Luján Martínez</w:t>
            </w:r>
          </w:p>
        </w:tc>
      </w:tr>
    </w:tbl>
    <w:p w14:paraId="6FDF282C" w14:textId="5018BC0F" w:rsidR="0067726F" w:rsidRDefault="0067726F" w:rsidP="008119CB">
      <w:pPr>
        <w:pStyle w:val="Standard"/>
      </w:pPr>
    </w:p>
    <w:p w14:paraId="3091D0D7" w14:textId="2C45FD1A" w:rsidR="00A128C4" w:rsidRDefault="00A128C4" w:rsidP="00A128C4">
      <w:pPr>
        <w:pStyle w:val="Captulo-Nivel2"/>
      </w:pPr>
      <w:bookmarkStart w:id="119" w:name="_Toc515280017"/>
      <w:r w:rsidRPr="00465C27">
        <w:t>Reunión de planificación del sprint</w:t>
      </w:r>
      <w:bookmarkEnd w:id="119"/>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5FF35AD8" w:rsidR="008348B1" w:rsidRPr="00A96909" w:rsidRDefault="008348B1" w:rsidP="008348B1">
      <w:pPr>
        <w:pStyle w:val="Prrafodelista"/>
        <w:numPr>
          <w:ilvl w:val="0"/>
          <w:numId w:val="10"/>
        </w:numPr>
        <w:rPr>
          <w:rFonts w:cs="Times New Roman"/>
          <w:szCs w:val="24"/>
        </w:rPr>
      </w:pPr>
      <w:r>
        <w:rPr>
          <w:rFonts w:cs="Times New Roman"/>
          <w:szCs w:val="24"/>
        </w:rPr>
        <w:t>Gregorio Diaz. Jefe de proyecto de este trabajo de fin de grado. Titular de la Universidad de Castilla-La Mancha.</w:t>
      </w:r>
    </w:p>
    <w:p w14:paraId="2FDEA5D6" w14:textId="73B76A11" w:rsidR="008348B1" w:rsidRPr="007008F0" w:rsidRDefault="008348B1" w:rsidP="008348B1">
      <w:pPr>
        <w:pStyle w:val="Prrafodelista"/>
        <w:numPr>
          <w:ilvl w:val="0"/>
          <w:numId w:val="10"/>
        </w:numPr>
        <w:rPr>
          <w:rFonts w:cs="Times New Roman"/>
          <w:szCs w:val="24"/>
        </w:rPr>
      </w:pPr>
      <w:r>
        <w:rPr>
          <w:rFonts w:cs="Times New Roman"/>
          <w:szCs w:val="24"/>
        </w:rPr>
        <w:t xml:space="preserve">Enrique Brazález. Desarrollador y encargado de defender este trabajo de fin de </w:t>
      </w:r>
      <w:r>
        <w:rPr>
          <w:rFonts w:cs="Times New Roman"/>
          <w:szCs w:val="24"/>
        </w:rPr>
        <w:lastRenderedPageBreak/>
        <w:t>grado.</w:t>
      </w:r>
    </w:p>
    <w:p w14:paraId="370EDF01" w14:textId="70AB33D4" w:rsidR="005219AB" w:rsidRDefault="008348B1" w:rsidP="000439E2">
      <w:pPr>
        <w:pStyle w:val="Captulo-Nivel2"/>
        <w:numPr>
          <w:ilvl w:val="3"/>
          <w:numId w:val="4"/>
        </w:numPr>
      </w:pPr>
      <w:bookmarkStart w:id="120" w:name="_Toc515280018"/>
      <w:r>
        <w:t xml:space="preserve">Asuntos </w:t>
      </w:r>
      <w:r w:rsidR="000439E2">
        <w:t>que</w:t>
      </w:r>
      <w:r>
        <w:t xml:space="preserve"> tratar</w:t>
      </w:r>
      <w:bookmarkEnd w:id="120"/>
    </w:p>
    <w:p w14:paraId="72F032E4" w14:textId="0778467B" w:rsidR="000439E2" w:rsidRDefault="000439E2" w:rsidP="000439E2">
      <w:r>
        <w:t>Los puntos de esta reunión fueron los siguientes:</w:t>
      </w:r>
    </w:p>
    <w:p w14:paraId="2C349D33" w14:textId="5FC30234" w:rsidR="000439E2" w:rsidRDefault="000439E2" w:rsidP="000439E2">
      <w:pPr>
        <w:pStyle w:val="Standard"/>
        <w:numPr>
          <w:ilvl w:val="0"/>
          <w:numId w:val="29"/>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0439E2">
      <w:pPr>
        <w:pStyle w:val="Standard"/>
        <w:numPr>
          <w:ilvl w:val="0"/>
          <w:numId w:val="29"/>
        </w:numPr>
      </w:pPr>
      <w:r>
        <w:t>Planificación del sprint realizando las estimaciones de tiempo oportunas.</w:t>
      </w:r>
    </w:p>
    <w:p w14:paraId="3C2BBC5B" w14:textId="0B4FA243" w:rsidR="000439E2" w:rsidRDefault="000439E2" w:rsidP="000439E2">
      <w:pPr>
        <w:pStyle w:val="Captulo-Nivel2"/>
        <w:numPr>
          <w:ilvl w:val="3"/>
          <w:numId w:val="4"/>
        </w:numPr>
      </w:pPr>
      <w:bookmarkStart w:id="121" w:name="_Toc515280019"/>
      <w:r>
        <w:t>Información recogida</w:t>
      </w:r>
      <w:bookmarkEnd w:id="121"/>
    </w:p>
    <w:p w14:paraId="09108F81" w14:textId="452F75CC" w:rsidR="000439E2" w:rsidRDefault="000439E2" w:rsidP="000439E2">
      <w:r>
        <w:t xml:space="preserve">En la primera parte de la reunión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la que no es significativa.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 Por el momento, deberemos de trabajar con paquetes de datos sintéticos y simular el flujo de los datos.</w:t>
      </w:r>
    </w:p>
    <w:p w14:paraId="4CBB461D" w14:textId="222B3107"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w:t>
      </w:r>
      <w:r>
        <w:lastRenderedPageBreak/>
        <w:t xml:space="preserve">implementada con el </w:t>
      </w:r>
      <w:proofErr w:type="spellStart"/>
      <w:r>
        <w:t>framework</w:t>
      </w:r>
      <w:proofErr w:type="spellEnd"/>
      <w:r>
        <w:t xml:space="preserve"> </w:t>
      </w:r>
      <w:proofErr w:type="spellStart"/>
      <w:r>
        <w:t>CakePHP</w:t>
      </w:r>
      <w:proofErr w:type="spellEnd"/>
      <w:r w:rsidR="00C150BA">
        <w:t>, aunque está abierto a otro tipo de tecnología</w:t>
      </w:r>
      <w:r>
        <w:t>.</w:t>
      </w:r>
    </w:p>
    <w:p w14:paraId="38D279E2" w14:textId="43777C2C" w:rsidR="00B4252F" w:rsidRDefault="00B4252F" w:rsidP="00B4252F">
      <w:r>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42AD8E5B" w:rsidR="00AC4B49" w:rsidRPr="008348B1" w:rsidRDefault="00AC4B49" w:rsidP="008348B1">
      <w:pPr>
        <w:pStyle w:val="Captulo-Nivel2"/>
      </w:pPr>
      <w:bookmarkStart w:id="122" w:name="_Toc515280020"/>
      <w:r w:rsidRPr="008348B1">
        <w:t>Planificación del sprint</w:t>
      </w:r>
      <w:bookmarkEnd w:id="122"/>
    </w:p>
    <w:p w14:paraId="173B23AF" w14:textId="1ECC2693"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AC166E">
        <w:t xml:space="preserve">Tabla </w:t>
      </w:r>
      <w:r w:rsidR="00AC166E">
        <w:rPr>
          <w:noProof/>
        </w:rPr>
        <w:t>10</w:t>
      </w:r>
      <w:r w:rsidR="004A7F04">
        <w:fldChar w:fldCharType="end"/>
      </w:r>
      <w:r>
        <w:t>, enuncia</w:t>
      </w:r>
      <w:r w:rsidR="00A43B61">
        <w:t>n</w:t>
      </w:r>
      <w:r>
        <w:t>do cada una de las historias de usuario, así como sus tareas y estimación de horas de trabajo.</w:t>
      </w:r>
    </w:p>
    <w:p w14:paraId="52A2B856" w14:textId="0633C80C" w:rsidR="00323CD1" w:rsidRDefault="00323CD1" w:rsidP="00323CD1">
      <w:pPr>
        <w:pStyle w:val="Descripcin"/>
        <w:keepNext/>
      </w:pPr>
      <w:bookmarkStart w:id="123" w:name="_Ref511837359"/>
      <w:bookmarkStart w:id="124" w:name="_Toc515279955"/>
      <w:r>
        <w:t xml:space="preserve">Tabla </w:t>
      </w:r>
      <w:r>
        <w:fldChar w:fldCharType="begin"/>
      </w:r>
      <w:r>
        <w:instrText xml:space="preserve"> SEQ Tabla \* ARABIC </w:instrText>
      </w:r>
      <w:r>
        <w:fldChar w:fldCharType="separate"/>
      </w:r>
      <w:r w:rsidR="00F10041">
        <w:rPr>
          <w:noProof/>
        </w:rPr>
        <w:t>10</w:t>
      </w:r>
      <w:r>
        <w:fldChar w:fldCharType="end"/>
      </w:r>
      <w:bookmarkEnd w:id="123"/>
      <w:r>
        <w:t xml:space="preserve">. Resumen </w:t>
      </w:r>
      <w:r>
        <w:rPr>
          <w:noProof/>
        </w:rPr>
        <w:t>de desarrollo sprint 1.</w:t>
      </w:r>
      <w:bookmarkEnd w:id="124"/>
    </w:p>
    <w:tbl>
      <w:tblPr>
        <w:tblStyle w:val="Tablaconcuadrcula1clara"/>
        <w:tblW w:w="8784" w:type="dxa"/>
        <w:tblLook w:val="04A0" w:firstRow="1" w:lastRow="0" w:firstColumn="1" w:lastColumn="0" w:noHBand="0" w:noVBand="1"/>
      </w:tblPr>
      <w:tblGrid>
        <w:gridCol w:w="2405"/>
        <w:gridCol w:w="5528"/>
        <w:gridCol w:w="851"/>
      </w:tblGrid>
      <w:tr w:rsidR="00323CD1" w14:paraId="311BDF3C"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26031B16" w14:textId="77777777" w:rsidR="00323CD1" w:rsidRDefault="00323CD1" w:rsidP="008348B1">
            <w:pPr>
              <w:pStyle w:val="Standard"/>
              <w:jc w:val="center"/>
            </w:pPr>
            <w:r>
              <w:t>Historia de usuario</w:t>
            </w:r>
          </w:p>
        </w:tc>
        <w:tc>
          <w:tcPr>
            <w:tcW w:w="5528" w:type="dxa"/>
            <w:shd w:val="clear" w:color="auto" w:fill="E7E6E6" w:themeFill="background2"/>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CF2BF5">
        <w:tc>
          <w:tcPr>
            <w:cnfStyle w:val="001000000000" w:firstRow="0" w:lastRow="0" w:firstColumn="1" w:lastColumn="0" w:oddVBand="0" w:evenVBand="0" w:oddHBand="0" w:evenHBand="0" w:firstRowFirstColumn="0" w:firstRowLastColumn="0" w:lastRowFirstColumn="0" w:lastRowLastColumn="0"/>
            <w:tcW w:w="2405" w:type="dxa"/>
            <w:shd w:val="clear" w:color="auto" w:fill="D9E2F3" w:themeFill="accent1" w:themeFillTint="33"/>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4145DD" w:rsidRDefault="00323CD1" w:rsidP="008348B1">
            <w:pPr>
              <w:pStyle w:val="Standard"/>
              <w:cnfStyle w:val="000000000000" w:firstRow="0" w:lastRow="0" w:firstColumn="0" w:lastColumn="0" w:oddVBand="0" w:evenVBand="0" w:oddHBand="0" w:evenHBand="0" w:firstRowFirstColumn="0" w:firstRowLastColumn="0" w:lastRowFirstColumn="0" w:lastRowLastColumn="0"/>
            </w:pPr>
            <w:r w:rsidRPr="004145DD">
              <w:t>Establecer curva de todos los datos</w:t>
            </w:r>
          </w:p>
        </w:tc>
        <w:tc>
          <w:tcPr>
            <w:tcW w:w="851" w:type="dxa"/>
            <w:vAlign w:val="center"/>
          </w:tcPr>
          <w:p w14:paraId="7FBC676F" w14:textId="77777777" w:rsidR="00323CD1" w:rsidRDefault="00323CD1"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CF2BF5">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Adaptar plantilla al caso concreto</w:t>
            </w:r>
          </w:p>
        </w:tc>
        <w:tc>
          <w:tcPr>
            <w:tcW w:w="851" w:type="dxa"/>
            <w:vAlign w:val="center"/>
          </w:tcPr>
          <w:p w14:paraId="1079E7D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CF2BF5">
        <w:trPr>
          <w:trHeight w:val="1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proofErr w:type="spellStart"/>
            <w:r w:rsidRPr="004145DD">
              <w:t>Refactoring</w:t>
            </w:r>
            <w:proofErr w:type="spellEnd"/>
            <w:r w:rsidRPr="004145DD">
              <w:t xml:space="preserve"> de anteproyecto</w:t>
            </w:r>
          </w:p>
        </w:tc>
        <w:tc>
          <w:tcPr>
            <w:tcW w:w="851" w:type="dxa"/>
            <w:vAlign w:val="center"/>
          </w:tcPr>
          <w:p w14:paraId="281F12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5B730856" w14:textId="77777777" w:rsidTr="00CF2BF5">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2C4D6BB0"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907ACF5"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7D88B30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5D1C35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09ECB9DA"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4A31BD1C"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488B5132"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7AA3F0D6"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0965CEAE" w14:textId="77777777" w:rsidTr="00CF2BF5">
        <w:trPr>
          <w:trHeight w:val="6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347616EF" w14:textId="77777777" w:rsidTr="00CF2BF5">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CF2BF5">
        <w:trPr>
          <w:trHeight w:val="15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CF2BF5">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14816EC" w14:textId="77777777" w:rsidR="00363F3F" w:rsidRDefault="00363F3F" w:rsidP="00363F3F">
            <w:pPr>
              <w:pStyle w:val="Standard"/>
              <w:jc w:val="center"/>
            </w:pPr>
            <w:r>
              <w:lastRenderedPageBreak/>
              <w:t>Planificación del trabajo de fin de grado</w:t>
            </w:r>
          </w:p>
        </w:tc>
        <w:tc>
          <w:tcPr>
            <w:tcW w:w="5528" w:type="dxa"/>
            <w:vAlign w:val="center"/>
          </w:tcPr>
          <w:p w14:paraId="05A4361A" w14:textId="77777777" w:rsidR="00363F3F" w:rsidRPr="004145DD"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4145DD">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CF2BF5">
        <w:trPr>
          <w:trHeight w:val="21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CF2BF5">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CF2BF5">
        <w:trPr>
          <w:trHeight w:val="16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572B83"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572B83">
              <w:t xml:space="preserve">Interiorizar y estudiar el curso ofrecido por el </w:t>
            </w:r>
            <w:proofErr w:type="spellStart"/>
            <w:r w:rsidRPr="00572B83">
              <w:t>Product</w:t>
            </w:r>
            <w:proofErr w:type="spellEnd"/>
            <w:r w:rsidRPr="00572B83">
              <w:t xml:space="preserve"> </w:t>
            </w:r>
            <w:proofErr w:type="spellStart"/>
            <w:r w:rsidRPr="00572B83">
              <w:t>Owner</w:t>
            </w:r>
            <w:proofErr w:type="spellEnd"/>
            <w:r w:rsidRPr="00572B83">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CF2BF5">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CF2BF5">
        <w:trPr>
          <w:trHeight w:val="12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77777777" w:rsidR="007560CD" w:rsidRDefault="007560CD" w:rsidP="007560CD">
      <w:pPr>
        <w:pStyle w:val="Captulo-Nivel2"/>
      </w:pPr>
      <w:bookmarkStart w:id="125" w:name="_Toc515280021"/>
      <w:r>
        <w:t>Reuniones semanales y recogida de información</w:t>
      </w:r>
      <w:bookmarkEnd w:id="125"/>
    </w:p>
    <w:p w14:paraId="4698B593" w14:textId="055826FF" w:rsidR="007560CD" w:rsidRDefault="007560CD" w:rsidP="007560CD">
      <w:r>
        <w:t xml:space="preserve">En la </w:t>
      </w:r>
      <w:r w:rsidR="004715E5">
        <w:fldChar w:fldCharType="begin"/>
      </w:r>
      <w:r w:rsidR="004715E5">
        <w:instrText xml:space="preserve"> REF _Ref515272432 \h </w:instrText>
      </w:r>
      <w:r w:rsidR="004715E5">
        <w:fldChar w:fldCharType="separate"/>
      </w:r>
      <w:r w:rsidR="004715E5">
        <w:t xml:space="preserve">Tabla </w:t>
      </w:r>
      <w:r w:rsidR="004715E5">
        <w:rPr>
          <w:noProof/>
        </w:rPr>
        <w:t>11</w:t>
      </w:r>
      <w:r w:rsidR="004715E5">
        <w:fldChar w:fldCharType="end"/>
      </w:r>
      <w:r>
        <w:t xml:space="preserve"> quedan reflejadas las reuniones semanales que tuvieron lugar a lo largo de este sprint.</w:t>
      </w:r>
    </w:p>
    <w:p w14:paraId="71122FDC" w14:textId="0B121C13" w:rsidR="008D700F" w:rsidRDefault="008D700F" w:rsidP="008D700F">
      <w:pPr>
        <w:pStyle w:val="Descripcin"/>
        <w:keepNext/>
      </w:pPr>
      <w:bookmarkStart w:id="126" w:name="_Ref515272432"/>
      <w:bookmarkStart w:id="127" w:name="_Toc515279956"/>
      <w:r>
        <w:t xml:space="preserve">Tabla </w:t>
      </w:r>
      <w:r>
        <w:fldChar w:fldCharType="begin"/>
      </w:r>
      <w:r>
        <w:instrText xml:space="preserve"> SEQ Tabla \* ARABIC </w:instrText>
      </w:r>
      <w:r>
        <w:fldChar w:fldCharType="separate"/>
      </w:r>
      <w:r w:rsidR="00F10041">
        <w:rPr>
          <w:noProof/>
        </w:rPr>
        <w:t>11</w:t>
      </w:r>
      <w:r>
        <w:fldChar w:fldCharType="end"/>
      </w:r>
      <w:bookmarkEnd w:id="126"/>
      <w:r>
        <w:t>. Reuniones semanales del sprint 1.</w:t>
      </w:r>
      <w:bookmarkEnd w:id="127"/>
    </w:p>
    <w:tbl>
      <w:tblPr>
        <w:tblStyle w:val="Tablaconcuadrcula"/>
        <w:tblW w:w="9351" w:type="dxa"/>
        <w:tblLook w:val="04A0" w:firstRow="1" w:lastRow="0" w:firstColumn="1" w:lastColumn="0" w:noHBand="0" w:noVBand="1"/>
      </w:tblPr>
      <w:tblGrid>
        <w:gridCol w:w="1951"/>
        <w:gridCol w:w="1190"/>
        <w:gridCol w:w="1957"/>
        <w:gridCol w:w="4253"/>
      </w:tblGrid>
      <w:tr w:rsidR="007560CD" w14:paraId="6260F6B9" w14:textId="77777777" w:rsidTr="00CF2BF5">
        <w:trPr>
          <w:trHeight w:val="686"/>
        </w:trPr>
        <w:tc>
          <w:tcPr>
            <w:tcW w:w="1951" w:type="dxa"/>
            <w:shd w:val="clear" w:color="auto" w:fill="E7E6E6" w:themeFill="background2"/>
            <w:vAlign w:val="center"/>
          </w:tcPr>
          <w:p w14:paraId="6B7AA250" w14:textId="77777777" w:rsidR="007560CD" w:rsidRPr="000E7DD0" w:rsidRDefault="007560CD" w:rsidP="007560CD">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5AB1D611" w14:textId="77777777" w:rsidR="007560CD" w:rsidRPr="000E7DD0" w:rsidRDefault="007560CD" w:rsidP="007560CD">
            <w:pPr>
              <w:spacing w:line="240" w:lineRule="auto"/>
              <w:ind w:firstLine="0"/>
              <w:jc w:val="center"/>
              <w:rPr>
                <w:b/>
              </w:rPr>
            </w:pPr>
            <w:r w:rsidRPr="000E7DD0">
              <w:rPr>
                <w:b/>
              </w:rPr>
              <w:t>Fecha</w:t>
            </w:r>
          </w:p>
        </w:tc>
        <w:tc>
          <w:tcPr>
            <w:tcW w:w="1957" w:type="dxa"/>
            <w:shd w:val="clear" w:color="auto" w:fill="E7E6E6" w:themeFill="background2"/>
            <w:vAlign w:val="center"/>
          </w:tcPr>
          <w:p w14:paraId="736E1F84" w14:textId="77777777" w:rsidR="007560CD" w:rsidRPr="000E7DD0" w:rsidRDefault="007560CD" w:rsidP="007560CD">
            <w:pPr>
              <w:spacing w:line="240" w:lineRule="auto"/>
              <w:ind w:firstLine="0"/>
              <w:jc w:val="center"/>
              <w:rPr>
                <w:b/>
              </w:rPr>
            </w:pPr>
            <w:r w:rsidRPr="000E7DD0">
              <w:rPr>
                <w:b/>
              </w:rPr>
              <w:t>Participantes</w:t>
            </w:r>
          </w:p>
        </w:tc>
        <w:tc>
          <w:tcPr>
            <w:tcW w:w="4253" w:type="dxa"/>
            <w:shd w:val="clear" w:color="auto" w:fill="E7E6E6" w:themeFill="background2"/>
            <w:vAlign w:val="center"/>
          </w:tcPr>
          <w:p w14:paraId="62BC06E2" w14:textId="77777777" w:rsidR="007560CD" w:rsidRPr="000E7DD0" w:rsidRDefault="007560CD" w:rsidP="007560CD">
            <w:pPr>
              <w:spacing w:line="240" w:lineRule="auto"/>
              <w:ind w:firstLine="0"/>
              <w:jc w:val="center"/>
              <w:rPr>
                <w:b/>
              </w:rPr>
            </w:pPr>
            <w:r w:rsidRPr="000E7DD0">
              <w:rPr>
                <w:b/>
              </w:rPr>
              <w:t>Asuntos que tratar</w:t>
            </w:r>
          </w:p>
        </w:tc>
      </w:tr>
      <w:tr w:rsidR="007560CD" w14:paraId="3D6BBED2" w14:textId="77777777" w:rsidTr="00CF2BF5">
        <w:tc>
          <w:tcPr>
            <w:tcW w:w="1951" w:type="dxa"/>
            <w:shd w:val="clear" w:color="auto" w:fill="D9E2F3" w:themeFill="accent1" w:themeFillTint="33"/>
            <w:vAlign w:val="center"/>
          </w:tcPr>
          <w:p w14:paraId="5F17AB9A" w14:textId="37C8AA19" w:rsidR="007560CD" w:rsidRDefault="007560CD" w:rsidP="004145DD">
            <w:pPr>
              <w:spacing w:line="240" w:lineRule="auto"/>
              <w:ind w:firstLine="0"/>
              <w:jc w:val="center"/>
            </w:pPr>
            <w:r>
              <w:t>Conocemos al cliente, primera toma con el experto.</w:t>
            </w:r>
          </w:p>
        </w:tc>
        <w:tc>
          <w:tcPr>
            <w:tcW w:w="1190" w:type="dxa"/>
            <w:vAlign w:val="center"/>
          </w:tcPr>
          <w:p w14:paraId="2A1F2EBA" w14:textId="77777777" w:rsidR="007560CD" w:rsidRDefault="007560CD" w:rsidP="007560CD">
            <w:pPr>
              <w:spacing w:line="240" w:lineRule="auto"/>
              <w:ind w:firstLine="0"/>
              <w:jc w:val="center"/>
            </w:pPr>
            <w:r>
              <w:t>8/1/2018</w:t>
            </w:r>
          </w:p>
        </w:tc>
        <w:tc>
          <w:tcPr>
            <w:tcW w:w="1957" w:type="dxa"/>
            <w:vAlign w:val="center"/>
          </w:tcPr>
          <w:p w14:paraId="0950721C" w14:textId="77777777" w:rsidR="007560CD" w:rsidRDefault="007560CD" w:rsidP="007560CD">
            <w:pPr>
              <w:spacing w:line="240" w:lineRule="auto"/>
              <w:ind w:firstLine="0"/>
              <w:jc w:val="center"/>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7560CD">
            <w:pPr>
              <w:spacing w:line="240" w:lineRule="auto"/>
              <w:ind w:firstLine="0"/>
              <w:jc w:val="center"/>
              <w:rPr>
                <w:rFonts w:cs="Times New Roman"/>
              </w:rPr>
            </w:pPr>
            <w:r>
              <w:rPr>
                <w:rFonts w:cs="Times New Roman"/>
              </w:rPr>
              <w:t>Enrique Brazález Segovia.</w:t>
            </w:r>
          </w:p>
          <w:p w14:paraId="367A6F61" w14:textId="77777777" w:rsidR="007560CD" w:rsidRDefault="007560CD" w:rsidP="007560CD">
            <w:pPr>
              <w:spacing w:line="240" w:lineRule="auto"/>
              <w:ind w:firstLine="0"/>
              <w:jc w:val="center"/>
            </w:pPr>
            <w:r w:rsidRPr="00537D53">
              <w:rPr>
                <w:rFonts w:cs="Times New Roman"/>
              </w:rPr>
              <w:t>Antonio</w:t>
            </w:r>
            <w:r>
              <w:rPr>
                <w:rFonts w:cs="Times New Roman"/>
              </w:rPr>
              <w:t xml:space="preserve"> Fernández Diez</w:t>
            </w:r>
            <w:r w:rsidRPr="00537D53">
              <w:rPr>
                <w:rFonts w:cs="Times New Roman"/>
              </w:rPr>
              <w:t>.</w:t>
            </w:r>
          </w:p>
        </w:tc>
        <w:tc>
          <w:tcPr>
            <w:tcW w:w="4253" w:type="dxa"/>
            <w:vAlign w:val="center"/>
          </w:tcPr>
          <w:p w14:paraId="120FB807" w14:textId="77777777" w:rsidR="007560CD" w:rsidRDefault="007560CD" w:rsidP="007560CD">
            <w:pPr>
              <w:pStyle w:val="Prrafodelista"/>
              <w:numPr>
                <w:ilvl w:val="0"/>
                <w:numId w:val="11"/>
              </w:numPr>
              <w:spacing w:line="240" w:lineRule="auto"/>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rPr>
                <w:lang w:eastAsia="es-ES" w:bidi="ar-SA"/>
              </w:rPr>
            </w:pPr>
            <w:r>
              <w:rPr>
                <w:lang w:eastAsia="es-ES" w:bidi="ar-SA"/>
              </w:rPr>
              <w:t>¿Qué tipo de aerogenerador vamos a analizar?</w:t>
            </w:r>
          </w:p>
        </w:tc>
      </w:tr>
      <w:tr w:rsidR="007560CD" w14:paraId="44E356FD" w14:textId="77777777" w:rsidTr="00CF2BF5">
        <w:tc>
          <w:tcPr>
            <w:tcW w:w="1951" w:type="dxa"/>
            <w:shd w:val="clear" w:color="auto" w:fill="D9E2F3" w:themeFill="accent1" w:themeFillTint="33"/>
            <w:vAlign w:val="center"/>
          </w:tcPr>
          <w:p w14:paraId="69845787" w14:textId="77777777" w:rsidR="007560CD" w:rsidRDefault="007560CD" w:rsidP="007560CD">
            <w:pPr>
              <w:spacing w:line="240" w:lineRule="auto"/>
              <w:ind w:firstLine="0"/>
              <w:jc w:val="center"/>
            </w:pPr>
            <w:r w:rsidRPr="008119CB">
              <w:t>Inicio del proyecto de trabajo de fin de grado</w:t>
            </w:r>
            <w:r>
              <w:t>.</w:t>
            </w:r>
          </w:p>
          <w:p w14:paraId="151EBCB3" w14:textId="77777777" w:rsidR="007560CD" w:rsidRPr="007464D9" w:rsidRDefault="007560CD" w:rsidP="007560CD">
            <w:pPr>
              <w:spacing w:line="240" w:lineRule="auto"/>
              <w:jc w:val="center"/>
            </w:pPr>
          </w:p>
        </w:tc>
        <w:tc>
          <w:tcPr>
            <w:tcW w:w="1190" w:type="dxa"/>
            <w:vAlign w:val="center"/>
          </w:tcPr>
          <w:p w14:paraId="5739CCA8" w14:textId="77777777" w:rsidR="007560CD" w:rsidRPr="007464D9" w:rsidRDefault="007560CD" w:rsidP="007560CD">
            <w:pPr>
              <w:spacing w:line="240" w:lineRule="auto"/>
              <w:ind w:firstLine="0"/>
              <w:jc w:val="center"/>
            </w:pPr>
            <w:r w:rsidRPr="007464D9">
              <w:t>11/1/2018</w:t>
            </w:r>
          </w:p>
          <w:p w14:paraId="5F6D3A9F" w14:textId="77777777" w:rsidR="007560CD" w:rsidRPr="00EC743F" w:rsidRDefault="007560CD" w:rsidP="007560CD">
            <w:pPr>
              <w:spacing w:line="240" w:lineRule="auto"/>
              <w:ind w:firstLine="0"/>
              <w:jc w:val="center"/>
              <w:rPr>
                <w:rFonts w:cs="Times New Roman"/>
              </w:rPr>
            </w:pPr>
          </w:p>
        </w:tc>
        <w:tc>
          <w:tcPr>
            <w:tcW w:w="1957" w:type="dxa"/>
            <w:vAlign w:val="center"/>
          </w:tcPr>
          <w:p w14:paraId="7C6ECDAF" w14:textId="77777777" w:rsidR="007560CD" w:rsidRDefault="007560CD" w:rsidP="007560CD">
            <w:pPr>
              <w:spacing w:line="240" w:lineRule="auto"/>
              <w:ind w:firstLine="0"/>
              <w:jc w:val="center"/>
              <w:rPr>
                <w:rFonts w:cs="Times New Roman"/>
              </w:rPr>
            </w:pPr>
            <w:r w:rsidRPr="00EC743F">
              <w:rPr>
                <w:rFonts w:cs="Times New Roman"/>
              </w:rPr>
              <w:t>Gregorio Diaz Descalzo.</w:t>
            </w:r>
          </w:p>
          <w:p w14:paraId="41D5B04E" w14:textId="77777777" w:rsidR="007560CD" w:rsidRDefault="007560CD" w:rsidP="007560CD">
            <w:pPr>
              <w:spacing w:line="240" w:lineRule="auto"/>
              <w:ind w:firstLine="0"/>
              <w:jc w:val="center"/>
              <w:rPr>
                <w:rFonts w:cs="Times New Roman"/>
              </w:rPr>
            </w:pPr>
            <w:r w:rsidRPr="00EC743F">
              <w:rPr>
                <w:rFonts w:cs="Times New Roman"/>
              </w:rPr>
              <w:t>Enrique Brazález Segovia.</w:t>
            </w:r>
          </w:p>
          <w:p w14:paraId="3DD97262" w14:textId="77777777" w:rsidR="007560CD" w:rsidRPr="00EC743F" w:rsidRDefault="007560CD" w:rsidP="007560CD">
            <w:pPr>
              <w:spacing w:line="240" w:lineRule="auto"/>
              <w:ind w:firstLine="0"/>
              <w:jc w:val="center"/>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vAlign w:val="center"/>
          </w:tcPr>
          <w:p w14:paraId="5A05EF78" w14:textId="77777777" w:rsidR="007560CD" w:rsidRDefault="007560CD" w:rsidP="007560CD">
            <w:pPr>
              <w:pStyle w:val="Prrafodelista"/>
              <w:numPr>
                <w:ilvl w:val="0"/>
                <w:numId w:val="11"/>
              </w:numPr>
              <w:spacing w:line="240" w:lineRule="auto"/>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rPr>
                <w:lang w:eastAsia="es-ES" w:bidi="ar-SA"/>
              </w:rPr>
            </w:pPr>
            <w:r>
              <w:rPr>
                <w:lang w:eastAsia="es-ES" w:bidi="ar-SA"/>
              </w:rPr>
              <w:lastRenderedPageBreak/>
              <w:t>¿Qué metodología vamos a utilizar? ¿Qué iteraciones nos vamos a marcar?</w:t>
            </w:r>
          </w:p>
          <w:p w14:paraId="3E4A5673" w14:textId="77777777" w:rsidR="007560CD" w:rsidRPr="00EC743F" w:rsidRDefault="007560CD" w:rsidP="007560CD">
            <w:pPr>
              <w:pStyle w:val="Prrafodelista"/>
              <w:numPr>
                <w:ilvl w:val="0"/>
                <w:numId w:val="11"/>
              </w:numPr>
              <w:spacing w:line="240" w:lineRule="auto"/>
              <w:rPr>
                <w:lang w:eastAsia="es-ES" w:bidi="ar-SA"/>
              </w:rPr>
            </w:pPr>
            <w:r>
              <w:rPr>
                <w:lang w:eastAsia="es-ES" w:bidi="ar-SA"/>
              </w:rPr>
              <w:t>Explicación de sistema de citas.</w:t>
            </w:r>
          </w:p>
        </w:tc>
      </w:tr>
      <w:tr w:rsidR="007560CD" w14:paraId="1111F9C2" w14:textId="77777777" w:rsidTr="00CF2BF5">
        <w:tc>
          <w:tcPr>
            <w:tcW w:w="1951" w:type="dxa"/>
            <w:shd w:val="clear" w:color="auto" w:fill="D9E2F3" w:themeFill="accent1" w:themeFillTint="33"/>
            <w:vAlign w:val="center"/>
          </w:tcPr>
          <w:p w14:paraId="608D0040" w14:textId="77777777" w:rsidR="007560CD" w:rsidRPr="00143E0B" w:rsidRDefault="007560CD" w:rsidP="007560CD">
            <w:pPr>
              <w:spacing w:line="240" w:lineRule="auto"/>
              <w:ind w:firstLine="0"/>
              <w:jc w:val="center"/>
            </w:pPr>
            <w:r w:rsidRPr="00A128C4">
              <w:lastRenderedPageBreak/>
              <w:t>Dudas y problemas</w:t>
            </w:r>
          </w:p>
          <w:p w14:paraId="1C4F7703" w14:textId="77777777" w:rsidR="007560CD" w:rsidRPr="008119CB" w:rsidRDefault="007560CD" w:rsidP="007560CD">
            <w:pPr>
              <w:spacing w:line="240" w:lineRule="auto"/>
              <w:jc w:val="center"/>
            </w:pPr>
          </w:p>
        </w:tc>
        <w:tc>
          <w:tcPr>
            <w:tcW w:w="1190" w:type="dxa"/>
            <w:vAlign w:val="center"/>
          </w:tcPr>
          <w:p w14:paraId="2F9566D0" w14:textId="77777777" w:rsidR="007560CD" w:rsidRDefault="007560CD" w:rsidP="007560CD">
            <w:pPr>
              <w:spacing w:line="240" w:lineRule="auto"/>
              <w:ind w:firstLine="0"/>
              <w:jc w:val="center"/>
              <w:rPr>
                <w:rFonts w:cs="Times New Roman"/>
              </w:rPr>
            </w:pPr>
            <w:r w:rsidRPr="007464D9">
              <w:t>23/1/2018</w:t>
            </w:r>
          </w:p>
        </w:tc>
        <w:tc>
          <w:tcPr>
            <w:tcW w:w="1957" w:type="dxa"/>
            <w:vAlign w:val="center"/>
          </w:tcPr>
          <w:p w14:paraId="1196004C" w14:textId="77777777" w:rsidR="007560CD" w:rsidRDefault="007560CD" w:rsidP="007560CD">
            <w:pPr>
              <w:spacing w:line="240" w:lineRule="auto"/>
              <w:ind w:firstLine="0"/>
              <w:jc w:val="center"/>
              <w:rPr>
                <w:rFonts w:cs="Times New Roman"/>
              </w:rPr>
            </w:pPr>
            <w:r>
              <w:rPr>
                <w:rFonts w:cs="Times New Roman"/>
              </w:rPr>
              <w:t xml:space="preserve">Gregorio Diaz Descalzo. </w:t>
            </w:r>
          </w:p>
          <w:p w14:paraId="42962911" w14:textId="77777777" w:rsidR="007560CD" w:rsidRPr="00EC743F" w:rsidRDefault="007560CD" w:rsidP="007560CD">
            <w:pPr>
              <w:spacing w:line="240" w:lineRule="auto"/>
              <w:ind w:firstLine="0"/>
              <w:jc w:val="center"/>
              <w:rPr>
                <w:rFonts w:cs="Times New Roman"/>
              </w:rPr>
            </w:pPr>
            <w:r w:rsidRPr="00EC743F">
              <w:rPr>
                <w:rFonts w:cs="Times New Roman"/>
              </w:rPr>
              <w:t xml:space="preserve">Enrique Brazález Segovia. </w:t>
            </w:r>
          </w:p>
          <w:p w14:paraId="15B259A1" w14:textId="77777777" w:rsidR="007560CD" w:rsidRPr="00EC743F" w:rsidRDefault="007560CD" w:rsidP="007560CD">
            <w:pPr>
              <w:spacing w:line="240" w:lineRule="auto"/>
              <w:ind w:firstLine="0"/>
              <w:jc w:val="center"/>
              <w:rPr>
                <w:rFonts w:cs="Times New Roman"/>
              </w:rPr>
            </w:pPr>
            <w:r w:rsidRPr="00EC743F">
              <w:rPr>
                <w:rFonts w:cs="Times New Roman"/>
              </w:rPr>
              <w:t>Fernando Luján Martínez.</w:t>
            </w:r>
          </w:p>
          <w:p w14:paraId="762530E7" w14:textId="77777777" w:rsidR="007560CD" w:rsidRPr="00EC743F" w:rsidRDefault="007560CD" w:rsidP="007560CD">
            <w:pPr>
              <w:spacing w:line="240" w:lineRule="auto"/>
              <w:ind w:firstLine="0"/>
              <w:jc w:val="center"/>
              <w:rPr>
                <w:rFonts w:cs="Times New Roman"/>
              </w:rPr>
            </w:pPr>
          </w:p>
        </w:tc>
        <w:tc>
          <w:tcPr>
            <w:tcW w:w="4253" w:type="dxa"/>
            <w:vAlign w:val="center"/>
          </w:tcPr>
          <w:p w14:paraId="0BD20FB3" w14:textId="77777777" w:rsidR="007560CD" w:rsidRDefault="007560CD" w:rsidP="007560CD">
            <w:pPr>
              <w:pStyle w:val="Prrafodelista"/>
              <w:numPr>
                <w:ilvl w:val="0"/>
                <w:numId w:val="11"/>
              </w:numPr>
              <w:spacing w:line="240" w:lineRule="auto"/>
              <w:rPr>
                <w:lang w:eastAsia="es-ES" w:bidi="ar-SA"/>
              </w:rPr>
            </w:pPr>
            <w:r>
              <w:rPr>
                <w:lang w:eastAsia="es-ES" w:bidi="ar-SA"/>
              </w:rPr>
              <w:t>Dudas a la hora de realizar el anteproyecto, posibles restricciones, aspectos positivos, aspectos negativos.</w:t>
            </w:r>
          </w:p>
          <w:p w14:paraId="14B0EA38" w14:textId="77777777" w:rsidR="007560CD" w:rsidRDefault="007560CD" w:rsidP="007560CD">
            <w:pPr>
              <w:pStyle w:val="Prrafodelista"/>
              <w:numPr>
                <w:ilvl w:val="0"/>
                <w:numId w:val="11"/>
              </w:numPr>
              <w:spacing w:line="240" w:lineRule="auto"/>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rPr>
                <w:lang w:eastAsia="es-ES" w:bidi="ar-SA"/>
              </w:rPr>
            </w:pPr>
            <w:r>
              <w:rPr>
                <w:lang w:eastAsia="es-ES" w:bidi="ar-SA"/>
              </w:rPr>
              <w:t>Recogida de requisitos</w:t>
            </w:r>
          </w:p>
        </w:tc>
      </w:tr>
      <w:tr w:rsidR="007560CD" w14:paraId="2F648D84" w14:textId="77777777" w:rsidTr="00CF2BF5">
        <w:tc>
          <w:tcPr>
            <w:tcW w:w="1951" w:type="dxa"/>
            <w:shd w:val="clear" w:color="auto" w:fill="D9E2F3" w:themeFill="accent1" w:themeFillTint="33"/>
            <w:vAlign w:val="center"/>
          </w:tcPr>
          <w:p w14:paraId="79A748BC" w14:textId="77777777" w:rsidR="007560CD" w:rsidRDefault="007560CD" w:rsidP="007560CD">
            <w:pPr>
              <w:spacing w:line="240" w:lineRule="auto"/>
              <w:ind w:firstLine="0"/>
              <w:jc w:val="center"/>
            </w:pPr>
            <w:r w:rsidRPr="005B2D11">
              <w:t>Coordinación y análisis de la situación</w:t>
            </w:r>
          </w:p>
          <w:p w14:paraId="219E5C85" w14:textId="77777777" w:rsidR="007560CD" w:rsidRPr="00A128C4" w:rsidRDefault="007560CD" w:rsidP="007560CD">
            <w:pPr>
              <w:spacing w:line="240" w:lineRule="auto"/>
              <w:ind w:firstLine="0"/>
              <w:jc w:val="center"/>
            </w:pPr>
          </w:p>
        </w:tc>
        <w:tc>
          <w:tcPr>
            <w:tcW w:w="1190" w:type="dxa"/>
            <w:vAlign w:val="center"/>
          </w:tcPr>
          <w:p w14:paraId="5350167C" w14:textId="77777777" w:rsidR="007560CD" w:rsidRDefault="007560CD" w:rsidP="007560CD">
            <w:pPr>
              <w:spacing w:line="240" w:lineRule="auto"/>
              <w:ind w:firstLine="0"/>
              <w:jc w:val="center"/>
              <w:rPr>
                <w:rFonts w:cs="Times New Roman"/>
              </w:rPr>
            </w:pPr>
            <w:r w:rsidRPr="007464D9">
              <w:t>1/2/2018</w:t>
            </w:r>
          </w:p>
        </w:tc>
        <w:tc>
          <w:tcPr>
            <w:tcW w:w="1957" w:type="dxa"/>
            <w:vAlign w:val="center"/>
          </w:tcPr>
          <w:p w14:paraId="427B676B" w14:textId="77777777" w:rsidR="007560CD" w:rsidRPr="007464D9" w:rsidRDefault="007560CD" w:rsidP="007560CD">
            <w:pPr>
              <w:spacing w:line="240" w:lineRule="auto"/>
              <w:ind w:firstLine="0"/>
              <w:jc w:val="center"/>
              <w:rPr>
                <w:rFonts w:cs="Times New Roman"/>
              </w:rPr>
            </w:pPr>
            <w:r w:rsidRPr="007464D9">
              <w:rPr>
                <w:rFonts w:cs="Times New Roman"/>
              </w:rPr>
              <w:t xml:space="preserve">Vicente Requena Montejano. </w:t>
            </w:r>
          </w:p>
          <w:p w14:paraId="133B3B95" w14:textId="77777777" w:rsidR="007560CD" w:rsidRPr="007464D9" w:rsidRDefault="007560CD" w:rsidP="007560CD">
            <w:pPr>
              <w:spacing w:line="240" w:lineRule="auto"/>
              <w:ind w:firstLine="0"/>
              <w:jc w:val="center"/>
              <w:rPr>
                <w:rFonts w:cs="Times New Roman"/>
              </w:rPr>
            </w:pPr>
            <w:r w:rsidRPr="007464D9">
              <w:rPr>
                <w:rFonts w:cs="Times New Roman"/>
              </w:rPr>
              <w:t xml:space="preserve">Francisco José Polo Sánchez. </w:t>
            </w:r>
          </w:p>
          <w:p w14:paraId="62697016" w14:textId="77777777" w:rsidR="007560CD" w:rsidRPr="007464D9" w:rsidRDefault="007560CD" w:rsidP="007560CD">
            <w:pPr>
              <w:spacing w:line="240" w:lineRule="auto"/>
              <w:ind w:firstLine="0"/>
              <w:jc w:val="center"/>
              <w:rPr>
                <w:rFonts w:cs="Times New Roman"/>
              </w:rPr>
            </w:pPr>
            <w:r w:rsidRPr="007464D9">
              <w:rPr>
                <w:rFonts w:cs="Times New Roman"/>
              </w:rPr>
              <w:t xml:space="preserve">Antonio Fernández Diez. </w:t>
            </w:r>
          </w:p>
          <w:p w14:paraId="01FDD53C" w14:textId="77777777" w:rsidR="007560CD" w:rsidRDefault="007560CD" w:rsidP="007560CD">
            <w:pPr>
              <w:spacing w:line="240" w:lineRule="auto"/>
              <w:ind w:firstLine="0"/>
              <w:jc w:val="center"/>
              <w:rPr>
                <w:rFonts w:cs="Times New Roman"/>
              </w:rPr>
            </w:pPr>
            <w:r w:rsidRPr="007464D9">
              <w:rPr>
                <w:rFonts w:cs="Times New Roman"/>
              </w:rPr>
              <w:t>Gregorio Diaz Descalzo.</w:t>
            </w:r>
          </w:p>
          <w:p w14:paraId="01EA1F17" w14:textId="77777777" w:rsidR="007560CD" w:rsidRPr="007008F0" w:rsidRDefault="007560CD" w:rsidP="007560CD">
            <w:pPr>
              <w:spacing w:line="240" w:lineRule="auto"/>
              <w:ind w:firstLine="0"/>
              <w:jc w:val="center"/>
              <w:rPr>
                <w:rFonts w:cs="Times New Roman"/>
              </w:rPr>
            </w:pPr>
            <w:r>
              <w:rPr>
                <w:rFonts w:cs="Times New Roman"/>
              </w:rPr>
              <w:t>Enrique Brazález Segovia.</w:t>
            </w:r>
          </w:p>
          <w:p w14:paraId="0DB762FE" w14:textId="77777777" w:rsidR="007560CD" w:rsidRPr="007464D9" w:rsidRDefault="007560CD" w:rsidP="007560CD">
            <w:pPr>
              <w:spacing w:line="240" w:lineRule="auto"/>
              <w:ind w:firstLine="0"/>
              <w:jc w:val="center"/>
              <w:rPr>
                <w:rFonts w:cs="Times New Roman"/>
              </w:rPr>
            </w:pPr>
            <w:r w:rsidRPr="007464D9">
              <w:rPr>
                <w:rFonts w:cs="Times New Roman"/>
              </w:rPr>
              <w:t>Fernando Luján Martínez.</w:t>
            </w:r>
          </w:p>
        </w:tc>
        <w:tc>
          <w:tcPr>
            <w:tcW w:w="4253" w:type="dxa"/>
            <w:vAlign w:val="center"/>
          </w:tcPr>
          <w:p w14:paraId="4F5D6623" w14:textId="77777777" w:rsidR="007560CD" w:rsidRDefault="007560CD" w:rsidP="007560CD">
            <w:pPr>
              <w:pStyle w:val="Prrafodelista"/>
              <w:numPr>
                <w:ilvl w:val="0"/>
                <w:numId w:val="11"/>
              </w:numPr>
              <w:spacing w:line="240" w:lineRule="auto"/>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rPr>
                <w:lang w:eastAsia="es-ES" w:bidi="ar-SA"/>
              </w:rPr>
            </w:pPr>
            <w:r>
              <w:rPr>
                <w:lang w:eastAsia="es-ES" w:bidi="ar-SA"/>
              </w:rPr>
              <w:t>Ingeboards y SCADA.</w:t>
            </w:r>
          </w:p>
        </w:tc>
      </w:tr>
      <w:tr w:rsidR="007560CD" w14:paraId="558390BF" w14:textId="77777777" w:rsidTr="00CF2BF5">
        <w:tc>
          <w:tcPr>
            <w:tcW w:w="1951" w:type="dxa"/>
            <w:shd w:val="clear" w:color="auto" w:fill="D9E2F3" w:themeFill="accent1" w:themeFillTint="33"/>
            <w:vAlign w:val="center"/>
          </w:tcPr>
          <w:p w14:paraId="3F95D639" w14:textId="77777777" w:rsidR="007560CD" w:rsidRPr="005B2D11" w:rsidRDefault="007560CD" w:rsidP="007560CD">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7560CD">
            <w:pPr>
              <w:spacing w:line="240" w:lineRule="auto"/>
              <w:ind w:firstLine="0"/>
              <w:jc w:val="center"/>
            </w:pPr>
            <w:r>
              <w:t>2/2/2018</w:t>
            </w:r>
          </w:p>
        </w:tc>
        <w:tc>
          <w:tcPr>
            <w:tcW w:w="1957" w:type="dxa"/>
            <w:vAlign w:val="center"/>
          </w:tcPr>
          <w:p w14:paraId="52B2F9EE" w14:textId="77777777" w:rsidR="007560CD" w:rsidRPr="000E7DD0" w:rsidRDefault="007560CD" w:rsidP="007560CD">
            <w:pPr>
              <w:spacing w:line="240" w:lineRule="auto"/>
              <w:ind w:firstLine="0"/>
              <w:jc w:val="center"/>
              <w:rPr>
                <w:rFonts w:cs="Times New Roman"/>
              </w:rPr>
            </w:pPr>
            <w:r>
              <w:rPr>
                <w:rFonts w:cs="Times New Roman"/>
              </w:rPr>
              <w:t>Francisco José Polo Sánchez.</w:t>
            </w:r>
          </w:p>
          <w:p w14:paraId="372AFD32" w14:textId="77777777" w:rsidR="007560CD" w:rsidRPr="000E7DD0" w:rsidRDefault="007560CD" w:rsidP="007560CD">
            <w:pPr>
              <w:spacing w:line="240" w:lineRule="auto"/>
              <w:ind w:firstLine="0"/>
              <w:jc w:val="center"/>
              <w:rPr>
                <w:rFonts w:cs="Times New Roman"/>
              </w:rPr>
            </w:pPr>
            <w:r>
              <w:rPr>
                <w:rFonts w:cs="Times New Roman"/>
              </w:rPr>
              <w:t>Enrique Brazález Segovia.</w:t>
            </w:r>
          </w:p>
        </w:tc>
        <w:tc>
          <w:tcPr>
            <w:tcW w:w="4253" w:type="dxa"/>
            <w:vAlign w:val="center"/>
          </w:tcPr>
          <w:p w14:paraId="074049EC" w14:textId="77777777" w:rsidR="007560CD" w:rsidRDefault="007560CD" w:rsidP="007560CD">
            <w:pPr>
              <w:pStyle w:val="Prrafodelista"/>
              <w:numPr>
                <w:ilvl w:val="0"/>
                <w:numId w:val="11"/>
              </w:numPr>
              <w:spacing w:line="240" w:lineRule="auto"/>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3EBF8CA6" w14:textId="77777777" w:rsidR="007560CD" w:rsidRDefault="007560CD" w:rsidP="007560CD">
            <w:pPr>
              <w:pStyle w:val="Prrafodelista"/>
              <w:numPr>
                <w:ilvl w:val="0"/>
                <w:numId w:val="11"/>
              </w:numPr>
              <w:spacing w:line="240" w:lineRule="auto"/>
              <w:rPr>
                <w:lang w:eastAsia="es-ES" w:bidi="ar-SA"/>
              </w:rPr>
            </w:pPr>
            <w:r>
              <w:rPr>
                <w:lang w:eastAsia="es-ES" w:bidi="ar-SA"/>
              </w:rPr>
              <w:t>Nociones de energía eólica para tener en cuenta.</w:t>
            </w:r>
          </w:p>
        </w:tc>
      </w:tr>
    </w:tbl>
    <w:p w14:paraId="14A0C55C" w14:textId="19BA8298" w:rsidR="00A128C4" w:rsidRDefault="00A128C4" w:rsidP="00A128C4">
      <w:pPr>
        <w:pStyle w:val="Captulo-Nivel2"/>
      </w:pPr>
      <w:bookmarkStart w:id="128" w:name="_Toc515280022"/>
      <w:r>
        <w:t>Desarrollo del sprint</w:t>
      </w:r>
      <w:bookmarkEnd w:id="128"/>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49947F4" w14:textId="2958277E" w:rsidR="00F10836" w:rsidRPr="00F10836" w:rsidRDefault="00F10836" w:rsidP="00F10836">
      <w:pPr>
        <w:pStyle w:val="Prrafodelista"/>
        <w:numPr>
          <w:ilvl w:val="0"/>
          <w:numId w:val="45"/>
        </w:numPr>
        <w:rPr>
          <w:b/>
        </w:rPr>
      </w:pPr>
      <w:r w:rsidRPr="00F10836">
        <w:rPr>
          <w:b/>
        </w:rPr>
        <w:t>Curso de Energía Eólica.</w:t>
      </w:r>
    </w:p>
    <w:p w14:paraId="46E637D7" w14:textId="662AE591"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w:t>
      </w:r>
      <w:r>
        <w:rPr>
          <w:lang w:eastAsia="es-ES" w:bidi="ar-SA"/>
        </w:rPr>
        <w:lastRenderedPageBreak/>
        <w:t xml:space="preserve">funcionamiento base de un aerogenerador, así como todos los factores que le pueden influir. 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AC166E">
        <w:t xml:space="preserve">Tabla </w:t>
      </w:r>
      <w:r w:rsidR="00AC166E">
        <w:rPr>
          <w:noProof/>
        </w:rPr>
        <w:t>12</w:t>
      </w:r>
      <w:r w:rsidR="007560CD">
        <w:rPr>
          <w:lang w:eastAsia="es-ES" w:bidi="ar-SA"/>
        </w:rPr>
        <w:fldChar w:fldCharType="end"/>
      </w:r>
      <w:r w:rsidR="007560CD">
        <w:rPr>
          <w:lang w:eastAsia="es-ES" w:bidi="ar-SA"/>
        </w:rPr>
        <w:t xml:space="preserve">. </w:t>
      </w:r>
    </w:p>
    <w:p w14:paraId="5A5CE750" w14:textId="0B097CFB"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w:t>
      </w:r>
      <w:proofErr w:type="spellStart"/>
      <w:r w:rsidR="00F10836">
        <w:rPr>
          <w:lang w:eastAsia="es-ES" w:bidi="ar-SA"/>
        </w:rPr>
        <w:t>PLCs</w:t>
      </w:r>
      <w:proofErr w:type="spellEnd"/>
      <w:r w:rsidR="00F10836">
        <w:rPr>
          <w:lang w:eastAsia="es-ES" w:bidi="ar-SA"/>
        </w:rPr>
        <w:t xml:space="preserve"> </w:t>
      </w:r>
      <w:r>
        <w:rPr>
          <w:lang w:eastAsia="es-ES" w:bidi="ar-SA"/>
        </w:rPr>
        <w:t>a tiempo real es</w:t>
      </w:r>
      <w:r w:rsidR="00F10836">
        <w:rPr>
          <w:lang w:eastAsia="es-ES" w:bidi="ar-SA"/>
        </w:rPr>
        <w:t xml:space="preserve"> complicado, debido a que los clientes del </w:t>
      </w:r>
      <w:proofErr w:type="spellStart"/>
      <w:r w:rsidR="00F10836">
        <w:rPr>
          <w:lang w:eastAsia="es-ES" w:bidi="ar-SA"/>
        </w:rPr>
        <w:t>Product</w:t>
      </w:r>
      <w:proofErr w:type="spellEnd"/>
      <w:r w:rsidR="00F10836">
        <w:rPr>
          <w:lang w:eastAsia="es-ES" w:bidi="ar-SA"/>
        </w:rPr>
        <w:t xml:space="preserve"> </w:t>
      </w:r>
      <w:proofErr w:type="spellStart"/>
      <w:r w:rsidR="00F10836">
        <w:rPr>
          <w:lang w:eastAsia="es-ES" w:bidi="ar-SA"/>
        </w:rPr>
        <w:t>Owner</w:t>
      </w:r>
      <w:proofErr w:type="spellEnd"/>
      <w:r w:rsidR="00F10836">
        <w:rPr>
          <w:lang w:eastAsia="es-ES" w:bidi="ar-SA"/>
        </w:rPr>
        <w:t xml:space="preserve"> no quieren proporcionar s</w:t>
      </w:r>
      <w:r w:rsidR="004C0950">
        <w:rPr>
          <w:lang w:eastAsia="es-ES" w:bidi="ar-SA"/>
        </w:rPr>
        <w:t>u información</w:t>
      </w:r>
      <w:r w:rsidR="00F10836">
        <w:rPr>
          <w:lang w:eastAsia="es-ES" w:bidi="ar-SA"/>
        </w:rPr>
        <w:t xml:space="preserve">. </w:t>
      </w:r>
    </w:p>
    <w:p w14:paraId="3922C68C" w14:textId="0508D494" w:rsidR="00F10836" w:rsidRDefault="00F10836" w:rsidP="00F10836">
      <w:pPr>
        <w:pStyle w:val="Descripcin"/>
        <w:keepNext/>
      </w:pPr>
      <w:bookmarkStart w:id="129" w:name="_Ref508622789"/>
      <w:bookmarkStart w:id="130" w:name="_Ref508622784"/>
      <w:bookmarkStart w:id="131" w:name="_Toc515279957"/>
      <w:r>
        <w:t xml:space="preserve">Tabla </w:t>
      </w:r>
      <w:r>
        <w:fldChar w:fldCharType="begin"/>
      </w:r>
      <w:r>
        <w:instrText xml:space="preserve"> SEQ Tabla \* ARABIC </w:instrText>
      </w:r>
      <w:r>
        <w:fldChar w:fldCharType="separate"/>
      </w:r>
      <w:r w:rsidR="00F10041">
        <w:rPr>
          <w:noProof/>
        </w:rPr>
        <w:t>12</w:t>
      </w:r>
      <w:r>
        <w:fldChar w:fldCharType="end"/>
      </w:r>
      <w:bookmarkEnd w:id="129"/>
      <w:r>
        <w:t>.</w:t>
      </w:r>
      <w:r w:rsidRPr="00731AF7">
        <w:t>Conclusiones de curso introductorio de energía eólica.</w:t>
      </w:r>
      <w:bookmarkEnd w:id="130"/>
      <w:bookmarkEnd w:id="131"/>
    </w:p>
    <w:tbl>
      <w:tblPr>
        <w:tblStyle w:val="Tablaconcuadrcula1"/>
        <w:tblW w:w="0" w:type="auto"/>
        <w:jc w:val="center"/>
        <w:tblLook w:val="04A0" w:firstRow="1" w:lastRow="0" w:firstColumn="1" w:lastColumn="0" w:noHBand="0" w:noVBand="1"/>
      </w:tblPr>
      <w:tblGrid>
        <w:gridCol w:w="1980"/>
        <w:gridCol w:w="3969"/>
        <w:gridCol w:w="2545"/>
      </w:tblGrid>
      <w:tr w:rsidR="00F10836" w:rsidRPr="00BB1BB0" w14:paraId="350CB62B" w14:textId="77777777" w:rsidTr="00C150BA">
        <w:trPr>
          <w:jc w:val="center"/>
        </w:trPr>
        <w:tc>
          <w:tcPr>
            <w:tcW w:w="1980" w:type="dxa"/>
            <w:shd w:val="clear" w:color="auto" w:fill="E7E6E6" w:themeFill="background2"/>
            <w:vAlign w:val="center"/>
          </w:tcPr>
          <w:p w14:paraId="0627C493" w14:textId="77777777" w:rsidR="00F10836" w:rsidRPr="00BB1BB0" w:rsidRDefault="00F10836" w:rsidP="004C0950">
            <w:pPr>
              <w:spacing w:line="240" w:lineRule="auto"/>
              <w:ind w:firstLine="0"/>
              <w:jc w:val="center"/>
              <w:rPr>
                <w:b/>
                <w:i/>
                <w:u w:val="single"/>
                <w:lang w:val="es-ES_tradnl"/>
              </w:rPr>
            </w:pPr>
            <w:r w:rsidRPr="00BB1BB0">
              <w:rPr>
                <w:b/>
                <w:i/>
                <w:u w:val="single"/>
                <w:lang w:val="es-ES_tradnl"/>
              </w:rPr>
              <w:t>Nombre</w:t>
            </w:r>
          </w:p>
        </w:tc>
        <w:tc>
          <w:tcPr>
            <w:tcW w:w="3969" w:type="dxa"/>
            <w:shd w:val="clear" w:color="auto" w:fill="E7E6E6" w:themeFill="background2"/>
          </w:tcPr>
          <w:p w14:paraId="3EACFB77"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Descripción</w:t>
            </w:r>
          </w:p>
        </w:tc>
        <w:tc>
          <w:tcPr>
            <w:tcW w:w="2545" w:type="dxa"/>
            <w:shd w:val="clear" w:color="auto" w:fill="E7E6E6" w:themeFill="background2"/>
          </w:tcPr>
          <w:p w14:paraId="0D37E9B0" w14:textId="77777777" w:rsidR="00F10836" w:rsidRPr="00BB1BB0" w:rsidRDefault="00F10836" w:rsidP="007560CD">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F10836" w:rsidRPr="00BB1BB0" w14:paraId="7950462A" w14:textId="77777777" w:rsidTr="00CF2BF5">
        <w:trPr>
          <w:jc w:val="center"/>
        </w:trPr>
        <w:tc>
          <w:tcPr>
            <w:tcW w:w="1980" w:type="dxa"/>
            <w:shd w:val="clear" w:color="auto" w:fill="D9E2F3" w:themeFill="accent1" w:themeFillTint="33"/>
            <w:vAlign w:val="center"/>
          </w:tcPr>
          <w:p w14:paraId="43B5500F" w14:textId="77777777" w:rsidR="00F10836" w:rsidRPr="00BB1BB0" w:rsidRDefault="00F10836" w:rsidP="004C0950">
            <w:pPr>
              <w:spacing w:line="240" w:lineRule="auto"/>
              <w:ind w:firstLine="0"/>
              <w:jc w:val="center"/>
              <w:rPr>
                <w:lang w:val="es-ES_tradnl"/>
              </w:rPr>
            </w:pPr>
            <w:r w:rsidRPr="00BB1BB0">
              <w:rPr>
                <w:lang w:val="es-ES_tradnl"/>
              </w:rPr>
              <w:t>Potencia nominal</w:t>
            </w:r>
          </w:p>
        </w:tc>
        <w:tc>
          <w:tcPr>
            <w:tcW w:w="3969" w:type="dxa"/>
            <w:shd w:val="clear" w:color="auto" w:fill="FFFFFF" w:themeFill="background1"/>
          </w:tcPr>
          <w:p w14:paraId="1DCD3162" w14:textId="77777777" w:rsidR="00F10836" w:rsidRPr="00BB1BB0" w:rsidRDefault="00F10836" w:rsidP="007560CD">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shd w:val="clear" w:color="auto" w:fill="FFFFFF" w:themeFill="background1"/>
          </w:tcPr>
          <w:p w14:paraId="63EC3F96" w14:textId="77777777" w:rsidR="00F10836" w:rsidRPr="00BB1BB0" w:rsidRDefault="00F10836" w:rsidP="007560CD">
            <w:pPr>
              <w:spacing w:line="240" w:lineRule="auto"/>
              <w:ind w:firstLine="0"/>
              <w:jc w:val="center"/>
              <w:rPr>
                <w:lang w:val="es-ES_tradnl"/>
              </w:rPr>
            </w:pPr>
            <w:r w:rsidRPr="00BB1BB0">
              <w:rPr>
                <w:lang w:val="es-ES_tradnl"/>
              </w:rPr>
              <w:t>1500 W</w:t>
            </w:r>
          </w:p>
        </w:tc>
      </w:tr>
      <w:tr w:rsidR="00F10836" w:rsidRPr="00BB1BB0" w14:paraId="1E9B4128" w14:textId="77777777" w:rsidTr="00CF2BF5">
        <w:trPr>
          <w:jc w:val="center"/>
        </w:trPr>
        <w:tc>
          <w:tcPr>
            <w:tcW w:w="1980" w:type="dxa"/>
            <w:shd w:val="clear" w:color="auto" w:fill="D9E2F3" w:themeFill="accent1" w:themeFillTint="33"/>
            <w:vAlign w:val="center"/>
          </w:tcPr>
          <w:p w14:paraId="17A0AFF2" w14:textId="77777777" w:rsidR="00F10836" w:rsidRPr="00BB1BB0" w:rsidRDefault="00F10836" w:rsidP="004C0950">
            <w:pPr>
              <w:spacing w:line="240" w:lineRule="auto"/>
              <w:ind w:firstLine="0"/>
              <w:jc w:val="center"/>
              <w:rPr>
                <w:lang w:val="es-ES_tradnl"/>
              </w:rPr>
            </w:pPr>
            <w:r w:rsidRPr="00BB1BB0">
              <w:rPr>
                <w:lang w:val="es-ES_tradnl"/>
              </w:rPr>
              <w:t>Rango de viento</w:t>
            </w:r>
          </w:p>
        </w:tc>
        <w:tc>
          <w:tcPr>
            <w:tcW w:w="3969" w:type="dxa"/>
            <w:shd w:val="clear" w:color="auto" w:fill="FFFFFF" w:themeFill="background1"/>
          </w:tcPr>
          <w:p w14:paraId="0A8AA5F8" w14:textId="63BA15BE" w:rsidR="00F10836" w:rsidRPr="00C150BA" w:rsidRDefault="00F10836" w:rsidP="00C150BA">
            <w:pPr>
              <w:spacing w:line="240" w:lineRule="auto"/>
              <w:ind w:firstLine="0"/>
              <w:jc w:val="center"/>
              <w:rPr>
                <w:lang w:val="es-ES_tradnl"/>
              </w:rPr>
            </w:pPr>
          </w:p>
        </w:tc>
        <w:tc>
          <w:tcPr>
            <w:tcW w:w="2545" w:type="dxa"/>
            <w:shd w:val="clear" w:color="auto" w:fill="FFFFFF" w:themeFill="background1"/>
          </w:tcPr>
          <w:p w14:paraId="040DC069" w14:textId="77777777" w:rsidR="00F10836" w:rsidRPr="00BB1BB0" w:rsidRDefault="00F10836" w:rsidP="007560CD">
            <w:pPr>
              <w:spacing w:line="240" w:lineRule="auto"/>
              <w:ind w:firstLine="0"/>
              <w:jc w:val="center"/>
              <w:rPr>
                <w:lang w:val="es-ES_tradnl"/>
              </w:rPr>
            </w:pPr>
            <w:r w:rsidRPr="00BB1BB0">
              <w:rPr>
                <w:lang w:val="es-ES_tradnl"/>
              </w:rPr>
              <w:t>4 -25 m/s</w:t>
            </w:r>
          </w:p>
        </w:tc>
      </w:tr>
      <w:tr w:rsidR="00F10836" w:rsidRPr="00BB1BB0" w14:paraId="479404DA" w14:textId="77777777" w:rsidTr="00CF2BF5">
        <w:trPr>
          <w:jc w:val="center"/>
        </w:trPr>
        <w:tc>
          <w:tcPr>
            <w:tcW w:w="1980" w:type="dxa"/>
            <w:shd w:val="clear" w:color="auto" w:fill="D9E2F3" w:themeFill="accent1" w:themeFillTint="33"/>
            <w:vAlign w:val="center"/>
          </w:tcPr>
          <w:p w14:paraId="451F5A2C" w14:textId="25835070" w:rsidR="00F10836" w:rsidRPr="00BB1BB0" w:rsidRDefault="00F10836" w:rsidP="004C0950">
            <w:pPr>
              <w:spacing w:line="240" w:lineRule="auto"/>
              <w:ind w:firstLine="0"/>
              <w:jc w:val="center"/>
              <w:rPr>
                <w:lang w:val="es-ES_tradnl"/>
              </w:rPr>
            </w:pPr>
            <w:r w:rsidRPr="00BB1BB0">
              <w:rPr>
                <w:lang w:val="es-ES_tradnl"/>
              </w:rPr>
              <w:t>Tensión</w:t>
            </w:r>
          </w:p>
        </w:tc>
        <w:tc>
          <w:tcPr>
            <w:tcW w:w="3969" w:type="dxa"/>
            <w:shd w:val="clear" w:color="auto" w:fill="FFFFFF" w:themeFill="background1"/>
          </w:tcPr>
          <w:p w14:paraId="5ED31E21" w14:textId="77777777" w:rsidR="00F10836" w:rsidRPr="00BB1BB0" w:rsidRDefault="00F10836" w:rsidP="007560CD">
            <w:pPr>
              <w:spacing w:line="240" w:lineRule="auto"/>
              <w:ind w:firstLine="0"/>
              <w:jc w:val="left"/>
              <w:rPr>
                <w:lang w:val="es-ES_tradnl"/>
              </w:rPr>
            </w:pPr>
            <w:r w:rsidRPr="00BB1BB0">
              <w:rPr>
                <w:lang w:val="es-ES_tradnl"/>
              </w:rPr>
              <w:t>La tensión que sale del generador para la estación distribuidora</w:t>
            </w:r>
          </w:p>
        </w:tc>
        <w:tc>
          <w:tcPr>
            <w:tcW w:w="2545" w:type="dxa"/>
            <w:shd w:val="clear" w:color="auto" w:fill="FFFFFF" w:themeFill="background1"/>
          </w:tcPr>
          <w:p w14:paraId="6437B127" w14:textId="77777777" w:rsidR="00F10836" w:rsidRPr="00BB1BB0" w:rsidRDefault="00F10836" w:rsidP="007560CD">
            <w:pPr>
              <w:spacing w:line="240" w:lineRule="auto"/>
              <w:ind w:firstLine="0"/>
              <w:jc w:val="center"/>
              <w:rPr>
                <w:lang w:val="es-ES_tradnl"/>
              </w:rPr>
            </w:pPr>
            <w:r w:rsidRPr="00BB1BB0">
              <w:rPr>
                <w:lang w:val="es-ES_tradnl"/>
              </w:rPr>
              <w:t>690 V – 12000 V</w:t>
            </w:r>
          </w:p>
        </w:tc>
      </w:tr>
      <w:tr w:rsidR="00F10836" w:rsidRPr="00BB1BB0" w14:paraId="3202EC1D" w14:textId="77777777" w:rsidTr="00CF2BF5">
        <w:trPr>
          <w:jc w:val="center"/>
        </w:trPr>
        <w:tc>
          <w:tcPr>
            <w:tcW w:w="1980" w:type="dxa"/>
            <w:shd w:val="clear" w:color="auto" w:fill="D9E2F3" w:themeFill="accent1" w:themeFillTint="33"/>
            <w:vAlign w:val="center"/>
          </w:tcPr>
          <w:p w14:paraId="148AF750" w14:textId="77777777" w:rsidR="00F10836" w:rsidRPr="00BB1BB0" w:rsidRDefault="00F10836" w:rsidP="004C0950">
            <w:pPr>
              <w:spacing w:line="240" w:lineRule="auto"/>
              <w:ind w:firstLine="0"/>
              <w:jc w:val="center"/>
              <w:rPr>
                <w:lang w:val="es-ES_tradnl"/>
              </w:rPr>
            </w:pPr>
            <w:r w:rsidRPr="00BB1BB0">
              <w:rPr>
                <w:lang w:val="es-ES_tradnl"/>
              </w:rPr>
              <w:t>Giro del rotor</w:t>
            </w:r>
          </w:p>
        </w:tc>
        <w:tc>
          <w:tcPr>
            <w:tcW w:w="3969" w:type="dxa"/>
            <w:shd w:val="clear" w:color="auto" w:fill="FFFFFF" w:themeFill="background1"/>
          </w:tcPr>
          <w:p w14:paraId="323E82EB" w14:textId="77777777" w:rsidR="00F10836" w:rsidRPr="00BB1BB0" w:rsidRDefault="00F10836" w:rsidP="007560CD">
            <w:pPr>
              <w:spacing w:line="240" w:lineRule="auto"/>
              <w:ind w:firstLine="0"/>
              <w:jc w:val="left"/>
              <w:rPr>
                <w:lang w:val="es-ES_tradnl"/>
              </w:rPr>
            </w:pPr>
            <w:r w:rsidRPr="00BB1BB0">
              <w:rPr>
                <w:lang w:val="es-ES_tradnl"/>
              </w:rPr>
              <w:t xml:space="preserve">El giro del rotor </w:t>
            </w:r>
          </w:p>
        </w:tc>
        <w:tc>
          <w:tcPr>
            <w:tcW w:w="2545" w:type="dxa"/>
            <w:shd w:val="clear" w:color="auto" w:fill="FFFFFF" w:themeFill="background1"/>
          </w:tcPr>
          <w:p w14:paraId="23313675" w14:textId="77777777" w:rsidR="00F10836" w:rsidRPr="00BB1BB0" w:rsidRDefault="00F10836" w:rsidP="007560CD">
            <w:pPr>
              <w:spacing w:line="240" w:lineRule="auto"/>
              <w:ind w:firstLine="0"/>
              <w:jc w:val="center"/>
              <w:rPr>
                <w:lang w:val="es-ES_tradnl"/>
              </w:rPr>
            </w:pPr>
            <w:r w:rsidRPr="00BB1BB0">
              <w:rPr>
                <w:lang w:val="es-ES_tradnl"/>
              </w:rPr>
              <w:t>10 – 30 rpm</w:t>
            </w:r>
          </w:p>
        </w:tc>
      </w:tr>
      <w:tr w:rsidR="00F10836" w:rsidRPr="00BB1BB0" w14:paraId="58C7BAEB" w14:textId="77777777" w:rsidTr="00CF2BF5">
        <w:trPr>
          <w:jc w:val="center"/>
        </w:trPr>
        <w:tc>
          <w:tcPr>
            <w:tcW w:w="1980" w:type="dxa"/>
            <w:shd w:val="clear" w:color="auto" w:fill="D9E2F3" w:themeFill="accent1" w:themeFillTint="33"/>
            <w:vAlign w:val="center"/>
          </w:tcPr>
          <w:p w14:paraId="3528E48F" w14:textId="77777777" w:rsidR="00F10836" w:rsidRPr="00BB1BB0" w:rsidRDefault="00F10836" w:rsidP="004C0950">
            <w:pPr>
              <w:spacing w:line="240" w:lineRule="auto"/>
              <w:ind w:firstLine="0"/>
              <w:jc w:val="center"/>
              <w:rPr>
                <w:lang w:val="es-ES_tradnl"/>
              </w:rPr>
            </w:pPr>
            <w:r w:rsidRPr="00BB1BB0">
              <w:rPr>
                <w:lang w:val="es-ES_tradnl"/>
              </w:rPr>
              <w:t>Palas</w:t>
            </w:r>
          </w:p>
        </w:tc>
        <w:tc>
          <w:tcPr>
            <w:tcW w:w="3969" w:type="dxa"/>
            <w:shd w:val="clear" w:color="auto" w:fill="FFFFFF" w:themeFill="background1"/>
          </w:tcPr>
          <w:p w14:paraId="7CD51B7C" w14:textId="77777777" w:rsidR="00F10836" w:rsidRPr="00BB1BB0" w:rsidRDefault="00F10836" w:rsidP="007560CD">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shd w:val="clear" w:color="auto" w:fill="FFFFFF" w:themeFill="background1"/>
          </w:tcPr>
          <w:p w14:paraId="168C6693" w14:textId="77777777" w:rsidR="00F10836" w:rsidRPr="00BB1BB0" w:rsidRDefault="00F10836" w:rsidP="007560CD">
            <w:pPr>
              <w:spacing w:line="240" w:lineRule="auto"/>
              <w:ind w:firstLine="0"/>
              <w:jc w:val="center"/>
              <w:rPr>
                <w:lang w:val="es-ES_tradnl"/>
              </w:rPr>
            </w:pPr>
            <w:r w:rsidRPr="00BB1BB0">
              <w:rPr>
                <w:lang w:val="es-ES_tradnl"/>
              </w:rPr>
              <w:t>2 posiciones</w:t>
            </w:r>
          </w:p>
          <w:p w14:paraId="2347D911" w14:textId="77777777" w:rsidR="00F10836" w:rsidRPr="00BB1BB0" w:rsidRDefault="00F10836" w:rsidP="007560CD">
            <w:pPr>
              <w:spacing w:line="240" w:lineRule="auto"/>
              <w:ind w:firstLine="0"/>
              <w:jc w:val="center"/>
              <w:rPr>
                <w:lang w:val="es-ES_tradnl"/>
              </w:rPr>
            </w:pPr>
            <w:r w:rsidRPr="00BB1BB0">
              <w:rPr>
                <w:lang w:val="es-ES_tradnl"/>
              </w:rPr>
              <w:t>0º Barlovento (máximo rendimiento)</w:t>
            </w:r>
          </w:p>
          <w:p w14:paraId="165F157B" w14:textId="77777777" w:rsidR="00F10836" w:rsidRPr="00BB1BB0" w:rsidRDefault="00F10836" w:rsidP="007560CD">
            <w:pPr>
              <w:spacing w:line="240" w:lineRule="auto"/>
              <w:ind w:firstLine="0"/>
              <w:jc w:val="center"/>
              <w:rPr>
                <w:lang w:val="es-ES_tradnl"/>
              </w:rPr>
            </w:pPr>
            <w:r w:rsidRPr="00BB1BB0">
              <w:rPr>
                <w:lang w:val="es-ES_tradnl"/>
              </w:rPr>
              <w:t>90 º Bandera (mínimo rendimiento)</w:t>
            </w:r>
          </w:p>
        </w:tc>
      </w:tr>
      <w:tr w:rsidR="00F10836" w:rsidRPr="00BB1BB0" w14:paraId="7373A314" w14:textId="77777777" w:rsidTr="00CF2BF5">
        <w:trPr>
          <w:jc w:val="center"/>
        </w:trPr>
        <w:tc>
          <w:tcPr>
            <w:tcW w:w="1980" w:type="dxa"/>
            <w:shd w:val="clear" w:color="auto" w:fill="D9E2F3" w:themeFill="accent1" w:themeFillTint="33"/>
            <w:vAlign w:val="center"/>
          </w:tcPr>
          <w:p w14:paraId="015A9BCC" w14:textId="77777777" w:rsidR="00F10836" w:rsidRPr="00BB1BB0" w:rsidRDefault="00F10836" w:rsidP="004C0950">
            <w:pPr>
              <w:spacing w:line="240" w:lineRule="auto"/>
              <w:ind w:firstLine="0"/>
              <w:jc w:val="center"/>
              <w:rPr>
                <w:lang w:val="es-ES_tradnl"/>
              </w:rPr>
            </w:pPr>
            <w:proofErr w:type="spellStart"/>
            <w:r w:rsidRPr="00BB1BB0">
              <w:rPr>
                <w:lang w:val="es-ES_tradnl"/>
              </w:rPr>
              <w:t>Nacelle</w:t>
            </w:r>
            <w:proofErr w:type="spellEnd"/>
          </w:p>
        </w:tc>
        <w:tc>
          <w:tcPr>
            <w:tcW w:w="3969" w:type="dxa"/>
            <w:shd w:val="clear" w:color="auto" w:fill="FFFFFF" w:themeFill="background1"/>
          </w:tcPr>
          <w:p w14:paraId="0C178D19" w14:textId="77777777" w:rsidR="00F10836" w:rsidRPr="00BB1BB0" w:rsidRDefault="00F10836" w:rsidP="007560CD">
            <w:pPr>
              <w:spacing w:line="240" w:lineRule="auto"/>
              <w:ind w:firstLine="0"/>
              <w:jc w:val="left"/>
              <w:rPr>
                <w:lang w:val="es-ES_tradnl"/>
              </w:rPr>
            </w:pPr>
            <w:r w:rsidRPr="00BB1BB0">
              <w:rPr>
                <w:lang w:val="es-ES_tradnl"/>
              </w:rPr>
              <w:t>Góndola</w:t>
            </w:r>
          </w:p>
        </w:tc>
        <w:tc>
          <w:tcPr>
            <w:tcW w:w="2545" w:type="dxa"/>
            <w:shd w:val="clear" w:color="auto" w:fill="FFFFFF" w:themeFill="background1"/>
          </w:tcPr>
          <w:p w14:paraId="7E8C9D18" w14:textId="77777777" w:rsidR="00F10836" w:rsidRPr="00BB1BB0" w:rsidRDefault="00F10836" w:rsidP="007560CD">
            <w:pPr>
              <w:spacing w:line="240" w:lineRule="auto"/>
              <w:ind w:firstLine="0"/>
              <w:jc w:val="center"/>
              <w:rPr>
                <w:lang w:val="es-ES_tradnl"/>
              </w:rPr>
            </w:pPr>
            <w:r w:rsidRPr="00BB1BB0">
              <w:rPr>
                <w:lang w:val="es-ES_tradnl"/>
              </w:rPr>
              <w:t>-</w:t>
            </w:r>
          </w:p>
        </w:tc>
      </w:tr>
      <w:tr w:rsidR="00F10836" w:rsidRPr="00BB1BB0" w14:paraId="555760C8" w14:textId="77777777" w:rsidTr="00CF2BF5">
        <w:trPr>
          <w:jc w:val="center"/>
        </w:trPr>
        <w:tc>
          <w:tcPr>
            <w:tcW w:w="1980" w:type="dxa"/>
            <w:shd w:val="clear" w:color="auto" w:fill="D9E2F3" w:themeFill="accent1" w:themeFillTint="33"/>
            <w:vAlign w:val="center"/>
          </w:tcPr>
          <w:p w14:paraId="36443A84" w14:textId="77777777" w:rsidR="00F10836" w:rsidRPr="00BB1BB0" w:rsidRDefault="00F10836" w:rsidP="004C0950">
            <w:pPr>
              <w:spacing w:line="240" w:lineRule="auto"/>
              <w:ind w:firstLine="0"/>
              <w:jc w:val="center"/>
              <w:rPr>
                <w:lang w:val="es-ES_tradnl"/>
              </w:rPr>
            </w:pPr>
            <w:r w:rsidRPr="00BB1BB0">
              <w:rPr>
                <w:lang w:val="es-ES_tradnl"/>
              </w:rPr>
              <w:t>Rotor</w:t>
            </w:r>
          </w:p>
        </w:tc>
        <w:tc>
          <w:tcPr>
            <w:tcW w:w="3969" w:type="dxa"/>
            <w:shd w:val="clear" w:color="auto" w:fill="FFFFFF" w:themeFill="background1"/>
          </w:tcPr>
          <w:p w14:paraId="7285A45B" w14:textId="77777777" w:rsidR="00F10836" w:rsidRPr="00BB1BB0" w:rsidRDefault="00F10836" w:rsidP="007560CD">
            <w:pPr>
              <w:spacing w:line="240" w:lineRule="auto"/>
              <w:ind w:firstLine="0"/>
              <w:jc w:val="left"/>
              <w:rPr>
                <w:lang w:val="es-ES_tradnl"/>
              </w:rPr>
            </w:pPr>
            <w:r w:rsidRPr="00BB1BB0">
              <w:rPr>
                <w:lang w:val="es-ES_tradnl"/>
              </w:rPr>
              <w:t>Cono y palas</w:t>
            </w:r>
          </w:p>
        </w:tc>
        <w:tc>
          <w:tcPr>
            <w:tcW w:w="2545" w:type="dxa"/>
            <w:shd w:val="clear" w:color="auto" w:fill="FFFFFF" w:themeFill="background1"/>
          </w:tcPr>
          <w:p w14:paraId="0BFF1F10" w14:textId="77777777" w:rsidR="00F10836" w:rsidRPr="00BB1BB0" w:rsidRDefault="00F10836" w:rsidP="007560CD">
            <w:pPr>
              <w:spacing w:line="240" w:lineRule="auto"/>
              <w:ind w:firstLine="0"/>
              <w:jc w:val="center"/>
              <w:rPr>
                <w:lang w:val="es-ES_tradnl"/>
              </w:rPr>
            </w:pPr>
            <w:r>
              <w:rPr>
                <w:lang w:val="es-ES_tradnl"/>
              </w:rPr>
              <w:t>-</w:t>
            </w:r>
          </w:p>
        </w:tc>
      </w:tr>
      <w:tr w:rsidR="00F10836" w:rsidRPr="00BB1BB0" w14:paraId="1EBAE741" w14:textId="77777777" w:rsidTr="00CF2BF5">
        <w:trPr>
          <w:jc w:val="center"/>
        </w:trPr>
        <w:tc>
          <w:tcPr>
            <w:tcW w:w="1980" w:type="dxa"/>
            <w:shd w:val="clear" w:color="auto" w:fill="D9E2F3" w:themeFill="accent1" w:themeFillTint="33"/>
            <w:vAlign w:val="center"/>
          </w:tcPr>
          <w:p w14:paraId="1428CCCC" w14:textId="77777777" w:rsidR="00F10836" w:rsidRPr="00BB1BB0" w:rsidRDefault="00F10836" w:rsidP="004C0950">
            <w:pPr>
              <w:spacing w:line="240" w:lineRule="auto"/>
              <w:ind w:firstLine="0"/>
              <w:jc w:val="center"/>
              <w:rPr>
                <w:lang w:val="es-ES_tradnl"/>
              </w:rPr>
            </w:pPr>
            <w:r w:rsidRPr="00BB1BB0">
              <w:rPr>
                <w:lang w:val="es-ES_tradnl"/>
              </w:rPr>
              <w:t>Pitch</w:t>
            </w:r>
          </w:p>
        </w:tc>
        <w:tc>
          <w:tcPr>
            <w:tcW w:w="3969" w:type="dxa"/>
            <w:shd w:val="clear" w:color="auto" w:fill="FFFFFF" w:themeFill="background1"/>
          </w:tcPr>
          <w:p w14:paraId="7C457669" w14:textId="77777777" w:rsidR="00F10836" w:rsidRPr="00BB1BB0" w:rsidRDefault="00F10836" w:rsidP="007560CD">
            <w:pPr>
              <w:spacing w:line="240" w:lineRule="auto"/>
              <w:ind w:firstLine="0"/>
              <w:jc w:val="left"/>
              <w:rPr>
                <w:lang w:val="es-ES_tradnl"/>
              </w:rPr>
            </w:pPr>
            <w:r w:rsidRPr="00BB1BB0">
              <w:rPr>
                <w:lang w:val="es-ES_tradnl"/>
              </w:rPr>
              <w:t>Giro de las aspas sobre el cono para cambiar su grado (de 0 a 90)</w:t>
            </w:r>
          </w:p>
        </w:tc>
        <w:tc>
          <w:tcPr>
            <w:tcW w:w="2545" w:type="dxa"/>
            <w:shd w:val="clear" w:color="auto" w:fill="FFFFFF" w:themeFill="background1"/>
          </w:tcPr>
          <w:p w14:paraId="0FDCA537" w14:textId="77777777" w:rsidR="00F10836" w:rsidRPr="00BB1BB0" w:rsidRDefault="00F10836" w:rsidP="007560CD">
            <w:pPr>
              <w:spacing w:line="240" w:lineRule="auto"/>
              <w:ind w:firstLine="0"/>
              <w:jc w:val="center"/>
              <w:rPr>
                <w:lang w:val="es-ES_tradnl"/>
              </w:rPr>
            </w:pPr>
            <w:r w:rsidRPr="00BB1BB0">
              <w:rPr>
                <w:lang w:val="es-ES_tradnl"/>
              </w:rPr>
              <w:t>Es un pitch eléctrico</w:t>
            </w:r>
          </w:p>
        </w:tc>
      </w:tr>
      <w:tr w:rsidR="00F10836" w:rsidRPr="00BB1BB0" w14:paraId="115A31D7" w14:textId="77777777" w:rsidTr="00CF2BF5">
        <w:trPr>
          <w:jc w:val="center"/>
        </w:trPr>
        <w:tc>
          <w:tcPr>
            <w:tcW w:w="1980" w:type="dxa"/>
            <w:shd w:val="clear" w:color="auto" w:fill="D9E2F3" w:themeFill="accent1" w:themeFillTint="33"/>
            <w:vAlign w:val="center"/>
          </w:tcPr>
          <w:p w14:paraId="03466BE7" w14:textId="77777777" w:rsidR="00F10836" w:rsidRPr="00BB1BB0" w:rsidRDefault="00F10836" w:rsidP="00C150BA">
            <w:pPr>
              <w:spacing w:line="240" w:lineRule="auto"/>
              <w:ind w:firstLine="0"/>
              <w:jc w:val="left"/>
              <w:rPr>
                <w:lang w:val="es-ES_tradnl"/>
              </w:rPr>
            </w:pPr>
            <w:r w:rsidRPr="00BB1BB0">
              <w:rPr>
                <w:lang w:val="es-ES_tradnl"/>
              </w:rPr>
              <w:t>Multiplicadora</w:t>
            </w:r>
          </w:p>
        </w:tc>
        <w:tc>
          <w:tcPr>
            <w:tcW w:w="3969" w:type="dxa"/>
            <w:shd w:val="clear" w:color="auto" w:fill="FFFFFF" w:themeFill="background1"/>
          </w:tcPr>
          <w:p w14:paraId="3FA634BD" w14:textId="77777777" w:rsidR="00F10836" w:rsidRPr="00BB1BB0" w:rsidRDefault="00F10836" w:rsidP="00C150BA">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FFFFFF" w:themeFill="background1"/>
          </w:tcPr>
          <w:p w14:paraId="66421CDD" w14:textId="77777777" w:rsidR="00F10836" w:rsidRPr="00BB1BB0" w:rsidRDefault="00F10836" w:rsidP="00C150BA">
            <w:pPr>
              <w:spacing w:line="240" w:lineRule="auto"/>
              <w:ind w:firstLine="0"/>
              <w:jc w:val="left"/>
              <w:rPr>
                <w:lang w:val="es-ES_tradnl"/>
              </w:rPr>
            </w:pPr>
            <w:r w:rsidRPr="00BB1BB0">
              <w:rPr>
                <w:lang w:val="es-ES_tradnl"/>
              </w:rPr>
              <w:t xml:space="preserve">Sí, trabajamos con un aerogenerador con multiplicadora eléctrica. </w:t>
            </w:r>
          </w:p>
        </w:tc>
      </w:tr>
      <w:tr w:rsidR="00F10836" w:rsidRPr="00BB1BB0" w14:paraId="606EA159" w14:textId="77777777" w:rsidTr="00CF2BF5">
        <w:trPr>
          <w:jc w:val="center"/>
        </w:trPr>
        <w:tc>
          <w:tcPr>
            <w:tcW w:w="1980" w:type="dxa"/>
            <w:shd w:val="clear" w:color="auto" w:fill="D9E2F3" w:themeFill="accent1" w:themeFillTint="33"/>
            <w:vAlign w:val="center"/>
          </w:tcPr>
          <w:p w14:paraId="4C36B9A1" w14:textId="77777777" w:rsidR="00F10836" w:rsidRPr="00BB1BB0" w:rsidRDefault="00F10836" w:rsidP="00C150BA">
            <w:pPr>
              <w:spacing w:line="240" w:lineRule="auto"/>
              <w:ind w:firstLine="0"/>
              <w:jc w:val="left"/>
              <w:rPr>
                <w:lang w:val="es-ES_tradnl"/>
              </w:rPr>
            </w:pPr>
            <w:r w:rsidRPr="00BB1BB0">
              <w:rPr>
                <w:lang w:val="es-ES_tradnl"/>
              </w:rPr>
              <w:t>Etapa planetaria</w:t>
            </w:r>
          </w:p>
        </w:tc>
        <w:tc>
          <w:tcPr>
            <w:tcW w:w="3969" w:type="dxa"/>
            <w:shd w:val="clear" w:color="auto" w:fill="FFFFFF" w:themeFill="background1"/>
          </w:tcPr>
          <w:p w14:paraId="6A7C3BFD" w14:textId="77777777" w:rsidR="00F10836" w:rsidRPr="00BB1BB0" w:rsidRDefault="00F10836" w:rsidP="00C150BA">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FFFFFF" w:themeFill="background1"/>
          </w:tcPr>
          <w:p w14:paraId="3B164555" w14:textId="77777777" w:rsidR="00F10836" w:rsidRPr="00BB1BB0" w:rsidRDefault="00F10836" w:rsidP="00C150BA">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3FBEC18D" w14:textId="77777777" w:rsidTr="00CF2BF5">
        <w:trPr>
          <w:jc w:val="center"/>
        </w:trPr>
        <w:tc>
          <w:tcPr>
            <w:tcW w:w="1980" w:type="dxa"/>
            <w:shd w:val="clear" w:color="auto" w:fill="D9E2F3" w:themeFill="accent1" w:themeFillTint="33"/>
            <w:vAlign w:val="center"/>
          </w:tcPr>
          <w:p w14:paraId="0F30BA83" w14:textId="77777777" w:rsidR="00F10836" w:rsidRPr="00BB1BB0" w:rsidRDefault="00F10836" w:rsidP="00C150BA">
            <w:pPr>
              <w:spacing w:line="240" w:lineRule="auto"/>
              <w:ind w:firstLine="0"/>
              <w:jc w:val="left"/>
              <w:rPr>
                <w:lang w:val="es-ES_tradnl"/>
              </w:rPr>
            </w:pPr>
            <w:r w:rsidRPr="00BB1BB0">
              <w:rPr>
                <w:lang w:val="es-ES_tradnl"/>
              </w:rPr>
              <w:lastRenderedPageBreak/>
              <w:t>Etapa paralela</w:t>
            </w:r>
          </w:p>
        </w:tc>
        <w:tc>
          <w:tcPr>
            <w:tcW w:w="3969" w:type="dxa"/>
            <w:shd w:val="clear" w:color="auto" w:fill="FFFFFF" w:themeFill="background1"/>
          </w:tcPr>
          <w:p w14:paraId="5B6FEBA3" w14:textId="77777777" w:rsidR="00F10836" w:rsidRPr="00BB1BB0" w:rsidRDefault="00F10836" w:rsidP="00C150BA">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FFFFFF" w:themeFill="background1"/>
          </w:tcPr>
          <w:p w14:paraId="6FAFA0F5" w14:textId="77777777" w:rsidR="00F10836" w:rsidRPr="00BB1BB0" w:rsidRDefault="00F10836" w:rsidP="00C150BA">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741B753C" w14:textId="77777777" w:rsidTr="00CF2BF5">
        <w:trPr>
          <w:jc w:val="center"/>
        </w:trPr>
        <w:tc>
          <w:tcPr>
            <w:tcW w:w="1980" w:type="dxa"/>
            <w:shd w:val="clear" w:color="auto" w:fill="D9E2F3" w:themeFill="accent1" w:themeFillTint="33"/>
            <w:vAlign w:val="center"/>
          </w:tcPr>
          <w:p w14:paraId="14142374" w14:textId="77777777" w:rsidR="00F10836" w:rsidRPr="00BB1BB0" w:rsidRDefault="00F10836" w:rsidP="00C150BA">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FFFFFF" w:themeFill="background1"/>
          </w:tcPr>
          <w:p w14:paraId="63A0DBD3" w14:textId="77777777" w:rsidR="00F10836" w:rsidRPr="00BB1BB0" w:rsidRDefault="00F10836" w:rsidP="00C150BA">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FFFFFF" w:themeFill="background1"/>
          </w:tcPr>
          <w:p w14:paraId="2D1E20D2" w14:textId="77777777" w:rsidR="00F10836" w:rsidRPr="00BB1BB0" w:rsidRDefault="00F10836" w:rsidP="00C150BA">
            <w:pPr>
              <w:spacing w:line="240" w:lineRule="auto"/>
              <w:ind w:firstLine="0"/>
              <w:jc w:val="left"/>
              <w:rPr>
                <w:lang w:val="es-ES_tradnl"/>
              </w:rPr>
            </w:pPr>
            <w:r w:rsidRPr="00BB1BB0">
              <w:rPr>
                <w:lang w:val="es-ES_tradnl"/>
              </w:rPr>
              <w:t>NO SABEMOS RANGOS</w:t>
            </w:r>
          </w:p>
          <w:p w14:paraId="77DDD2BB" w14:textId="77777777" w:rsidR="00F10836" w:rsidRPr="00BB1BB0" w:rsidRDefault="00F10836" w:rsidP="00C150BA">
            <w:pPr>
              <w:spacing w:line="240" w:lineRule="auto"/>
              <w:ind w:firstLine="0"/>
              <w:jc w:val="left"/>
              <w:rPr>
                <w:lang w:val="es-ES_tradnl"/>
              </w:rPr>
            </w:pPr>
            <w:r w:rsidRPr="00BB1BB0">
              <w:rPr>
                <w:lang w:val="es-ES_tradnl"/>
              </w:rPr>
              <w:t>¿Filtros se desgastan?</w:t>
            </w:r>
          </w:p>
          <w:p w14:paraId="13EA43DA" w14:textId="161B8A0B" w:rsidR="00F10836" w:rsidRPr="00BB1BB0" w:rsidRDefault="00F10836" w:rsidP="00C150BA">
            <w:pPr>
              <w:spacing w:line="240" w:lineRule="auto"/>
              <w:ind w:firstLine="0"/>
              <w:jc w:val="left"/>
              <w:rPr>
                <w:lang w:val="es-ES_tradnl"/>
              </w:rPr>
            </w:pPr>
            <w:r w:rsidRPr="00BB1BB0">
              <w:rPr>
                <w:lang w:val="es-ES_tradnl"/>
              </w:rPr>
              <w:t xml:space="preserve">¿Resistencia calefactora </w:t>
            </w:r>
            <w:r w:rsidR="00C150BA">
              <w:rPr>
                <w:lang w:val="es-ES_tradnl"/>
              </w:rPr>
              <w:t>revienta</w:t>
            </w:r>
            <w:r w:rsidRPr="00BB1BB0">
              <w:rPr>
                <w:lang w:val="es-ES_tradnl"/>
              </w:rPr>
              <w:t>?</w:t>
            </w:r>
          </w:p>
          <w:p w14:paraId="1D39B5AC" w14:textId="77777777" w:rsidR="00F10836" w:rsidRPr="00BB1BB0" w:rsidRDefault="00F10836" w:rsidP="00C150BA">
            <w:pPr>
              <w:spacing w:line="240" w:lineRule="auto"/>
              <w:ind w:firstLine="0"/>
              <w:jc w:val="left"/>
              <w:rPr>
                <w:lang w:val="es-ES_tradnl"/>
              </w:rPr>
            </w:pPr>
            <w:r w:rsidRPr="00BB1BB0">
              <w:rPr>
                <w:lang w:val="es-ES_tradnl"/>
              </w:rPr>
              <w:t>Prestar atención en:</w:t>
            </w:r>
          </w:p>
          <w:p w14:paraId="49FB5928"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4A982CEC"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4B0027F6"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6009D41E" w14:textId="77777777" w:rsidR="00F10836" w:rsidRPr="00BB1BB0" w:rsidRDefault="00F10836" w:rsidP="00C150BA">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F10836" w:rsidRPr="00BB1BB0" w14:paraId="00D4938E" w14:textId="77777777" w:rsidTr="00CF2BF5">
        <w:trPr>
          <w:jc w:val="center"/>
        </w:trPr>
        <w:tc>
          <w:tcPr>
            <w:tcW w:w="1980" w:type="dxa"/>
            <w:shd w:val="clear" w:color="auto" w:fill="D9E2F3" w:themeFill="accent1" w:themeFillTint="33"/>
            <w:vAlign w:val="center"/>
          </w:tcPr>
          <w:p w14:paraId="5C6D860B" w14:textId="39B1AF61" w:rsidR="00F10836" w:rsidRPr="00BB1BB0" w:rsidRDefault="00F10836" w:rsidP="00C150BA">
            <w:pPr>
              <w:spacing w:line="240" w:lineRule="auto"/>
              <w:ind w:firstLine="0"/>
              <w:jc w:val="left"/>
              <w:rPr>
                <w:lang w:val="es-ES_tradnl"/>
              </w:rPr>
            </w:pPr>
            <w:r w:rsidRPr="00BB1BB0">
              <w:rPr>
                <w:lang w:val="es-ES_tradnl"/>
              </w:rPr>
              <w:t>Junta rotativa</w:t>
            </w:r>
          </w:p>
        </w:tc>
        <w:tc>
          <w:tcPr>
            <w:tcW w:w="3969" w:type="dxa"/>
            <w:shd w:val="clear" w:color="auto" w:fill="FFFFFF" w:themeFill="background1"/>
          </w:tcPr>
          <w:p w14:paraId="70BC2896" w14:textId="77777777" w:rsidR="00F10836" w:rsidRPr="00BB1BB0" w:rsidRDefault="00F10836" w:rsidP="00C150BA">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shd w:val="clear" w:color="auto" w:fill="FFFFFF" w:themeFill="background1"/>
          </w:tcPr>
          <w:p w14:paraId="7D6E0577" w14:textId="77777777" w:rsidR="00F10836" w:rsidRPr="00BB1BB0" w:rsidRDefault="00F10836" w:rsidP="00C150BA">
            <w:pPr>
              <w:spacing w:line="240" w:lineRule="auto"/>
              <w:ind w:firstLine="0"/>
              <w:jc w:val="left"/>
              <w:rPr>
                <w:lang w:val="es-ES_tradnl"/>
              </w:rPr>
            </w:pPr>
            <w:r w:rsidRPr="00BB1BB0">
              <w:rPr>
                <w:lang w:val="es-ES_tradnl"/>
              </w:rPr>
              <w:t>Puede haber más de una junta rotativa</w:t>
            </w:r>
          </w:p>
        </w:tc>
      </w:tr>
      <w:tr w:rsidR="00F10836" w:rsidRPr="00BB1BB0" w14:paraId="7452B850" w14:textId="77777777" w:rsidTr="00CF2BF5">
        <w:trPr>
          <w:jc w:val="center"/>
        </w:trPr>
        <w:tc>
          <w:tcPr>
            <w:tcW w:w="1980" w:type="dxa"/>
            <w:shd w:val="clear" w:color="auto" w:fill="D9E2F3" w:themeFill="accent1" w:themeFillTint="33"/>
            <w:vAlign w:val="center"/>
          </w:tcPr>
          <w:p w14:paraId="762D62A8" w14:textId="77777777" w:rsidR="00F10836" w:rsidRPr="00BB1BB0" w:rsidRDefault="00F10836" w:rsidP="004C0950">
            <w:pPr>
              <w:spacing w:line="240" w:lineRule="auto"/>
              <w:ind w:firstLine="0"/>
              <w:jc w:val="center"/>
              <w:rPr>
                <w:lang w:val="es-ES_tradnl"/>
              </w:rPr>
            </w:pPr>
            <w:r w:rsidRPr="00BB1BB0">
              <w:rPr>
                <w:lang w:val="es-ES_tradnl"/>
              </w:rPr>
              <w:t>Generador doble alimentado</w:t>
            </w:r>
          </w:p>
        </w:tc>
        <w:tc>
          <w:tcPr>
            <w:tcW w:w="3969" w:type="dxa"/>
            <w:shd w:val="clear" w:color="auto" w:fill="FFFFFF" w:themeFill="background1"/>
          </w:tcPr>
          <w:p w14:paraId="462ED073" w14:textId="77777777" w:rsidR="00F10836" w:rsidRPr="00BB1BB0" w:rsidRDefault="00F10836" w:rsidP="007560CD">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shd w:val="clear" w:color="auto" w:fill="FFFFFF" w:themeFill="background1"/>
          </w:tcPr>
          <w:p w14:paraId="0CFFB61B" w14:textId="77777777" w:rsidR="00F10836" w:rsidRPr="00BB1BB0" w:rsidRDefault="00F10836" w:rsidP="009F12FF">
            <w:pPr>
              <w:spacing w:before="0" w:beforeAutospacing="0" w:line="276" w:lineRule="auto"/>
              <w:ind w:firstLine="0"/>
              <w:jc w:val="left"/>
              <w:rPr>
                <w:lang w:val="es-ES_tradnl"/>
              </w:rPr>
            </w:pPr>
            <w:r w:rsidRPr="00BB1BB0">
              <w:rPr>
                <w:lang w:val="es-ES_tradnl"/>
              </w:rPr>
              <w:t>Con una tensión que se va a la estación de 690 V de forma que hay que subirla para que no haya pérdidas</w:t>
            </w:r>
          </w:p>
          <w:p w14:paraId="48F9D39E" w14:textId="77777777" w:rsidR="00F10836" w:rsidRPr="00BB1BB0" w:rsidRDefault="00F10836" w:rsidP="009F12FF">
            <w:pPr>
              <w:spacing w:before="0" w:beforeAutospacing="0" w:line="276" w:lineRule="auto"/>
              <w:ind w:firstLine="0"/>
              <w:jc w:val="left"/>
              <w:rPr>
                <w:lang w:val="es-ES_tradnl"/>
              </w:rPr>
            </w:pPr>
            <w:r w:rsidRPr="00BB1BB0">
              <w:rPr>
                <w:lang w:val="es-ES_tradnl"/>
              </w:rPr>
              <w:t>1500 rpm</w:t>
            </w:r>
          </w:p>
          <w:p w14:paraId="33383BE0" w14:textId="77777777" w:rsidR="00F10836" w:rsidRPr="00BB1BB0" w:rsidRDefault="00F10836" w:rsidP="009F12FF">
            <w:pPr>
              <w:spacing w:before="0" w:beforeAutospacing="0" w:line="276" w:lineRule="auto"/>
              <w:ind w:firstLine="0"/>
              <w:jc w:val="left"/>
              <w:rPr>
                <w:lang w:val="es-ES_tradnl"/>
              </w:rPr>
            </w:pPr>
            <w:r w:rsidRPr="00BB1BB0">
              <w:rPr>
                <w:lang w:val="es-ES_tradnl"/>
              </w:rPr>
              <w:t>10 % deslizamiento</w:t>
            </w:r>
          </w:p>
          <w:p w14:paraId="0F5DD44C" w14:textId="77777777" w:rsidR="00F10836" w:rsidRPr="00BB1BB0" w:rsidRDefault="00F10836" w:rsidP="009F12FF">
            <w:pPr>
              <w:spacing w:before="0" w:beforeAutospacing="0" w:line="276" w:lineRule="auto"/>
              <w:ind w:firstLine="0"/>
              <w:jc w:val="left"/>
              <w:rPr>
                <w:lang w:val="es-ES_tradnl"/>
              </w:rPr>
            </w:pPr>
            <w:r w:rsidRPr="00BB1BB0">
              <w:rPr>
                <w:lang w:val="es-ES_tradnl"/>
              </w:rPr>
              <w:t>2 – 4 pares de polos.</w:t>
            </w:r>
          </w:p>
          <w:p w14:paraId="1DA62BDF" w14:textId="77777777" w:rsidR="00F10836" w:rsidRPr="00BB1BB0" w:rsidRDefault="00F10836" w:rsidP="007560CD">
            <w:pPr>
              <w:spacing w:line="240" w:lineRule="auto"/>
              <w:ind w:firstLine="0"/>
              <w:jc w:val="left"/>
              <w:rPr>
                <w:lang w:val="es-ES_tradnl"/>
              </w:rPr>
            </w:pPr>
            <w:r w:rsidRPr="00BB1BB0">
              <w:rPr>
                <w:lang w:val="es-ES_tradnl"/>
              </w:rPr>
              <w:t>Tener en cuenta:</w:t>
            </w:r>
          </w:p>
          <w:p w14:paraId="0AEDCFB3"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045B6A7"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6D7D2072"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F10836" w:rsidRPr="00BB1BB0" w14:paraId="11DE2A12" w14:textId="77777777" w:rsidTr="00CF2BF5">
        <w:trPr>
          <w:jc w:val="center"/>
        </w:trPr>
        <w:tc>
          <w:tcPr>
            <w:tcW w:w="1980" w:type="dxa"/>
            <w:shd w:val="clear" w:color="auto" w:fill="D9E2F3" w:themeFill="accent1" w:themeFillTint="33"/>
            <w:vAlign w:val="center"/>
          </w:tcPr>
          <w:p w14:paraId="2475BB7E" w14:textId="77777777" w:rsidR="00F10836" w:rsidRPr="00BB1BB0" w:rsidRDefault="00F10836" w:rsidP="004C0950">
            <w:pPr>
              <w:spacing w:line="240" w:lineRule="auto"/>
              <w:ind w:firstLine="0"/>
              <w:jc w:val="center"/>
              <w:rPr>
                <w:lang w:val="es-ES_tradnl"/>
              </w:rPr>
            </w:pPr>
            <w:r w:rsidRPr="00BB1BB0">
              <w:rPr>
                <w:lang w:val="es-ES_tradnl"/>
              </w:rPr>
              <w:t>Polipasto</w:t>
            </w:r>
          </w:p>
        </w:tc>
        <w:tc>
          <w:tcPr>
            <w:tcW w:w="3969" w:type="dxa"/>
            <w:shd w:val="clear" w:color="auto" w:fill="FFFFFF" w:themeFill="background1"/>
          </w:tcPr>
          <w:p w14:paraId="53A68FF0" w14:textId="77777777" w:rsidR="00F10836" w:rsidRPr="00BB1BB0" w:rsidRDefault="00F10836" w:rsidP="007560CD">
            <w:pPr>
              <w:spacing w:line="240" w:lineRule="auto"/>
              <w:ind w:firstLine="0"/>
              <w:jc w:val="left"/>
              <w:rPr>
                <w:lang w:val="es-ES_tradnl"/>
              </w:rPr>
            </w:pPr>
            <w:r w:rsidRPr="00BB1BB0">
              <w:rPr>
                <w:lang w:val="es-ES_tradnl"/>
              </w:rPr>
              <w:t>Grúa de ayuda para llevar herramienta pesada en pequeñas reparaciones.</w:t>
            </w:r>
          </w:p>
        </w:tc>
        <w:tc>
          <w:tcPr>
            <w:tcW w:w="2545" w:type="dxa"/>
            <w:shd w:val="clear" w:color="auto" w:fill="FFFFFF" w:themeFill="background1"/>
          </w:tcPr>
          <w:p w14:paraId="37ECC8BF" w14:textId="77777777" w:rsidR="00F10836" w:rsidRPr="00BB1BB0" w:rsidRDefault="00F10836" w:rsidP="007560CD">
            <w:pPr>
              <w:spacing w:line="240" w:lineRule="auto"/>
              <w:ind w:firstLine="0"/>
              <w:jc w:val="left"/>
              <w:rPr>
                <w:lang w:val="es-ES_tradnl"/>
              </w:rPr>
            </w:pPr>
          </w:p>
        </w:tc>
      </w:tr>
      <w:tr w:rsidR="00F10836" w:rsidRPr="00BB1BB0" w14:paraId="586F0A97" w14:textId="77777777" w:rsidTr="00CF2BF5">
        <w:trPr>
          <w:jc w:val="center"/>
        </w:trPr>
        <w:tc>
          <w:tcPr>
            <w:tcW w:w="1980" w:type="dxa"/>
            <w:shd w:val="clear" w:color="auto" w:fill="D9E2F3" w:themeFill="accent1" w:themeFillTint="33"/>
            <w:vAlign w:val="center"/>
          </w:tcPr>
          <w:p w14:paraId="1300B07C" w14:textId="77777777" w:rsidR="00F10836" w:rsidRPr="00BB1BB0" w:rsidRDefault="00F10836" w:rsidP="004C0950">
            <w:pPr>
              <w:spacing w:line="240" w:lineRule="auto"/>
              <w:ind w:firstLine="0"/>
              <w:jc w:val="center"/>
              <w:rPr>
                <w:lang w:val="es-ES_tradnl"/>
              </w:rPr>
            </w:pPr>
            <w:r w:rsidRPr="00BB1BB0">
              <w:rPr>
                <w:lang w:val="es-ES_tradnl"/>
              </w:rPr>
              <w:lastRenderedPageBreak/>
              <w:t>Sistema del YAW</w:t>
            </w:r>
          </w:p>
        </w:tc>
        <w:tc>
          <w:tcPr>
            <w:tcW w:w="3969" w:type="dxa"/>
            <w:shd w:val="clear" w:color="auto" w:fill="FFFFFF" w:themeFill="background1"/>
          </w:tcPr>
          <w:p w14:paraId="1C7F4483" w14:textId="77777777" w:rsidR="00F10836" w:rsidRPr="00BB1BB0" w:rsidRDefault="00F10836" w:rsidP="007560CD">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FFFFFF" w:themeFill="background1"/>
          </w:tcPr>
          <w:p w14:paraId="597429A8" w14:textId="77777777" w:rsidR="00F10836" w:rsidRPr="00BB1BB0" w:rsidRDefault="00F10836" w:rsidP="007560CD">
            <w:pPr>
              <w:spacing w:line="240" w:lineRule="auto"/>
              <w:ind w:firstLine="0"/>
              <w:jc w:val="left"/>
              <w:rPr>
                <w:lang w:val="es-ES_tradnl"/>
              </w:rPr>
            </w:pPr>
            <w:r w:rsidRPr="00BB1BB0">
              <w:rPr>
                <w:lang w:val="es-ES_tradnl"/>
              </w:rPr>
              <w:t>Es un sistema de YAW eléctrico.</w:t>
            </w:r>
          </w:p>
        </w:tc>
      </w:tr>
      <w:tr w:rsidR="00F10836" w:rsidRPr="00BB1BB0" w14:paraId="64C2860B" w14:textId="77777777" w:rsidTr="00CF2BF5">
        <w:trPr>
          <w:jc w:val="center"/>
        </w:trPr>
        <w:tc>
          <w:tcPr>
            <w:tcW w:w="1980" w:type="dxa"/>
            <w:shd w:val="clear" w:color="auto" w:fill="D9E2F3" w:themeFill="accent1" w:themeFillTint="33"/>
            <w:vAlign w:val="center"/>
          </w:tcPr>
          <w:p w14:paraId="36F626A9" w14:textId="77777777" w:rsidR="00F10836" w:rsidRPr="00BB1BB0" w:rsidRDefault="00F10836" w:rsidP="004C0950">
            <w:pPr>
              <w:spacing w:line="240" w:lineRule="auto"/>
              <w:ind w:firstLine="0"/>
              <w:jc w:val="center"/>
              <w:rPr>
                <w:lang w:val="es-ES_tradnl"/>
              </w:rPr>
            </w:pPr>
            <w:r w:rsidRPr="00BB1BB0">
              <w:rPr>
                <w:lang w:val="es-ES_tradnl"/>
              </w:rPr>
              <w:t>Freno de fricción</w:t>
            </w:r>
          </w:p>
        </w:tc>
        <w:tc>
          <w:tcPr>
            <w:tcW w:w="3969" w:type="dxa"/>
            <w:shd w:val="clear" w:color="auto" w:fill="FFFFFF" w:themeFill="background1"/>
          </w:tcPr>
          <w:p w14:paraId="1C35F923" w14:textId="77777777" w:rsidR="00F10836" w:rsidRPr="00BB1BB0" w:rsidRDefault="00F10836" w:rsidP="007560CD">
            <w:pPr>
              <w:spacing w:line="240" w:lineRule="auto"/>
              <w:ind w:firstLine="0"/>
              <w:jc w:val="left"/>
              <w:rPr>
                <w:lang w:val="es-ES_tradnl"/>
              </w:rPr>
            </w:pPr>
            <w:r w:rsidRPr="00BB1BB0">
              <w:rPr>
                <w:lang w:val="es-ES_tradnl"/>
              </w:rPr>
              <w:t>Frena el movimiento de YAW en algún momento.</w:t>
            </w:r>
          </w:p>
        </w:tc>
        <w:tc>
          <w:tcPr>
            <w:tcW w:w="2545" w:type="dxa"/>
            <w:shd w:val="clear" w:color="auto" w:fill="FFFFFF" w:themeFill="background1"/>
          </w:tcPr>
          <w:p w14:paraId="5DA38217" w14:textId="77777777" w:rsidR="00F10836" w:rsidRPr="00BB1BB0" w:rsidRDefault="00F10836" w:rsidP="007560CD">
            <w:pPr>
              <w:spacing w:line="240" w:lineRule="auto"/>
              <w:ind w:firstLine="0"/>
              <w:jc w:val="left"/>
              <w:rPr>
                <w:lang w:val="es-ES_tradnl"/>
              </w:rPr>
            </w:pPr>
            <w:r w:rsidRPr="00BB1BB0">
              <w:rPr>
                <w:lang w:val="es-ES_tradnl"/>
              </w:rPr>
              <w:t xml:space="preserve">¿Calor? ¿Número de veces utilizado? </w:t>
            </w:r>
          </w:p>
        </w:tc>
      </w:tr>
      <w:tr w:rsidR="00F10836" w:rsidRPr="00BB1BB0" w14:paraId="29204CC8" w14:textId="77777777" w:rsidTr="00CF2BF5">
        <w:trPr>
          <w:jc w:val="center"/>
        </w:trPr>
        <w:tc>
          <w:tcPr>
            <w:tcW w:w="1980" w:type="dxa"/>
            <w:shd w:val="clear" w:color="auto" w:fill="D9E2F3" w:themeFill="accent1" w:themeFillTint="33"/>
            <w:vAlign w:val="center"/>
          </w:tcPr>
          <w:p w14:paraId="159D3E19" w14:textId="77777777" w:rsidR="00F10836" w:rsidRPr="00BB1BB0" w:rsidRDefault="00F10836" w:rsidP="004C0950">
            <w:pPr>
              <w:spacing w:line="240" w:lineRule="auto"/>
              <w:ind w:firstLine="0"/>
              <w:jc w:val="center"/>
              <w:rPr>
                <w:lang w:val="es-ES_tradnl"/>
              </w:rPr>
            </w:pPr>
            <w:r w:rsidRPr="00BB1BB0">
              <w:rPr>
                <w:lang w:val="es-ES_tradnl"/>
              </w:rPr>
              <w:t>Dispositivo cuentavueltas</w:t>
            </w:r>
          </w:p>
        </w:tc>
        <w:tc>
          <w:tcPr>
            <w:tcW w:w="3969" w:type="dxa"/>
            <w:shd w:val="clear" w:color="auto" w:fill="FFFFFF" w:themeFill="background1"/>
          </w:tcPr>
          <w:p w14:paraId="4C64005A" w14:textId="77777777" w:rsidR="00F10836" w:rsidRPr="00BB1BB0" w:rsidRDefault="00F10836" w:rsidP="007560CD">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FFFFFF" w:themeFill="background1"/>
          </w:tcPr>
          <w:p w14:paraId="336E4A2C" w14:textId="77777777" w:rsidR="00F10836" w:rsidRPr="00BB1BB0" w:rsidRDefault="00F10836" w:rsidP="007560CD">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F10836" w:rsidRPr="00BB1BB0" w14:paraId="51582347" w14:textId="77777777" w:rsidTr="00CF2BF5">
        <w:trPr>
          <w:jc w:val="center"/>
        </w:trPr>
        <w:tc>
          <w:tcPr>
            <w:tcW w:w="1980" w:type="dxa"/>
            <w:shd w:val="clear" w:color="auto" w:fill="D9E2F3" w:themeFill="accent1" w:themeFillTint="33"/>
            <w:vAlign w:val="center"/>
          </w:tcPr>
          <w:p w14:paraId="572E637B" w14:textId="77777777" w:rsidR="00F10836" w:rsidRPr="00BB1BB0" w:rsidRDefault="00F10836" w:rsidP="004C0950">
            <w:pPr>
              <w:spacing w:line="240" w:lineRule="auto"/>
              <w:ind w:firstLine="0"/>
              <w:jc w:val="center"/>
              <w:rPr>
                <w:lang w:val="es-ES_tradnl"/>
              </w:rPr>
            </w:pPr>
            <w:r w:rsidRPr="00BB1BB0">
              <w:rPr>
                <w:lang w:val="es-ES_tradnl"/>
              </w:rPr>
              <w:t>Grupo hidráulico</w:t>
            </w:r>
          </w:p>
        </w:tc>
        <w:tc>
          <w:tcPr>
            <w:tcW w:w="3969" w:type="dxa"/>
            <w:shd w:val="clear" w:color="auto" w:fill="FFFFFF" w:themeFill="background1"/>
          </w:tcPr>
          <w:p w14:paraId="29AB42D2" w14:textId="77777777" w:rsidR="00F10836" w:rsidRPr="00BB1BB0" w:rsidRDefault="00F10836" w:rsidP="007560CD">
            <w:pPr>
              <w:spacing w:line="240" w:lineRule="auto"/>
              <w:ind w:firstLine="0"/>
              <w:jc w:val="left"/>
              <w:rPr>
                <w:lang w:val="es-ES_tradnl"/>
              </w:rPr>
            </w:pPr>
            <w:r w:rsidRPr="00BB1BB0">
              <w:rPr>
                <w:lang w:val="es-ES_tradnl"/>
              </w:rPr>
              <w:t>Controla toda la hidráulica del rotor y las palas</w:t>
            </w:r>
          </w:p>
        </w:tc>
        <w:tc>
          <w:tcPr>
            <w:tcW w:w="2545" w:type="dxa"/>
            <w:shd w:val="clear" w:color="auto" w:fill="FFFFFF" w:themeFill="background1"/>
          </w:tcPr>
          <w:p w14:paraId="2A2F43AA" w14:textId="77777777" w:rsidR="00F10836" w:rsidRPr="00BB1BB0" w:rsidRDefault="00F10836" w:rsidP="009F12FF">
            <w:pPr>
              <w:spacing w:before="0" w:beforeAutospacing="0" w:line="240" w:lineRule="auto"/>
              <w:ind w:firstLine="0"/>
              <w:jc w:val="left"/>
              <w:rPr>
                <w:lang w:val="es-ES_tradnl"/>
              </w:rPr>
            </w:pPr>
            <w:r w:rsidRPr="00BB1BB0">
              <w:rPr>
                <w:lang w:val="es-ES_tradnl"/>
              </w:rPr>
              <w:t>Control de aceite.</w:t>
            </w:r>
          </w:p>
          <w:p w14:paraId="72438E45" w14:textId="77777777" w:rsidR="00F10836" w:rsidRPr="00BB1BB0" w:rsidRDefault="00F10836" w:rsidP="009F12FF">
            <w:pPr>
              <w:spacing w:before="0" w:beforeAutospacing="0" w:line="240" w:lineRule="auto"/>
              <w:ind w:firstLine="0"/>
              <w:jc w:val="left"/>
              <w:rPr>
                <w:lang w:val="es-ES_tradnl"/>
              </w:rPr>
            </w:pPr>
            <w:r w:rsidRPr="00BB1BB0">
              <w:rPr>
                <w:lang w:val="es-ES_tradnl"/>
              </w:rPr>
              <w:t>Acumulador de nitrógeno.</w:t>
            </w:r>
          </w:p>
          <w:p w14:paraId="24B5F224" w14:textId="77777777" w:rsidR="00F10836" w:rsidRPr="00BB1BB0" w:rsidRDefault="00F10836" w:rsidP="009F12FF">
            <w:pPr>
              <w:spacing w:before="0" w:beforeAutospacing="0"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5833ABF1" w14:textId="34B731FB" w:rsidR="00F10836" w:rsidRPr="00BB1BB0" w:rsidRDefault="00F10836" w:rsidP="009F12FF">
            <w:pPr>
              <w:spacing w:before="0" w:beforeAutospacing="0" w:line="240" w:lineRule="auto"/>
              <w:ind w:firstLine="0"/>
              <w:jc w:val="left"/>
              <w:rPr>
                <w:lang w:val="es-ES_tradnl"/>
              </w:rPr>
            </w:pPr>
            <w:r w:rsidRPr="00BB1BB0">
              <w:rPr>
                <w:lang w:val="es-ES_tradnl"/>
              </w:rPr>
              <w:t>PT100.</w:t>
            </w:r>
          </w:p>
        </w:tc>
      </w:tr>
      <w:tr w:rsidR="00F10836" w:rsidRPr="00BB1BB0" w14:paraId="4CD185CE" w14:textId="77777777" w:rsidTr="00CF2BF5">
        <w:trPr>
          <w:jc w:val="center"/>
        </w:trPr>
        <w:tc>
          <w:tcPr>
            <w:tcW w:w="1980" w:type="dxa"/>
            <w:shd w:val="clear" w:color="auto" w:fill="D9E2F3" w:themeFill="accent1" w:themeFillTint="33"/>
            <w:vAlign w:val="center"/>
          </w:tcPr>
          <w:p w14:paraId="3D4E35C2" w14:textId="77777777" w:rsidR="00F10836" w:rsidRPr="00BB1BB0" w:rsidRDefault="00F10836" w:rsidP="004C0950">
            <w:pPr>
              <w:spacing w:line="240" w:lineRule="auto"/>
              <w:ind w:firstLine="0"/>
              <w:jc w:val="center"/>
              <w:rPr>
                <w:lang w:val="es-ES_tradnl"/>
              </w:rPr>
            </w:pPr>
            <w:r w:rsidRPr="00BB1BB0">
              <w:rPr>
                <w:lang w:val="es-ES_tradnl"/>
              </w:rPr>
              <w:t>Armario TOP</w:t>
            </w:r>
          </w:p>
        </w:tc>
        <w:tc>
          <w:tcPr>
            <w:tcW w:w="3969" w:type="dxa"/>
            <w:shd w:val="clear" w:color="auto" w:fill="FFFFFF" w:themeFill="background1"/>
          </w:tcPr>
          <w:p w14:paraId="7C711A95" w14:textId="77777777" w:rsidR="00F10836" w:rsidRPr="00BB1BB0" w:rsidRDefault="00F10836" w:rsidP="007560CD">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shd w:val="clear" w:color="auto" w:fill="FFFFFF" w:themeFill="background1"/>
          </w:tcPr>
          <w:p w14:paraId="1A15AE6F" w14:textId="77777777" w:rsidR="00F10836" w:rsidRPr="00BB1BB0" w:rsidRDefault="00F10836" w:rsidP="007560CD">
            <w:pPr>
              <w:spacing w:line="240" w:lineRule="auto"/>
              <w:ind w:firstLine="0"/>
              <w:jc w:val="left"/>
              <w:rPr>
                <w:lang w:val="es-ES_tradnl"/>
              </w:rPr>
            </w:pPr>
          </w:p>
        </w:tc>
      </w:tr>
      <w:tr w:rsidR="00F10836" w:rsidRPr="00BB1BB0" w14:paraId="50660546" w14:textId="77777777" w:rsidTr="00CF2BF5">
        <w:trPr>
          <w:jc w:val="center"/>
        </w:trPr>
        <w:tc>
          <w:tcPr>
            <w:tcW w:w="1980" w:type="dxa"/>
            <w:shd w:val="clear" w:color="auto" w:fill="D9E2F3" w:themeFill="accent1" w:themeFillTint="33"/>
            <w:vAlign w:val="center"/>
          </w:tcPr>
          <w:p w14:paraId="1D07137E" w14:textId="77777777" w:rsidR="00F10836" w:rsidRPr="00BB1BB0" w:rsidRDefault="00F10836" w:rsidP="004C0950">
            <w:pPr>
              <w:spacing w:line="240" w:lineRule="auto"/>
              <w:ind w:firstLine="0"/>
              <w:jc w:val="center"/>
              <w:rPr>
                <w:lang w:val="es-ES_tradnl"/>
              </w:rPr>
            </w:pPr>
            <w:r w:rsidRPr="00BB1BB0">
              <w:rPr>
                <w:lang w:val="es-ES_tradnl"/>
              </w:rPr>
              <w:t>Armario GROUND</w:t>
            </w:r>
          </w:p>
        </w:tc>
        <w:tc>
          <w:tcPr>
            <w:tcW w:w="3969" w:type="dxa"/>
            <w:shd w:val="clear" w:color="auto" w:fill="FFFFFF" w:themeFill="background1"/>
          </w:tcPr>
          <w:p w14:paraId="33839294" w14:textId="77777777" w:rsidR="00F10836" w:rsidRPr="00BB1BB0" w:rsidRDefault="00F10836" w:rsidP="007560CD">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shd w:val="clear" w:color="auto" w:fill="FFFFFF" w:themeFill="background1"/>
          </w:tcPr>
          <w:p w14:paraId="599B0E62" w14:textId="77777777" w:rsidR="00F10836" w:rsidRPr="00BB1BB0" w:rsidRDefault="00F10836" w:rsidP="007560CD">
            <w:pPr>
              <w:spacing w:line="240" w:lineRule="auto"/>
              <w:ind w:firstLine="0"/>
              <w:jc w:val="left"/>
              <w:rPr>
                <w:lang w:val="es-ES_tradnl"/>
              </w:rPr>
            </w:pPr>
          </w:p>
          <w:p w14:paraId="2C839E8B" w14:textId="77777777" w:rsidR="00F10836" w:rsidRPr="00BB1BB0" w:rsidRDefault="00F10836" w:rsidP="007560CD">
            <w:pPr>
              <w:spacing w:line="240" w:lineRule="auto"/>
              <w:ind w:firstLine="0"/>
              <w:jc w:val="center"/>
              <w:rPr>
                <w:lang w:val="es-ES_tradnl"/>
              </w:rPr>
            </w:pPr>
          </w:p>
        </w:tc>
      </w:tr>
      <w:tr w:rsidR="00F10836" w:rsidRPr="00BB1BB0" w14:paraId="675069BD" w14:textId="77777777" w:rsidTr="00CF2BF5">
        <w:trPr>
          <w:jc w:val="center"/>
        </w:trPr>
        <w:tc>
          <w:tcPr>
            <w:tcW w:w="1980" w:type="dxa"/>
            <w:shd w:val="clear" w:color="auto" w:fill="D9E2F3" w:themeFill="accent1" w:themeFillTint="33"/>
            <w:vAlign w:val="center"/>
          </w:tcPr>
          <w:p w14:paraId="74E532E8" w14:textId="77777777" w:rsidR="00F10836" w:rsidRPr="00BB1BB0" w:rsidRDefault="00F10836" w:rsidP="004C0950">
            <w:pPr>
              <w:spacing w:line="240" w:lineRule="auto"/>
              <w:ind w:firstLine="0"/>
              <w:jc w:val="center"/>
              <w:rPr>
                <w:lang w:val="es-ES_tradnl"/>
              </w:rPr>
            </w:pPr>
            <w:r w:rsidRPr="00BB1BB0">
              <w:rPr>
                <w:lang w:val="es-ES_tradnl"/>
              </w:rPr>
              <w:t>Transformador</w:t>
            </w:r>
          </w:p>
        </w:tc>
        <w:tc>
          <w:tcPr>
            <w:tcW w:w="3969" w:type="dxa"/>
            <w:shd w:val="clear" w:color="auto" w:fill="FFFFFF" w:themeFill="background1"/>
          </w:tcPr>
          <w:p w14:paraId="17DEDE60" w14:textId="77777777" w:rsidR="00F10836" w:rsidRPr="00BB1BB0" w:rsidRDefault="00F10836" w:rsidP="007560CD">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shd w:val="clear" w:color="auto" w:fill="FFFFFF" w:themeFill="background1"/>
          </w:tcPr>
          <w:p w14:paraId="5C05D886" w14:textId="77777777" w:rsidR="00F10836" w:rsidRPr="00BB1BB0" w:rsidRDefault="00F10836" w:rsidP="007560CD">
            <w:pPr>
              <w:spacing w:line="240" w:lineRule="auto"/>
              <w:ind w:firstLine="0"/>
              <w:jc w:val="left"/>
              <w:rPr>
                <w:lang w:val="es-ES_tradnl"/>
              </w:rPr>
            </w:pPr>
          </w:p>
        </w:tc>
      </w:tr>
      <w:tr w:rsidR="00F10836" w:rsidRPr="00BB1BB0" w14:paraId="7A5BB138" w14:textId="77777777" w:rsidTr="00CF2BF5">
        <w:trPr>
          <w:jc w:val="center"/>
        </w:trPr>
        <w:tc>
          <w:tcPr>
            <w:tcW w:w="1980" w:type="dxa"/>
            <w:shd w:val="clear" w:color="auto" w:fill="D9E2F3" w:themeFill="accent1" w:themeFillTint="33"/>
            <w:vAlign w:val="center"/>
          </w:tcPr>
          <w:p w14:paraId="12F5686E" w14:textId="77777777" w:rsidR="00F10836" w:rsidRPr="00BB1BB0" w:rsidRDefault="00F10836" w:rsidP="004C0950">
            <w:pPr>
              <w:spacing w:line="240" w:lineRule="auto"/>
              <w:ind w:firstLine="0"/>
              <w:jc w:val="center"/>
              <w:rPr>
                <w:lang w:val="es-ES_tradnl"/>
              </w:rPr>
            </w:pPr>
            <w:r w:rsidRPr="00BB1BB0">
              <w:rPr>
                <w:lang w:val="es-ES_tradnl"/>
              </w:rPr>
              <w:t>Celda de maniobra</w:t>
            </w:r>
          </w:p>
        </w:tc>
        <w:tc>
          <w:tcPr>
            <w:tcW w:w="3969" w:type="dxa"/>
          </w:tcPr>
          <w:p w14:paraId="6BB40599" w14:textId="77777777" w:rsidR="00F10836" w:rsidRPr="00BB1BB0" w:rsidRDefault="00F10836" w:rsidP="007560CD">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74479CEA" w14:textId="77777777" w:rsidR="00F10836" w:rsidRPr="00BB1BB0" w:rsidRDefault="00F10836" w:rsidP="007560CD">
            <w:pPr>
              <w:spacing w:line="240" w:lineRule="auto"/>
              <w:ind w:firstLine="0"/>
              <w:jc w:val="left"/>
              <w:rPr>
                <w:lang w:val="es-ES_tradnl"/>
              </w:rPr>
            </w:pPr>
          </w:p>
        </w:tc>
      </w:tr>
    </w:tbl>
    <w:p w14:paraId="13370D6A" w14:textId="5242FAA2" w:rsidR="00F21199" w:rsidRDefault="00F10836" w:rsidP="00814525">
      <w:pPr>
        <w:pStyle w:val="Prrafodelista"/>
        <w:numPr>
          <w:ilvl w:val="0"/>
          <w:numId w:val="45"/>
        </w:numPr>
        <w:rPr>
          <w:b/>
        </w:rPr>
      </w:pPr>
      <w:r w:rsidRPr="00F10836">
        <w:rPr>
          <w:b/>
        </w:rPr>
        <w:t>Primer estudio de la curva de potencia</w:t>
      </w:r>
    </w:p>
    <w:p w14:paraId="11C6BBBF" w14:textId="5811B5F3"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AC166E">
        <w:t xml:space="preserve">Ilustración </w:t>
      </w:r>
      <w:r w:rsidR="00AC166E">
        <w:rPr>
          <w:noProof/>
        </w:rPr>
        <w:t>2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lastRenderedPageBreak/>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6F310F66" w:rsidR="00814525" w:rsidRDefault="00814525" w:rsidP="00814525">
      <w:pPr>
        <w:pStyle w:val="Descripcin"/>
        <w:ind w:left="1494"/>
        <w:jc w:val="center"/>
      </w:pPr>
      <w:bookmarkStart w:id="132" w:name="_Toc515279921"/>
      <w:r>
        <w:t xml:space="preserve">Ilustración </w:t>
      </w:r>
      <w:r>
        <w:fldChar w:fldCharType="begin"/>
      </w:r>
      <w:r>
        <w:instrText xml:space="preserve"> SEQ Ilustración \* ARABIC </w:instrText>
      </w:r>
      <w:r>
        <w:fldChar w:fldCharType="separate"/>
      </w:r>
      <w:r w:rsidR="00207472">
        <w:rPr>
          <w:noProof/>
        </w:rPr>
        <w:t>11</w:t>
      </w:r>
      <w:r>
        <w:rPr>
          <w:noProof/>
        </w:rPr>
        <w:fldChar w:fldCharType="end"/>
      </w:r>
      <w:r>
        <w:t>. Ejemplo de curva de potencia.</w:t>
      </w:r>
      <w:bookmarkEnd w:id="132"/>
    </w:p>
    <w:p w14:paraId="3434922C" w14:textId="27F9A4C2" w:rsidR="00814525" w:rsidRDefault="00814525" w:rsidP="00814525">
      <w:pPr>
        <w:rPr>
          <w:lang w:eastAsia="es-ES" w:bidi="ar-SA"/>
        </w:rPr>
      </w:pPr>
      <w:r>
        <w:rPr>
          <w:lang w:eastAsia="es-ES" w:bidi="ar-SA"/>
        </w:rPr>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w:t>
      </w:r>
      <w:r w:rsidR="009F12FF">
        <w:rPr>
          <w:lang w:eastAsia="es-ES" w:bidi="ar-SA"/>
        </w:rPr>
        <w:t>donde se alcanza la potencia nominal</w:t>
      </w:r>
      <w:r>
        <w:rPr>
          <w:lang w:eastAsia="es-ES" w:bidi="ar-SA"/>
        </w:rPr>
        <w:t xml:space="preserv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43666AF2"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AC166E">
        <w:t xml:space="preserve">Ilustración </w:t>
      </w:r>
      <w:r w:rsidR="00AC166E">
        <w:rPr>
          <w:noProof/>
        </w:rPr>
        <w:t>20</w:t>
      </w:r>
      <w:r>
        <w:rPr>
          <w:lang w:eastAsia="es-ES" w:bidi="ar-SA"/>
        </w:rPr>
        <w:fldChar w:fldCharType="end"/>
      </w:r>
      <w:r>
        <w:rPr>
          <w:lang w:eastAsia="es-ES" w:bidi="ar-SA"/>
        </w:rPr>
        <w:t xml:space="preserve"> podemos observar que no es trivial la formación que hacen los aerogeneradores en un parque eólico. En un primer momento podríamos pensar que cuantos </w:t>
      </w:r>
      <w:proofErr w:type="spellStart"/>
      <w:r>
        <w:rPr>
          <w:lang w:eastAsia="es-ES" w:bidi="ar-SA"/>
        </w:rPr>
        <w:t>mas</w:t>
      </w:r>
      <w:proofErr w:type="spellEnd"/>
      <w:r>
        <w:rPr>
          <w:lang w:eastAsia="es-ES" w:bidi="ar-SA"/>
        </w:rPr>
        <w:t xml:space="preserve">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que </w:t>
      </w:r>
      <w:r w:rsidR="00A73F1D">
        <w:rPr>
          <w:lang w:eastAsia="es-ES" w:bidi="ar-SA"/>
        </w:rPr>
        <w:t>originan</w:t>
      </w:r>
      <w:r w:rsidR="009145EF">
        <w:rPr>
          <w:lang w:eastAsia="es-ES" w:bidi="ar-SA"/>
        </w:rPr>
        <w:t xml:space="preserve"> los aerogeneradores son fruto del balance de los costes y el rendimiento en esa posición. </w:t>
      </w:r>
      <w:r w:rsidR="00A73F1D">
        <w:rPr>
          <w:lang w:eastAsia="es-ES" w:bidi="ar-SA"/>
        </w:rPr>
        <w:t xml:space="preserve">Cuando se monta un parque eólico </w:t>
      </w:r>
      <w:r w:rsidR="00A73F1D">
        <w:rPr>
          <w:lang w:eastAsia="es-ES" w:bidi="ar-SA"/>
        </w:rPr>
        <w:lastRenderedPageBreak/>
        <w:t xml:space="preserve">se intenta encontrar aquella formación que permite obtener la máxima energía posible con el mínimo gasto de recursos (cableado, número de aerogeneradores, infraestructura, </w:t>
      </w:r>
      <w:proofErr w:type="spellStart"/>
      <w:r w:rsidR="00A73F1D">
        <w:rPr>
          <w:lang w:eastAsia="es-ES" w:bidi="ar-SA"/>
        </w:rPr>
        <w:t>etc</w:t>
      </w:r>
      <w:proofErr w:type="spellEnd"/>
      <w:r w:rsidR="00A73F1D">
        <w:rPr>
          <w:lang w:eastAsia="es-ES" w:bidi="ar-SA"/>
        </w:rPr>
        <w:t xml:space="preserve">).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88380" cy="1956619"/>
                    </a:xfrm>
                    <a:prstGeom prst="rect">
                      <a:avLst/>
                    </a:prstGeom>
                    <a:ln>
                      <a:solidFill>
                        <a:schemeClr val="tx1"/>
                      </a:solidFill>
                    </a:ln>
                  </pic:spPr>
                </pic:pic>
              </a:graphicData>
            </a:graphic>
          </wp:inline>
        </w:drawing>
      </w:r>
    </w:p>
    <w:p w14:paraId="683D03B9" w14:textId="665BB261" w:rsidR="007560CD" w:rsidRDefault="007560CD" w:rsidP="007560CD">
      <w:pPr>
        <w:pStyle w:val="Descripcin"/>
        <w:jc w:val="center"/>
      </w:pPr>
      <w:bookmarkStart w:id="133" w:name="_Toc515279922"/>
      <w:r>
        <w:t xml:space="preserve">Ilustración </w:t>
      </w:r>
      <w:r>
        <w:fldChar w:fldCharType="begin"/>
      </w:r>
      <w:r>
        <w:instrText xml:space="preserve"> SEQ Ilustración \* ARABIC </w:instrText>
      </w:r>
      <w:r>
        <w:fldChar w:fldCharType="separate"/>
      </w:r>
      <w:r w:rsidR="00207472">
        <w:rPr>
          <w:noProof/>
        </w:rPr>
        <w:t>12</w:t>
      </w:r>
      <w:r>
        <w:rPr>
          <w:noProof/>
        </w:rPr>
        <w:fldChar w:fldCharType="end"/>
      </w:r>
      <w:r>
        <w:t>. Formaciones comunes y no comunes de un parque eólico.</w:t>
      </w:r>
      <w:bookmarkEnd w:id="133"/>
    </w:p>
    <w:p w14:paraId="07C4B67D" w14:textId="182D466A" w:rsidR="007560CD" w:rsidRDefault="00A80B4F" w:rsidP="007560CD">
      <w:pPr>
        <w:pStyle w:val="Prrafodelista"/>
        <w:ind w:left="927" w:firstLine="0"/>
        <w:rPr>
          <w:rFonts w:cs="DejaVu Sans"/>
          <w:szCs w:val="24"/>
          <w:lang w:eastAsia="es-ES" w:bidi="ar-SA"/>
        </w:rPr>
      </w:pPr>
      <w:r>
        <w:rPr>
          <w:rFonts w:cs="DejaVu Sans"/>
          <w:szCs w:val="24"/>
          <w:lang w:eastAsia="es-ES" w:bidi="ar-SA"/>
        </w:rPr>
        <w:t xml:space="preserve">Por ejemplo,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63836792"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2F8EDDF5">
                <wp:simplePos x="0" y="0"/>
                <wp:positionH relativeFrom="column">
                  <wp:posOffset>3372209</wp:posOffset>
                </wp:positionH>
                <wp:positionV relativeFrom="paragraph">
                  <wp:posOffset>1847491</wp:posOffset>
                </wp:positionV>
                <wp:extent cx="219329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90E2E9" w14:textId="01E05290" w:rsidR="00006A02" w:rsidRPr="00BD64DE" w:rsidRDefault="00006A02" w:rsidP="007560CD">
                            <w:pPr>
                              <w:pStyle w:val="Descripcin"/>
                              <w:rPr>
                                <w:rFonts w:cs="Mangal"/>
                                <w:noProof/>
                                <w:szCs w:val="21"/>
                              </w:rPr>
                            </w:pPr>
                            <w:bookmarkStart w:id="134" w:name="_Toc515279923"/>
                            <w:r>
                              <w:t xml:space="preserve">Ilustración </w:t>
                            </w:r>
                            <w:r>
                              <w:fldChar w:fldCharType="begin"/>
                            </w:r>
                            <w:r>
                              <w:instrText xml:space="preserve"> SEQ Ilustración \* ARABIC </w:instrText>
                            </w:r>
                            <w:r>
                              <w:fldChar w:fldCharType="separate"/>
                            </w:r>
                            <w:r w:rsidR="00207472">
                              <w:rPr>
                                <w:noProof/>
                              </w:rPr>
                              <w:t>13</w:t>
                            </w:r>
                            <w:r>
                              <w:rPr>
                                <w:noProof/>
                              </w:rPr>
                              <w:fldChar w:fldCharType="end"/>
                            </w:r>
                            <w:r>
                              <w:t>. Jerarquía de factore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597C1" id="Cuadro de texto 26" o:spid="_x0000_s1030" type="#_x0000_t202" style="position:absolute;left:0;text-align:left;margin-left:265.55pt;margin-top:145.45pt;width:17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NAIAAG0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" stroked="f">
                <v:textbox style="mso-fit-shape-to-text:t" inset="0,0,0,0">
                  <w:txbxContent>
                    <w:p w14:paraId="3690E2E9" w14:textId="01E05290" w:rsidR="00006A02" w:rsidRPr="00BD64DE" w:rsidRDefault="00006A02" w:rsidP="007560CD">
                      <w:pPr>
                        <w:pStyle w:val="Descripcin"/>
                        <w:rPr>
                          <w:rFonts w:cs="Mangal"/>
                          <w:noProof/>
                          <w:szCs w:val="21"/>
                        </w:rPr>
                      </w:pPr>
                      <w:bookmarkStart w:id="135" w:name="_Toc515279923"/>
                      <w:r>
                        <w:t xml:space="preserve">Ilustración </w:t>
                      </w:r>
                      <w:r>
                        <w:fldChar w:fldCharType="begin"/>
                      </w:r>
                      <w:r>
                        <w:instrText xml:space="preserve"> SEQ Ilustración \* ARABIC </w:instrText>
                      </w:r>
                      <w:r>
                        <w:fldChar w:fldCharType="separate"/>
                      </w:r>
                      <w:r w:rsidR="00207472">
                        <w:rPr>
                          <w:noProof/>
                        </w:rPr>
                        <w:t>13</w:t>
                      </w:r>
                      <w:r>
                        <w:rPr>
                          <w:noProof/>
                        </w:rPr>
                        <w:fldChar w:fldCharType="end"/>
                      </w:r>
                      <w:r>
                        <w:t>. Jerarquía de factores.</w:t>
                      </w:r>
                      <w:bookmarkEnd w:id="135"/>
                    </w:p>
                  </w:txbxContent>
                </v:textbox>
                <w10:wrap type="square"/>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7560CD">
        <w:rPr>
          <w:lang w:eastAsia="es-ES" w:bidi="ar-SA"/>
        </w:rPr>
        <w:fldChar w:fldCharType="begin"/>
      </w:r>
      <w:r w:rsidR="007560CD">
        <w:rPr>
          <w:lang w:eastAsia="es-ES" w:bidi="ar-SA"/>
        </w:rPr>
        <w:instrText xml:space="preserve"> REF _Ref506194299 \h </w:instrText>
      </w:r>
      <w:r w:rsidR="007560CD">
        <w:rPr>
          <w:lang w:eastAsia="es-ES" w:bidi="ar-SA"/>
        </w:rPr>
      </w:r>
      <w:r w:rsidR="007560CD">
        <w:rPr>
          <w:lang w:eastAsia="es-ES" w:bidi="ar-SA"/>
        </w:rPr>
        <w:fldChar w:fldCharType="separate"/>
      </w:r>
      <w:r w:rsidR="00AC166E">
        <w:t xml:space="preserve">Ilustración </w:t>
      </w:r>
      <w:r w:rsidR="00AC166E">
        <w:rPr>
          <w:noProof/>
        </w:rPr>
        <w:t>21</w:t>
      </w:r>
      <w:r w:rsidR="007560CD">
        <w:rPr>
          <w:lang w:eastAsia="es-ES" w:bidi="ar-SA"/>
        </w:rPr>
        <w:fldChar w:fldCharType="end"/>
      </w:r>
      <w:r w:rsidR="007560CD">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w:t>
      </w:r>
      <w:r w:rsidR="007560CD">
        <w:rPr>
          <w:lang w:eastAsia="es-ES" w:bidi="ar-SA"/>
        </w:rPr>
        <w:lastRenderedPageBreak/>
        <w:t xml:space="preserve">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77777777" w:rsidR="007560CD" w:rsidRDefault="007560CD" w:rsidP="007560CD">
      <w:pPr>
        <w:pStyle w:val="Prrafodelista"/>
        <w:numPr>
          <w:ilvl w:val="1"/>
          <w:numId w:val="15"/>
        </w:numPr>
        <w:rPr>
          <w:lang w:eastAsia="es-ES" w:bidi="ar-SA"/>
        </w:rPr>
      </w:pPr>
      <w:r>
        <w:rPr>
          <w:lang w:eastAsia="es-ES" w:bidi="ar-SA"/>
        </w:rPr>
        <w:t>Errores en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72378E2C" w14:textId="02530D92" w:rsidR="007560CD" w:rsidRDefault="007560CD" w:rsidP="007560CD">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473C4B57" w14:textId="77777777" w:rsidR="00F21199" w:rsidRDefault="00F21199" w:rsidP="00F21199">
      <w:pPr>
        <w:pStyle w:val="Prrafodelista"/>
        <w:ind w:left="927" w:firstLine="0"/>
        <w:rPr>
          <w:lang w:eastAsia="es-ES" w:bidi="ar-SA"/>
        </w:rPr>
      </w:pPr>
    </w:p>
    <w:p w14:paraId="105481D5" w14:textId="70AC442A" w:rsidR="00F10836" w:rsidRDefault="00F10836" w:rsidP="00F10836">
      <w:pPr>
        <w:pStyle w:val="Prrafodelista"/>
        <w:numPr>
          <w:ilvl w:val="0"/>
          <w:numId w:val="45"/>
        </w:numPr>
        <w:rPr>
          <w:b/>
        </w:rPr>
      </w:pPr>
      <w:r w:rsidRPr="00F10836">
        <w:rPr>
          <w:b/>
        </w:rPr>
        <w:t>Recogida de requisitos y análisis del contexto.</w:t>
      </w:r>
    </w:p>
    <w:p w14:paraId="31581E93" w14:textId="575F1D9C" w:rsidR="007560CD" w:rsidRDefault="007560CD" w:rsidP="007560CD">
      <w:pPr>
        <w:rPr>
          <w:lang w:eastAsia="es-ES" w:bidi="ar-SA"/>
        </w:rPr>
      </w:pPr>
      <w:r>
        <w:rPr>
          <w:lang w:eastAsia="es-ES" w:bidi="ar-SA"/>
        </w:rPr>
        <w:t>Los patrones han de ser implementados en base el enunciado de estos por el cliente en el formato: “Quiero detectar X, afectan Y, W, …, t variables y cada Z de tiempo.”</w:t>
      </w:r>
    </w:p>
    <w:p w14:paraId="3BCAB4ED" w14:textId="7F057856"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AC166E">
        <w:t xml:space="preserve">Ilustración </w:t>
      </w:r>
      <w:r w:rsidR="00AC166E">
        <w:rPr>
          <w:noProof/>
        </w:rPr>
        <w:t>18</w:t>
      </w:r>
      <w:r>
        <w:rPr>
          <w:lang w:eastAsia="es-ES" w:bidi="ar-SA"/>
        </w:rPr>
        <w:fldChar w:fldCharType="end"/>
      </w:r>
      <w:r>
        <w:rPr>
          <w:lang w:eastAsia="es-ES" w:bidi="ar-SA"/>
        </w:rPr>
        <w:t>, observamos dos sistemas o estructuras, que colaboran entre sí. Por un lado, tenemos SCADA, que es el sistema que tiene almacenados todos los datos recogidos por los sistemas de monitorización de los aerogeneradores, además, de los logs de averías</w:t>
      </w:r>
      <w:r w:rsidR="009F12FF">
        <w:rPr>
          <w:lang w:eastAsia="es-ES" w:bidi="ar-SA"/>
        </w:rPr>
        <w:t>, Por</w:t>
      </w:r>
      <w:r>
        <w:rPr>
          <w:lang w:eastAsia="es-ES" w:bidi="ar-SA"/>
        </w:rPr>
        <w:t xml:space="preserve"> otro lado, tenemos Ingeboards, plataforma donde se visualiza la información dada por SCADA de una forma más legible. </w:t>
      </w:r>
      <w:r w:rsidR="0045106E">
        <w:rPr>
          <w:lang w:eastAsia="es-ES" w:bidi="ar-SA"/>
        </w:rPr>
        <w:t xml:space="preserve">A través de Ingeboards, los técnicos encargados de las </w:t>
      </w:r>
      <w:r w:rsidR="0045106E">
        <w:rPr>
          <w:lang w:eastAsia="es-ES" w:bidi="ar-SA"/>
        </w:rPr>
        <w:lastRenderedPageBreak/>
        <w:t xml:space="preserve">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77410" cy="2784592"/>
                    </a:xfrm>
                    <a:prstGeom prst="rect">
                      <a:avLst/>
                    </a:prstGeom>
                    <a:ln>
                      <a:solidFill>
                        <a:schemeClr val="tx1"/>
                      </a:solidFill>
                    </a:ln>
                  </pic:spPr>
                </pic:pic>
              </a:graphicData>
            </a:graphic>
          </wp:inline>
        </w:drawing>
      </w:r>
    </w:p>
    <w:p w14:paraId="0AF5AFE5" w14:textId="23E6F1E5" w:rsidR="0045106E" w:rsidRDefault="0045106E" w:rsidP="0045106E">
      <w:pPr>
        <w:pStyle w:val="Descripcin"/>
        <w:jc w:val="center"/>
      </w:pPr>
      <w:bookmarkStart w:id="136" w:name="_Toc515279924"/>
      <w:r>
        <w:t xml:space="preserve">Ilustración </w:t>
      </w:r>
      <w:r>
        <w:fldChar w:fldCharType="begin"/>
      </w:r>
      <w:r>
        <w:instrText xml:space="preserve"> SEQ Ilustración \* ARABIC </w:instrText>
      </w:r>
      <w:r>
        <w:fldChar w:fldCharType="separate"/>
      </w:r>
      <w:r w:rsidR="00207472">
        <w:rPr>
          <w:noProof/>
        </w:rPr>
        <w:t>14</w:t>
      </w:r>
      <w:r>
        <w:rPr>
          <w:noProof/>
        </w:rPr>
        <w:fldChar w:fldCharType="end"/>
      </w:r>
      <w:r>
        <w:t>. Infraestructura del entorno de Eolic Event Consumer.</w:t>
      </w:r>
      <w:bookmarkEnd w:id="136"/>
    </w:p>
    <w:p w14:paraId="57AA2B54" w14:textId="2E078ABD" w:rsidR="007560CD" w:rsidRDefault="000533D9" w:rsidP="0045106E">
      <w:r>
        <w:rPr>
          <w:lang w:eastAsia="es-ES" w:bidi="ar-SA"/>
        </w:rPr>
        <w:t>Otro detalle muy importante entre la comunicación entre ambas aplicaciones es que c</w:t>
      </w:r>
      <w:r w:rsidR="0045106E">
        <w:rPr>
          <w:lang w:eastAsia="es-ES" w:bidi="ar-SA"/>
        </w:rPr>
        <w:t>ada uno de los aerogeneradores están identificados por un número, este número es el “</w:t>
      </w:r>
      <w:proofErr w:type="spellStart"/>
      <w:r w:rsidR="0045106E">
        <w:rPr>
          <w:lang w:eastAsia="es-ES" w:bidi="ar-SA"/>
        </w:rPr>
        <w:t>SystemNumber</w:t>
      </w:r>
      <w:proofErr w:type="spellEnd"/>
      <w:r w:rsidR="0045106E">
        <w:rPr>
          <w:lang w:eastAsia="es-ES" w:bidi="ar-SA"/>
        </w:rPr>
        <w:t xml:space="preserve">”. Este identificador es </w:t>
      </w:r>
      <w:r>
        <w:rPr>
          <w:lang w:eastAsia="es-ES" w:bidi="ar-SA"/>
        </w:rPr>
        <w:t xml:space="preserve">perteneciente al </w:t>
      </w:r>
      <w:r w:rsidR="0045106E">
        <w:rPr>
          <w:lang w:eastAsia="es-ES" w:bidi="ar-SA"/>
        </w:rPr>
        <w:t xml:space="preserve">sistema de SCADA. Sin embargo, en “Ingeboards” tiene otro identificador. Por ejemplo, en SCADA podríamos denominar a un aerogenerador con el id “92874621”, y en Ingeboards podríamos nombrar a ese mismo con el alias “MadridA1”. </w:t>
      </w:r>
    </w:p>
    <w:p w14:paraId="364D0949" w14:textId="6CA40EEC" w:rsidR="007560CD" w:rsidRDefault="007560CD" w:rsidP="007560CD">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AC166E">
        <w:t xml:space="preserve">Ilustración </w:t>
      </w:r>
      <w:r w:rsidR="00AC166E">
        <w:rPr>
          <w:noProof/>
        </w:rPr>
        <w:t>19</w:t>
      </w:r>
      <w:r>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lastRenderedPageBreak/>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99129" cy="2784202"/>
                    </a:xfrm>
                    <a:prstGeom prst="rect">
                      <a:avLst/>
                    </a:prstGeom>
                    <a:ln>
                      <a:solidFill>
                        <a:schemeClr val="tx1"/>
                      </a:solidFill>
                    </a:ln>
                  </pic:spPr>
                </pic:pic>
              </a:graphicData>
            </a:graphic>
          </wp:inline>
        </w:drawing>
      </w:r>
    </w:p>
    <w:p w14:paraId="3449492E" w14:textId="59819B5A" w:rsidR="007560CD" w:rsidRDefault="007560CD" w:rsidP="007560CD">
      <w:pPr>
        <w:pStyle w:val="Descripcin"/>
        <w:jc w:val="center"/>
      </w:pPr>
      <w:bookmarkStart w:id="137" w:name="_Toc515279925"/>
      <w:r>
        <w:t xml:space="preserve">Ilustración </w:t>
      </w:r>
      <w:r>
        <w:fldChar w:fldCharType="begin"/>
      </w:r>
      <w:r>
        <w:instrText xml:space="preserve"> SEQ Ilustración \* ARABIC </w:instrText>
      </w:r>
      <w:r>
        <w:fldChar w:fldCharType="separate"/>
      </w:r>
      <w:r w:rsidR="00207472">
        <w:rPr>
          <w:noProof/>
        </w:rPr>
        <w:t>15</w:t>
      </w:r>
      <w:r>
        <w:rPr>
          <w:noProof/>
        </w:rPr>
        <w:fldChar w:fldCharType="end"/>
      </w:r>
      <w:r>
        <w:t>. Incorporación de CEP al sistema actual.</w:t>
      </w:r>
      <w:bookmarkEnd w:id="137"/>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0980963E" w:rsidR="007560CD" w:rsidRDefault="007560CD" w:rsidP="007560CD">
      <w:pPr>
        <w:rPr>
          <w:lang w:eastAsia="es-ES" w:bidi="ar-SA"/>
        </w:rPr>
      </w:pPr>
      <w:r>
        <w:rPr>
          <w:lang w:eastAsia="es-ES" w:bidi="ar-SA"/>
        </w:rPr>
        <w:t>A la hora de analizar los datos deberemos de agruparlos por aerogenerador ya que las mediciones que se nos proporcionan son de un parque eólic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71022DB3" w14:textId="4247300B" w:rsidR="00F21199" w:rsidRDefault="00F21199" w:rsidP="00F10836">
      <w:pPr>
        <w:pStyle w:val="Prrafodelista"/>
        <w:numPr>
          <w:ilvl w:val="0"/>
          <w:numId w:val="45"/>
        </w:numPr>
        <w:rPr>
          <w:b/>
        </w:rPr>
      </w:pPr>
      <w:r>
        <w:rPr>
          <w:b/>
        </w:rPr>
        <w:lastRenderedPageBreak/>
        <w:t>Realizar anteproyecto</w:t>
      </w:r>
      <w:r w:rsidR="00631149">
        <w:rPr>
          <w:b/>
        </w:rPr>
        <w:t xml:space="preserve"> y planificación del Trabajo de Fin de Grado</w:t>
      </w:r>
      <w:r>
        <w:rPr>
          <w:b/>
        </w:rPr>
        <w:t>.</w:t>
      </w:r>
    </w:p>
    <w:p w14:paraId="1D1D93C3" w14:textId="77777777" w:rsidR="00F21199" w:rsidRDefault="00F21199" w:rsidP="00F21199">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6A6C28A0" w14:textId="7BB2ABAB" w:rsidR="00631149" w:rsidRPr="00631149" w:rsidRDefault="000533D9" w:rsidP="00631149">
      <w:r>
        <w:t xml:space="preserve">Los aspectos más importantes del anteproyecto son, por un lado, la parte de planificación y por otro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p>
    <w:p w14:paraId="51286D5E" w14:textId="66432087" w:rsidR="00F21199" w:rsidRPr="00F21199" w:rsidRDefault="00F10836" w:rsidP="00F21199">
      <w:pPr>
        <w:pStyle w:val="Prrafodelista"/>
        <w:numPr>
          <w:ilvl w:val="0"/>
          <w:numId w:val="45"/>
        </w:numPr>
        <w:rPr>
          <w:b/>
        </w:rPr>
      </w:pPr>
      <w:r w:rsidRPr="00F10836">
        <w:rPr>
          <w:b/>
        </w:rPr>
        <w:t>Planificación del Trabajo de fin de grado</w:t>
      </w:r>
      <w:r w:rsidR="00F21199">
        <w:rPr>
          <w:b/>
        </w:rPr>
        <w:t>.</w:t>
      </w:r>
    </w:p>
    <w:p w14:paraId="2A1AD7EC" w14:textId="4B1C7D1E" w:rsidR="00F21199" w:rsidRDefault="00D35C98" w:rsidP="00F21199">
      <w:pPr>
        <w:rPr>
          <w:lang w:eastAsia="es-ES" w:bidi="ar-SA"/>
        </w:rPr>
      </w:pPr>
      <w:r>
        <w:rPr>
          <w:lang w:eastAsia="es-ES" w:bidi="ar-SA"/>
        </w:rPr>
        <w:t>Debido a la ausencia de Pedro se acordó estab</w:t>
      </w:r>
      <w:r w:rsidR="00F21199">
        <w:rPr>
          <w:lang w:eastAsia="es-ES" w:bidi="ar-SA"/>
        </w:rPr>
        <w:t>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62DA4F6D" w14:textId="3E8DC73C" w:rsidR="00F21199" w:rsidRDefault="00F21199" w:rsidP="00F21199">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En base a la facilidad de procesamiento, utilizaríamos archivos en formato </w:t>
      </w:r>
      <w:proofErr w:type="spellStart"/>
      <w:r>
        <w:rPr>
          <w:lang w:eastAsia="es-ES" w:bidi="ar-SA"/>
        </w:rPr>
        <w:t>csv</w:t>
      </w:r>
      <w:proofErr w:type="spellEnd"/>
      <w:r>
        <w:rPr>
          <w:lang w:eastAsia="es-ES" w:bidi="ar-SA"/>
        </w:rPr>
        <w:t>.</w:t>
      </w:r>
    </w:p>
    <w:p w14:paraId="6D0BA0E5" w14:textId="1C22898A" w:rsidR="00F21199" w:rsidRPr="00F21199" w:rsidRDefault="00F21199" w:rsidP="00F21199">
      <w:r>
        <w:rPr>
          <w:lang w:eastAsia="es-ES" w:bidi="ar-SA"/>
        </w:rPr>
        <w:t xml:space="preserve">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w:t>
      </w:r>
    </w:p>
    <w:p w14:paraId="47E03FD2" w14:textId="44409549" w:rsidR="00245C1A" w:rsidRDefault="00245C1A" w:rsidP="00245C1A">
      <w:pPr>
        <w:pStyle w:val="Prrafodelista"/>
        <w:numPr>
          <w:ilvl w:val="0"/>
          <w:numId w:val="47"/>
        </w:numPr>
        <w:rPr>
          <w:b/>
        </w:rPr>
      </w:pPr>
      <w:r w:rsidRPr="00F10836">
        <w:rPr>
          <w:b/>
        </w:rPr>
        <w:lastRenderedPageBreak/>
        <w:t>Acoplamiento e implementación del ESB.</w:t>
      </w:r>
    </w:p>
    <w:p w14:paraId="7CABE429" w14:textId="05A26D07" w:rsidR="00572B83" w:rsidRDefault="0017302A" w:rsidP="00572B83">
      <w:r>
        <w:t>El esquema de este prototipo es el de la</w:t>
      </w:r>
      <w:r w:rsidR="004715E5">
        <w:t xml:space="preserve"> </w:t>
      </w:r>
      <w:r w:rsidR="004715E5">
        <w:fldChar w:fldCharType="begin"/>
      </w:r>
      <w:r w:rsidR="004715E5">
        <w:instrText xml:space="preserve"> REF _Ref515127371 \h </w:instrText>
      </w:r>
      <w:r w:rsidR="004715E5">
        <w:fldChar w:fldCharType="separate"/>
      </w:r>
      <w:r w:rsidR="004715E5">
        <w:t xml:space="preserve">Ilustración </w:t>
      </w:r>
      <w:r w:rsidR="004715E5">
        <w:rPr>
          <w:noProof/>
        </w:rPr>
        <w:t>16</w:t>
      </w:r>
      <w:r w:rsidR="004715E5">
        <w:fldChar w:fldCharType="end"/>
      </w:r>
      <w:r w:rsidR="00572B83">
        <w:t>. Podemos ver como introducimos un archivo “.</w:t>
      </w:r>
      <w:proofErr w:type="spellStart"/>
      <w:r w:rsidR="00757243">
        <w:t>csv</w:t>
      </w:r>
      <w:proofErr w:type="spellEnd"/>
      <w:r w:rsidR="00572B83">
        <w:t xml:space="preserve">” en el directorio “input” </w:t>
      </w:r>
      <w:r w:rsidR="00135382">
        <w:t xml:space="preserve">del simulador, recogiendo cada una de las tuplas correspondientes a los diez </w:t>
      </w:r>
      <w:proofErr w:type="spellStart"/>
      <w:r w:rsidR="00135382">
        <w:t>minutales</w:t>
      </w:r>
      <w:proofErr w:type="spellEnd"/>
      <w:r w:rsidR="00135382">
        <w:t xml:space="preserve"> de los aerogeneradores y mandándolos a un canal de </w:t>
      </w:r>
      <w:proofErr w:type="spellStart"/>
      <w:r w:rsidR="00135382">
        <w:t>Thingspeak</w:t>
      </w:r>
      <w:proofErr w:type="spellEnd"/>
      <w:r w:rsidR="00135382">
        <w:t xml:space="preserve">. </w:t>
      </w:r>
      <w:proofErr w:type="spellStart"/>
      <w:r w:rsidR="00135382">
        <w:t>Thingspeak</w:t>
      </w:r>
      <w:proofErr w:type="spellEnd"/>
      <w:r w:rsidR="00135382">
        <w:t xml:space="preserve"> se encargará de ir almacenando todos y cada uno de los </w:t>
      </w:r>
      <w:proofErr w:type="spellStart"/>
      <w:r w:rsidR="00135382">
        <w:t>diezminutales</w:t>
      </w:r>
      <w:proofErr w:type="spellEnd"/>
      <w:r w:rsidR="00135382">
        <w:t xml:space="preserve"> en la nube. El ESB hará una petición vía HTTP al canal de </w:t>
      </w:r>
      <w:proofErr w:type="spellStart"/>
      <w:r w:rsidR="00135382">
        <w:t>ThingSpeak</w:t>
      </w:r>
      <w:proofErr w:type="spellEnd"/>
      <w:r w:rsidR="00135382">
        <w:t xml:space="preserve"> cada 4 segundos para </w:t>
      </w:r>
      <w:r>
        <w:t xml:space="preserve">solicitar el último </w:t>
      </w:r>
      <w:proofErr w:type="spellStart"/>
      <w:r>
        <w:t>diezminutal</w:t>
      </w:r>
      <w:proofErr w:type="spellEnd"/>
      <w:r>
        <w:t xml:space="preserve"> que haya guardado. El ESB encolará los datos obtenidos por la respuesta del canal para enviarlos al motor CEP.</w:t>
      </w:r>
    </w:p>
    <w:p w14:paraId="1AA644C8" w14:textId="77777777" w:rsidR="00757243" w:rsidRDefault="00373F93" w:rsidP="00757243">
      <w:pPr>
        <w:keepNext/>
      </w:pPr>
      <w:r>
        <w:rPr>
          <w:noProof/>
        </w:rPr>
        <w:drawing>
          <wp:inline distT="0" distB="0" distL="0" distR="0" wp14:anchorId="33A628C1" wp14:editId="2B784F90">
            <wp:extent cx="5186556" cy="288043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91074" cy="2882945"/>
                    </a:xfrm>
                    <a:prstGeom prst="rect">
                      <a:avLst/>
                    </a:prstGeom>
                  </pic:spPr>
                </pic:pic>
              </a:graphicData>
            </a:graphic>
          </wp:inline>
        </w:drawing>
      </w:r>
    </w:p>
    <w:p w14:paraId="4AF9FD67" w14:textId="1D836CA4" w:rsidR="00373F93" w:rsidRDefault="00757243" w:rsidP="0016787E">
      <w:pPr>
        <w:pStyle w:val="Descripcin"/>
        <w:jc w:val="center"/>
      </w:pPr>
      <w:bookmarkStart w:id="138" w:name="_Ref515127371"/>
      <w:bookmarkStart w:id="139" w:name="_Ref515127350"/>
      <w:bookmarkStart w:id="140" w:name="_Toc515279926"/>
      <w:r>
        <w:t xml:space="preserve">Ilustración </w:t>
      </w:r>
      <w:r>
        <w:fldChar w:fldCharType="begin"/>
      </w:r>
      <w:r>
        <w:instrText xml:space="preserve"> SEQ Ilustración \* ARABIC </w:instrText>
      </w:r>
      <w:r>
        <w:fldChar w:fldCharType="separate"/>
      </w:r>
      <w:r w:rsidR="00207472">
        <w:rPr>
          <w:noProof/>
        </w:rPr>
        <w:t>16</w:t>
      </w:r>
      <w:r>
        <w:fldChar w:fldCharType="end"/>
      </w:r>
      <w:bookmarkEnd w:id="138"/>
      <w:r>
        <w:t>. Esquema prototipo 1.</w:t>
      </w:r>
      <w:bookmarkEnd w:id="139"/>
      <w:bookmarkEnd w:id="140"/>
    </w:p>
    <w:p w14:paraId="203D296E" w14:textId="34364DD2" w:rsidR="00373F93" w:rsidRDefault="0017302A" w:rsidP="00373F93">
      <w:r>
        <w:t xml:space="preserve">Los esquemas de los patrones son cargados en tiempo de ejecución, antes de ingresar un patrón deberemos de declarar el esquema de los eventos simples de los que depende. Para ello deberemos de introducir un dato de prueba. Una vez hecho esto podremos ingresar los patrones que hayamos implementado en el directorio “new </w:t>
      </w:r>
      <w:proofErr w:type="spellStart"/>
      <w:r>
        <w:t>event</w:t>
      </w:r>
      <w:proofErr w:type="spellEnd"/>
      <w:r>
        <w:t xml:space="preserve"> </w:t>
      </w:r>
      <w:proofErr w:type="spellStart"/>
      <w:r>
        <w:t>patterns</w:t>
      </w:r>
      <w:proofErr w:type="spellEnd"/>
      <w:r>
        <w:t>” ubicado en el ESB.</w:t>
      </w:r>
      <w:r w:rsidR="00373F93">
        <w:t xml:space="preserve"> Si contiene algún error sintáctico o no están definidos los esquemas de los que depende no se incluirá el patrón, y se mostrará en la consola del ESB el error.</w:t>
      </w:r>
    </w:p>
    <w:p w14:paraId="22543A92" w14:textId="6A949C68" w:rsidR="00373F93" w:rsidRPr="00572B83" w:rsidRDefault="00373F93" w:rsidP="00373F93">
      <w:r>
        <w:t xml:space="preserve">Finalmente, cuando el patrón es detectado, todos los eventos complejos detectados son mostrados por la consola del ESB. Además, el evento complejo es enviado por correo electrónico desde </w:t>
      </w:r>
      <w:hyperlink r:id="rId56" w:history="1">
        <w:r w:rsidRPr="001A1F88">
          <w:rPr>
            <w:rStyle w:val="Hipervnculo"/>
          </w:rPr>
          <w:t>pruebacepuclm@gmail.com</w:t>
        </w:r>
      </w:hyperlink>
      <w:r>
        <w:t xml:space="preserve"> hasta la dirección destino correspondiente.</w:t>
      </w:r>
    </w:p>
    <w:p w14:paraId="3EAEAEE1" w14:textId="386788FF" w:rsidR="00F10836" w:rsidRDefault="00F10836" w:rsidP="00373F93">
      <w:pPr>
        <w:pStyle w:val="Prrafodelista"/>
        <w:numPr>
          <w:ilvl w:val="0"/>
          <w:numId w:val="47"/>
        </w:numPr>
        <w:rPr>
          <w:b/>
        </w:rPr>
      </w:pPr>
      <w:r w:rsidRPr="00373F93">
        <w:rPr>
          <w:b/>
        </w:rPr>
        <w:lastRenderedPageBreak/>
        <w:t xml:space="preserve">Sprint </w:t>
      </w:r>
      <w:proofErr w:type="spellStart"/>
      <w:r w:rsidRPr="00373F93">
        <w:rPr>
          <w:b/>
        </w:rPr>
        <w:t>Burndown</w:t>
      </w:r>
      <w:proofErr w:type="spellEnd"/>
      <w:r w:rsidR="00373F93">
        <w:rPr>
          <w:b/>
        </w:rPr>
        <w:t>.</w:t>
      </w:r>
    </w:p>
    <w:p w14:paraId="76FF7C98" w14:textId="77A49437" w:rsidR="00137EFD" w:rsidRDefault="00837A22" w:rsidP="00137EFD">
      <w:r>
        <w:t>Uno de los errores se produjo</w:t>
      </w:r>
      <w:r w:rsidR="00137EFD">
        <w:t xml:space="preserve"> en este sprint es demorar la planificación del proyecto a la segunda semana puesto que desconocía el uso de la entrega de TFS para el desarrollo con metodologías ágiles</w:t>
      </w:r>
      <w:r>
        <w:t xml:space="preserve"> y el control de las horas se descolocó totalmente, tal y como podemos ver en la</w:t>
      </w:r>
      <w:r w:rsidR="004715E5">
        <w:t xml:space="preserve"> </w:t>
      </w:r>
      <w:r w:rsidR="004715E5">
        <w:fldChar w:fldCharType="begin"/>
      </w:r>
      <w:r w:rsidR="004715E5">
        <w:instrText xml:space="preserve"> REF _Ref515272522 \h </w:instrText>
      </w:r>
      <w:r w:rsidR="004715E5">
        <w:fldChar w:fldCharType="separate"/>
      </w:r>
      <w:r w:rsidR="004715E5">
        <w:t xml:space="preserve">Ilustración </w:t>
      </w:r>
      <w:r w:rsidR="004715E5">
        <w:rPr>
          <w:noProof/>
        </w:rPr>
        <w:t>17</w:t>
      </w:r>
      <w:r w:rsidR="004715E5">
        <w:fldChar w:fldCharType="end"/>
      </w:r>
      <w:r>
        <w:t xml:space="preserve">. </w:t>
      </w:r>
      <w:r w:rsidR="00D35C98">
        <w:t>Pese a este error, finalmente las horas que en un primer momento se programaron de forma incorrecta se consiguieron estabilizar al final del sprint.</w:t>
      </w:r>
    </w:p>
    <w:p w14:paraId="48953BBC" w14:textId="32E5EB59" w:rsidR="00837A22" w:rsidRDefault="00837A22" w:rsidP="00137EFD">
      <w:r>
        <w:t xml:space="preserve">Sin embargo, podemos decir que no hubo problemas en esta iteración ya que era bastante sencilla. Lo único que debíamos de hacer es amoldar el caso del curso, a nuestro modelo de dato y adaptar la infraestructura de </w:t>
      </w:r>
      <w:proofErr w:type="spellStart"/>
      <w:r>
        <w:t>ThingSpeak</w:t>
      </w:r>
      <w:proofErr w:type="spellEnd"/>
      <w:r>
        <w:t xml:space="preserve"> y del ESB a nuestras necesidades.</w:t>
      </w:r>
    </w:p>
    <w:p w14:paraId="3A32D1B7" w14:textId="2FDD855F" w:rsidR="00837A22" w:rsidRDefault="00D35C98" w:rsidP="00837A22">
      <w:pPr>
        <w:keepNext/>
        <w:jc w:val="center"/>
      </w:pPr>
      <w:r>
        <w:rPr>
          <w:noProof/>
        </w:rPr>
        <w:drawing>
          <wp:inline distT="0" distB="0" distL="0" distR="0" wp14:anchorId="60525C8F" wp14:editId="78023385">
            <wp:extent cx="4969251" cy="2565779"/>
            <wp:effectExtent l="19050" t="19050" r="22225" b="2540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974872" cy="2568681"/>
                    </a:xfrm>
                    <a:prstGeom prst="rect">
                      <a:avLst/>
                    </a:prstGeom>
                    <a:ln>
                      <a:solidFill>
                        <a:schemeClr val="tx1"/>
                      </a:solidFill>
                    </a:ln>
                  </pic:spPr>
                </pic:pic>
              </a:graphicData>
            </a:graphic>
          </wp:inline>
        </w:drawing>
      </w:r>
    </w:p>
    <w:p w14:paraId="18895B5F" w14:textId="251890D9" w:rsidR="00373F93" w:rsidRPr="00373F93" w:rsidRDefault="00837A22" w:rsidP="00837A22">
      <w:pPr>
        <w:pStyle w:val="Descripcin"/>
        <w:jc w:val="center"/>
        <w:rPr>
          <w:b/>
        </w:rPr>
      </w:pPr>
      <w:bookmarkStart w:id="141" w:name="_Ref515272522"/>
      <w:bookmarkStart w:id="142" w:name="_Toc515279927"/>
      <w:r>
        <w:t xml:space="preserve">Ilustración </w:t>
      </w:r>
      <w:r>
        <w:fldChar w:fldCharType="begin"/>
      </w:r>
      <w:r>
        <w:instrText xml:space="preserve"> SEQ Ilustración \* ARABIC </w:instrText>
      </w:r>
      <w:r>
        <w:fldChar w:fldCharType="separate"/>
      </w:r>
      <w:r w:rsidR="00207472">
        <w:rPr>
          <w:noProof/>
        </w:rPr>
        <w:t>17</w:t>
      </w:r>
      <w:r>
        <w:fldChar w:fldCharType="end"/>
      </w:r>
      <w:bookmarkEnd w:id="141"/>
      <w:r>
        <w:t xml:space="preserve">. Sprint </w:t>
      </w:r>
      <w:proofErr w:type="spellStart"/>
      <w:r>
        <w:t>Burndown</w:t>
      </w:r>
      <w:proofErr w:type="spellEnd"/>
      <w:r>
        <w:t xml:space="preserve"> Inicio del proyecto.</w:t>
      </w:r>
      <w:bookmarkEnd w:id="142"/>
    </w:p>
    <w:p w14:paraId="06F550F4" w14:textId="77777777" w:rsidR="00A128C4" w:rsidRDefault="00A128C4" w:rsidP="00363F3F">
      <w:pPr>
        <w:pStyle w:val="Captulo-Nivel2"/>
        <w:numPr>
          <w:ilvl w:val="3"/>
          <w:numId w:val="4"/>
        </w:numPr>
      </w:pPr>
      <w:bookmarkStart w:id="143" w:name="_Toc515280023"/>
      <w:r w:rsidRPr="00465C27">
        <w:t>Reuni</w:t>
      </w:r>
      <w:r>
        <w:t>ones al finalizar el sprint</w:t>
      </w:r>
      <w:bookmarkEnd w:id="143"/>
    </w:p>
    <w:p w14:paraId="55D32404" w14:textId="77777777" w:rsidR="005B2D11" w:rsidRPr="00743DF0" w:rsidRDefault="005B2D11" w:rsidP="005B2D11">
      <w:pPr>
        <w:rPr>
          <w:rFonts w:cs="Times New Roman"/>
        </w:rPr>
      </w:pPr>
      <w:bookmarkStart w:id="144" w:name="__RefNumPara__703_1262559257"/>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lastRenderedPageBreak/>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363F3F">
      <w:pPr>
        <w:pStyle w:val="Captulo-Nivel2"/>
        <w:numPr>
          <w:ilvl w:val="4"/>
          <w:numId w:val="4"/>
        </w:numPr>
      </w:pPr>
      <w:bookmarkStart w:id="145" w:name="_Toc515280024"/>
      <w:r>
        <w:t>Asuntos que tratar</w:t>
      </w:r>
      <w:bookmarkEnd w:id="145"/>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682968D2"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7A730E9" w14:textId="4B60B3AF" w:rsidR="004145DD" w:rsidRDefault="004145DD" w:rsidP="00655489">
      <w:pPr>
        <w:pStyle w:val="Prrafodelista"/>
        <w:numPr>
          <w:ilvl w:val="0"/>
          <w:numId w:val="11"/>
        </w:numPr>
        <w:rPr>
          <w:lang w:eastAsia="es-ES" w:bidi="ar-SA"/>
        </w:rPr>
      </w:pPr>
      <w:r>
        <w:rPr>
          <w:lang w:eastAsia="es-ES" w:bidi="ar-SA"/>
        </w:rPr>
        <w:t>Retrospectiva.</w:t>
      </w:r>
    </w:p>
    <w:p w14:paraId="1FC8B3E8" w14:textId="77777777" w:rsidR="005B2D11" w:rsidRDefault="005B2D11" w:rsidP="00363F3F">
      <w:pPr>
        <w:pStyle w:val="Captulo-Nivel2"/>
        <w:numPr>
          <w:ilvl w:val="4"/>
          <w:numId w:val="4"/>
        </w:numPr>
      </w:pPr>
      <w:bookmarkStart w:id="146" w:name="_Toc515280025"/>
      <w:r>
        <w:t>Información recogida</w:t>
      </w:r>
      <w:bookmarkEnd w:id="146"/>
    </w:p>
    <w:p w14:paraId="71AA9FCC" w14:textId="1366976C"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proofErr w:type="spellStart"/>
      <w:r w:rsidR="00A43B61">
        <w:rPr>
          <w:lang w:eastAsia="es-ES" w:bidi="ar-SA"/>
        </w:rPr>
        <w:t>csv</w:t>
      </w:r>
      <w:proofErr w:type="spellEnd"/>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w:t>
      </w:r>
      <w:r>
        <w:rPr>
          <w:lang w:eastAsia="es-ES" w:bidi="ar-SA"/>
        </w:rPr>
        <w:lastRenderedPageBreak/>
        <w:t xml:space="preserve">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56023848"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w:t>
      </w:r>
      <w:r>
        <w:rPr>
          <w:lang w:eastAsia="es-ES" w:bidi="ar-SA"/>
        </w:rPr>
        <w:lastRenderedPageBreak/>
        <w:t xml:space="preserve">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4715E5">
        <w:t xml:space="preserve">Ilustración </w:t>
      </w:r>
      <w:r w:rsidR="004715E5">
        <w:rPr>
          <w:noProof/>
        </w:rPr>
        <w:t>18</w:t>
      </w:r>
      <w:r>
        <w:rPr>
          <w:lang w:eastAsia="es-ES" w:bidi="ar-SA"/>
        </w:rPr>
        <w:fldChar w:fldCharType="end"/>
      </w:r>
      <w:r>
        <w:rPr>
          <w:lang w:eastAsia="es-ES" w:bidi="ar-SA"/>
        </w:rPr>
        <w:t>.</w:t>
      </w:r>
    </w:p>
    <w:p w14:paraId="4CA0FBAE" w14:textId="2088CA7B" w:rsidR="005B2D11" w:rsidRDefault="00936580" w:rsidP="005B2D11">
      <w:pPr>
        <w:pStyle w:val="Prrafodelista"/>
        <w:keepNext/>
        <w:ind w:left="927" w:firstLine="0"/>
      </w:pPr>
      <w:r>
        <w:rPr>
          <w:b/>
          <w:noProof/>
          <w:lang w:eastAsia="es-ES" w:bidi="ar-SA"/>
        </w:rPr>
        <w:drawing>
          <wp:inline distT="0" distB="0" distL="0" distR="0" wp14:anchorId="3E001AF1" wp14:editId="1A5DAB4B">
            <wp:extent cx="5070475" cy="3028315"/>
            <wp:effectExtent l="0" t="0" r="0" b="63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70475" cy="3028315"/>
                    </a:xfrm>
                    <a:prstGeom prst="rect">
                      <a:avLst/>
                    </a:prstGeom>
                    <a:noFill/>
                    <a:ln>
                      <a:noFill/>
                    </a:ln>
                  </pic:spPr>
                </pic:pic>
              </a:graphicData>
            </a:graphic>
          </wp:inline>
        </w:drawing>
      </w:r>
    </w:p>
    <w:p w14:paraId="56E40FC3" w14:textId="2AA9A6F4" w:rsidR="005B2D11" w:rsidRPr="000141F3" w:rsidRDefault="005B2D11" w:rsidP="005B2D11">
      <w:pPr>
        <w:pStyle w:val="Descripcin"/>
        <w:jc w:val="center"/>
        <w:rPr>
          <w:b/>
          <w:lang w:eastAsia="es-ES" w:bidi="ar-SA"/>
        </w:rPr>
      </w:pPr>
      <w:bookmarkStart w:id="147" w:name="_Ref508276689"/>
      <w:bookmarkStart w:id="148" w:name="_Toc515279928"/>
      <w:r>
        <w:t xml:space="preserve">Ilustración </w:t>
      </w:r>
      <w:r>
        <w:fldChar w:fldCharType="begin"/>
      </w:r>
      <w:r>
        <w:instrText xml:space="preserve"> SEQ Ilustración \* ARABIC </w:instrText>
      </w:r>
      <w:r>
        <w:fldChar w:fldCharType="separate"/>
      </w:r>
      <w:r w:rsidR="00207472">
        <w:rPr>
          <w:noProof/>
        </w:rPr>
        <w:t>18</w:t>
      </w:r>
      <w:r>
        <w:rPr>
          <w:noProof/>
        </w:rPr>
        <w:fldChar w:fldCharType="end"/>
      </w:r>
      <w:bookmarkEnd w:id="147"/>
      <w:r>
        <w:t>. Plantilla de enunciado de patrones.</w:t>
      </w:r>
      <w:bookmarkEnd w:id="148"/>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363F3F">
      <w:pPr>
        <w:pStyle w:val="Captulo-Nivel2"/>
        <w:numPr>
          <w:ilvl w:val="4"/>
          <w:numId w:val="4"/>
        </w:numPr>
      </w:pPr>
      <w:bookmarkStart w:id="149" w:name="_Toc515280026"/>
      <w:r>
        <w:t>Próximos pasos</w:t>
      </w:r>
      <w:bookmarkEnd w:id="149"/>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lastRenderedPageBreak/>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50" w:name="_Toc515280027"/>
      <w:r>
        <w:t>Retrospectiva del Sprint</w:t>
      </w:r>
      <w:bookmarkEnd w:id="150"/>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E34980">
      <w:pPr>
        <w:pStyle w:val="Captulo-Nivel2"/>
        <w:rPr>
          <w:highlight w:val="green"/>
        </w:rPr>
      </w:pPr>
      <w:bookmarkStart w:id="151" w:name="_Toc515280028"/>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51"/>
      <w:r w:rsidR="005B2D11" w:rsidRPr="00A128C4">
        <w:rPr>
          <w:highlight w:val="green"/>
        </w:rPr>
        <w:t xml:space="preserve"> </w:t>
      </w:r>
    </w:p>
    <w:p w14:paraId="10D4711C" w14:textId="7109B212" w:rsidR="00F13F8B" w:rsidRDefault="000B0CB5" w:rsidP="00994246">
      <w:r>
        <w:t xml:space="preserve">En este sprint analizaremos las conclusiones del análisis de las curvas de potencia y enunciaremos los patrones que queremos implementar. Además, quitaremos las dependencias con </w:t>
      </w:r>
      <w:proofErr w:type="spellStart"/>
      <w:r>
        <w:t>ThingSpeak</w:t>
      </w:r>
      <w:proofErr w:type="spellEnd"/>
      <w:r>
        <w:t xml:space="preserve"> y el ingreso de la información </w:t>
      </w:r>
      <w:r w:rsidR="00D24379">
        <w:t xml:space="preserve">obtenida por los aerogeneradores será ingresada directamente en un servicio FTP del propio ESB. De esta forma, nuestro sistema será más </w:t>
      </w:r>
      <w:r w:rsidR="00D24379" w:rsidRPr="0016787E">
        <w:t>independiente</w:t>
      </w:r>
      <w:r w:rsidR="00D24379">
        <w:t xml:space="preserve"> y más eficiente. Los participantes en este sprint son los que aparecen en la </w:t>
      </w:r>
      <w:r w:rsidR="004715E5">
        <w:fldChar w:fldCharType="begin"/>
      </w:r>
      <w:r w:rsidR="004715E5">
        <w:instrText xml:space="preserve"> REF _Ref515272569 \h </w:instrText>
      </w:r>
      <w:r w:rsidR="004715E5">
        <w:fldChar w:fldCharType="separate"/>
      </w:r>
      <w:r w:rsidR="004715E5">
        <w:t xml:space="preserve">Tabla </w:t>
      </w:r>
      <w:r w:rsidR="004715E5">
        <w:rPr>
          <w:noProof/>
        </w:rPr>
        <w:t>13</w:t>
      </w:r>
      <w:r w:rsidR="004715E5">
        <w:fldChar w:fldCharType="end"/>
      </w:r>
      <w:r w:rsidR="00D24379">
        <w:t>.</w:t>
      </w:r>
    </w:p>
    <w:p w14:paraId="36FBAE6D" w14:textId="2B5A83BF" w:rsidR="000B0CB5" w:rsidRDefault="000B0CB5" w:rsidP="000B0CB5">
      <w:pPr>
        <w:pStyle w:val="Descripcin"/>
        <w:keepNext/>
      </w:pPr>
      <w:bookmarkStart w:id="152" w:name="_Ref515272569"/>
      <w:bookmarkStart w:id="153" w:name="_Toc515279958"/>
      <w:r>
        <w:t xml:space="preserve">Tabla </w:t>
      </w:r>
      <w:r>
        <w:fldChar w:fldCharType="begin"/>
      </w:r>
      <w:r>
        <w:instrText xml:space="preserve"> SEQ Tabla \* ARABIC </w:instrText>
      </w:r>
      <w:r>
        <w:fldChar w:fldCharType="separate"/>
      </w:r>
      <w:r w:rsidR="00F10041">
        <w:rPr>
          <w:noProof/>
        </w:rPr>
        <w:t>13</w:t>
      </w:r>
      <w:r>
        <w:fldChar w:fldCharType="end"/>
      </w:r>
      <w:bookmarkEnd w:id="152"/>
      <w:r>
        <w:t xml:space="preserve">. Información base de sprint </w:t>
      </w:r>
      <w:r w:rsidR="0016787E">
        <w:t>2</w:t>
      </w:r>
      <w:r>
        <w:t>.</w:t>
      </w:r>
      <w:bookmarkEnd w:id="153"/>
    </w:p>
    <w:tbl>
      <w:tblPr>
        <w:tblStyle w:val="Tablaconcuadrcula"/>
        <w:tblW w:w="0" w:type="auto"/>
        <w:tblLook w:val="04A0" w:firstRow="1" w:lastRow="0" w:firstColumn="1" w:lastColumn="0" w:noHBand="0" w:noVBand="1"/>
      </w:tblPr>
      <w:tblGrid>
        <w:gridCol w:w="2547"/>
        <w:gridCol w:w="6230"/>
      </w:tblGrid>
      <w:tr w:rsidR="000B0CB5" w14:paraId="47886678" w14:textId="77777777" w:rsidTr="00CF2BF5">
        <w:tc>
          <w:tcPr>
            <w:tcW w:w="2547" w:type="dxa"/>
            <w:shd w:val="clear" w:color="auto" w:fill="B4C6E7" w:themeFill="accent1" w:themeFillTint="66"/>
            <w:vAlign w:val="center"/>
          </w:tcPr>
          <w:p w14:paraId="705F64FC" w14:textId="77777777" w:rsidR="000B0CB5" w:rsidRPr="000636C6" w:rsidRDefault="000B0CB5" w:rsidP="00CF2BF5">
            <w:pPr>
              <w:ind w:firstLine="0"/>
              <w:jc w:val="center"/>
              <w:rPr>
                <w:b/>
              </w:rPr>
            </w:pPr>
            <w:r w:rsidRPr="000636C6">
              <w:rPr>
                <w:b/>
              </w:rPr>
              <w:t>Fecha de inicio y fin</w:t>
            </w:r>
          </w:p>
        </w:tc>
        <w:tc>
          <w:tcPr>
            <w:tcW w:w="6230" w:type="dxa"/>
          </w:tcPr>
          <w:p w14:paraId="16B20C23" w14:textId="4AA7938D" w:rsidR="000B0CB5" w:rsidRDefault="0016787E" w:rsidP="005570CD">
            <w:pPr>
              <w:ind w:firstLine="0"/>
            </w:pPr>
            <w:r>
              <w:t>19</w:t>
            </w:r>
            <w:r w:rsidR="000B0CB5">
              <w:t xml:space="preserve"> de </w:t>
            </w:r>
            <w:r>
              <w:t>febrero</w:t>
            </w:r>
            <w:r w:rsidR="000B0CB5">
              <w:t xml:space="preserve"> de 2018 – </w:t>
            </w:r>
            <w:r>
              <w:t>29</w:t>
            </w:r>
            <w:r w:rsidR="000B0CB5">
              <w:t xml:space="preserve"> de </w:t>
            </w:r>
            <w:r>
              <w:t>marzo</w:t>
            </w:r>
            <w:r w:rsidR="000B0CB5">
              <w:t xml:space="preserve"> de 2018</w:t>
            </w:r>
          </w:p>
        </w:tc>
      </w:tr>
      <w:tr w:rsidR="000B0CB5" w14:paraId="60591FBC" w14:textId="77777777" w:rsidTr="00CF2BF5">
        <w:tc>
          <w:tcPr>
            <w:tcW w:w="2547" w:type="dxa"/>
            <w:shd w:val="clear" w:color="auto" w:fill="B4C6E7" w:themeFill="accent1" w:themeFillTint="66"/>
            <w:vAlign w:val="center"/>
          </w:tcPr>
          <w:p w14:paraId="56CFD592" w14:textId="77777777" w:rsidR="000B0CB5" w:rsidRPr="000636C6" w:rsidRDefault="000B0CB5" w:rsidP="00CF2BF5">
            <w:pPr>
              <w:ind w:firstLine="0"/>
              <w:jc w:val="center"/>
              <w:rPr>
                <w:b/>
              </w:rPr>
            </w:pPr>
            <w:r w:rsidRPr="000636C6">
              <w:rPr>
                <w:b/>
              </w:rPr>
              <w:t>Personas involucradas</w:t>
            </w:r>
          </w:p>
        </w:tc>
        <w:tc>
          <w:tcPr>
            <w:tcW w:w="6230" w:type="dxa"/>
          </w:tcPr>
          <w:p w14:paraId="7E4122EB" w14:textId="77777777" w:rsidR="000B0CB5" w:rsidRDefault="000B0CB5" w:rsidP="005570CD">
            <w:pPr>
              <w:pStyle w:val="Prrafodelista"/>
              <w:numPr>
                <w:ilvl w:val="0"/>
                <w:numId w:val="29"/>
              </w:numPr>
            </w:pPr>
            <w:r>
              <w:rPr>
                <w:rFonts w:cs="Times New Roman"/>
                <w:szCs w:val="24"/>
              </w:rPr>
              <w:t>Francisco José Polo Sánchez.</w:t>
            </w:r>
          </w:p>
          <w:p w14:paraId="23E58C41" w14:textId="77777777" w:rsidR="000B0CB5" w:rsidRDefault="000B0CB5" w:rsidP="005570CD">
            <w:pPr>
              <w:pStyle w:val="Prrafodelista"/>
              <w:numPr>
                <w:ilvl w:val="0"/>
                <w:numId w:val="29"/>
              </w:numPr>
            </w:pPr>
            <w:r>
              <w:t xml:space="preserve">Gregorio </w:t>
            </w:r>
            <w:proofErr w:type="spellStart"/>
            <w:r>
              <w:t>Diáz</w:t>
            </w:r>
            <w:proofErr w:type="spellEnd"/>
            <w:r>
              <w:t xml:space="preserve"> Descalzo.</w:t>
            </w:r>
          </w:p>
          <w:p w14:paraId="67B3020D" w14:textId="77777777" w:rsidR="000B0CB5" w:rsidRDefault="000B0CB5" w:rsidP="005570CD">
            <w:pPr>
              <w:pStyle w:val="Prrafodelista"/>
              <w:numPr>
                <w:ilvl w:val="0"/>
                <w:numId w:val="29"/>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962AD13" w14:textId="77777777" w:rsidR="000B0CB5" w:rsidRDefault="000B0CB5" w:rsidP="005570CD">
            <w:pPr>
              <w:pStyle w:val="Prrafodelista"/>
              <w:numPr>
                <w:ilvl w:val="0"/>
                <w:numId w:val="29"/>
              </w:numPr>
            </w:pPr>
            <w:r>
              <w:t>Enrique Brazález Segovia.</w:t>
            </w:r>
          </w:p>
          <w:p w14:paraId="0FB3AD7C" w14:textId="77777777" w:rsidR="000B0CB5" w:rsidRPr="00936580" w:rsidRDefault="000B0CB5" w:rsidP="005570CD">
            <w:pPr>
              <w:pStyle w:val="Prrafodelista"/>
              <w:numPr>
                <w:ilvl w:val="0"/>
                <w:numId w:val="29"/>
              </w:numPr>
            </w:pPr>
            <w:r>
              <w:rPr>
                <w:rFonts w:cs="Times New Roman"/>
                <w:szCs w:val="24"/>
              </w:rPr>
              <w:t>Fernando Luján Martínez</w:t>
            </w:r>
            <w:r w:rsidR="00936580">
              <w:rPr>
                <w:rFonts w:cs="Times New Roman"/>
                <w:szCs w:val="24"/>
              </w:rPr>
              <w:t>.</w:t>
            </w:r>
          </w:p>
          <w:p w14:paraId="39969183" w14:textId="6F4A149F" w:rsidR="00936580" w:rsidRDefault="00936580" w:rsidP="005570CD">
            <w:pPr>
              <w:pStyle w:val="Prrafodelista"/>
              <w:numPr>
                <w:ilvl w:val="0"/>
                <w:numId w:val="29"/>
              </w:numPr>
            </w:pPr>
            <w:r>
              <w:t>Ignacio</w:t>
            </w:r>
          </w:p>
        </w:tc>
      </w:tr>
    </w:tbl>
    <w:p w14:paraId="0674EF92" w14:textId="247DA404" w:rsidR="000B0CB5" w:rsidRDefault="000B0CB5" w:rsidP="005B2D11">
      <w:pPr>
        <w:pStyle w:val="Standard"/>
      </w:pPr>
    </w:p>
    <w:p w14:paraId="351C82F4" w14:textId="77777777" w:rsidR="00E76E18" w:rsidRPr="00E76E18" w:rsidRDefault="00E76E18" w:rsidP="00E76E18">
      <w:pPr>
        <w:pStyle w:val="Captulo-Nivel2"/>
      </w:pPr>
      <w:bookmarkStart w:id="154" w:name="_Toc515280029"/>
      <w:r w:rsidRPr="00E76E18">
        <w:t>Reunión de planificación del sprint</w:t>
      </w:r>
      <w:bookmarkEnd w:id="154"/>
    </w:p>
    <w:p w14:paraId="21505DB8" w14:textId="77777777" w:rsidR="00E76E18" w:rsidRPr="00E76E18" w:rsidRDefault="00E76E18" w:rsidP="00E76E18">
      <w:pPr>
        <w:rPr>
          <w:rFonts w:cs="Times New Roman"/>
          <w:color w:val="222222"/>
          <w:shd w:val="clear" w:color="auto" w:fill="FFFFFF"/>
        </w:rPr>
      </w:pPr>
      <w:r w:rsidRPr="00E76E18">
        <w:rPr>
          <w:rFonts w:cs="Times New Roman"/>
          <w:color w:val="222222"/>
          <w:shd w:val="clear" w:color="auto" w:fill="FFFFFF"/>
        </w:rPr>
        <w:t>Esta reunión sirve como punto de partida en la adaptación al contexto real donde iría implantado nuestro sistema, además de la implementación de una primera versión de los patrones.</w:t>
      </w:r>
    </w:p>
    <w:p w14:paraId="0E6A3D06" w14:textId="22F801D7" w:rsidR="00E76E18" w:rsidRPr="00E76E18" w:rsidRDefault="00E76E18" w:rsidP="00E76E18">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1CB3C9C7" w14:textId="315BCDD5" w:rsidR="00E76E18" w:rsidRPr="004715E5" w:rsidRDefault="00E76E18" w:rsidP="00E76E18">
      <w:pPr>
        <w:pStyle w:val="Prrafodelista"/>
        <w:numPr>
          <w:ilvl w:val="0"/>
          <w:numId w:val="10"/>
        </w:numPr>
        <w:rPr>
          <w:rFonts w:cs="Times New Roman"/>
          <w:szCs w:val="24"/>
        </w:rPr>
      </w:pPr>
      <w:r w:rsidRPr="004715E5">
        <w:rPr>
          <w:rFonts w:cs="Times New Roman"/>
          <w:szCs w:val="24"/>
        </w:rPr>
        <w:t xml:space="preserve">Hora y fecha de la reunión. A las </w:t>
      </w:r>
      <w:r w:rsidR="00936580" w:rsidRPr="004715E5">
        <w:rPr>
          <w:rFonts w:cs="Times New Roman"/>
          <w:szCs w:val="24"/>
        </w:rPr>
        <w:t>16:30</w:t>
      </w:r>
      <w:r w:rsidRPr="004715E5">
        <w:rPr>
          <w:rFonts w:cs="Times New Roman"/>
          <w:szCs w:val="24"/>
        </w:rPr>
        <w:t xml:space="preserve"> el día </w:t>
      </w:r>
      <w:r w:rsidR="00936580" w:rsidRPr="004715E5">
        <w:rPr>
          <w:rFonts w:cs="Times New Roman"/>
          <w:szCs w:val="24"/>
        </w:rPr>
        <w:t>19</w:t>
      </w:r>
      <w:r w:rsidRPr="004715E5">
        <w:rPr>
          <w:rFonts w:cs="Times New Roman"/>
          <w:szCs w:val="24"/>
        </w:rPr>
        <w:t xml:space="preserve"> de </w:t>
      </w:r>
      <w:r w:rsidR="00936580" w:rsidRPr="004715E5">
        <w:rPr>
          <w:rFonts w:cs="Times New Roman"/>
          <w:szCs w:val="24"/>
        </w:rPr>
        <w:t>febrero</w:t>
      </w:r>
      <w:r w:rsidRPr="004715E5">
        <w:rPr>
          <w:rFonts w:cs="Times New Roman"/>
          <w:szCs w:val="24"/>
        </w:rPr>
        <w:t xml:space="preserve"> de 2018.</w:t>
      </w:r>
    </w:p>
    <w:p w14:paraId="38508C6B" w14:textId="77777777" w:rsidR="00E76E18" w:rsidRPr="00E76E18" w:rsidRDefault="00E76E18" w:rsidP="00E76E18">
      <w:r w:rsidRPr="00E76E18">
        <w:t>Los asistentes de la reunión son:</w:t>
      </w:r>
    </w:p>
    <w:p w14:paraId="0527B666" w14:textId="4BCA216F" w:rsidR="00E76E18" w:rsidRDefault="00E76E18" w:rsidP="00E76E18">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sidR="00994246">
        <w:rPr>
          <w:rFonts w:cs="Times New Roman"/>
          <w:color w:val="222222"/>
          <w:szCs w:val="24"/>
          <w:shd w:val="clear" w:color="auto" w:fill="FFFFFF"/>
        </w:rPr>
        <w:t xml:space="preserve"> enca</w:t>
      </w:r>
      <w:r w:rsidRPr="00E76E18">
        <w:rPr>
          <w:rFonts w:cs="Times New Roman"/>
          <w:szCs w:val="24"/>
        </w:rPr>
        <w:t>rgado del departamento de I+D+i en el año 2018.</w:t>
      </w:r>
    </w:p>
    <w:p w14:paraId="24717A5D" w14:textId="289E5CFA" w:rsidR="00936580" w:rsidRPr="00391B56" w:rsidRDefault="00936580" w:rsidP="00E76E18">
      <w:pPr>
        <w:pStyle w:val="Prrafodelista"/>
        <w:numPr>
          <w:ilvl w:val="0"/>
          <w:numId w:val="10"/>
        </w:numPr>
        <w:rPr>
          <w:rFonts w:cs="Times New Roman"/>
          <w:szCs w:val="24"/>
        </w:rPr>
      </w:pPr>
      <w:r w:rsidRPr="00391B56">
        <w:rPr>
          <w:rFonts w:cs="Times New Roman"/>
          <w:szCs w:val="24"/>
        </w:rPr>
        <w:t>Ignac</w:t>
      </w:r>
      <w:r w:rsidR="00391B56">
        <w:rPr>
          <w:rFonts w:cs="Times New Roman"/>
          <w:szCs w:val="24"/>
        </w:rPr>
        <w:t xml:space="preserve">io </w:t>
      </w:r>
      <w:r w:rsidR="00BA3FFF">
        <w:rPr>
          <w:rFonts w:cs="Times New Roman"/>
          <w:szCs w:val="24"/>
        </w:rPr>
        <w:t xml:space="preserve">García de </w:t>
      </w:r>
      <w:proofErr w:type="spellStart"/>
      <w:r w:rsidR="00BA3FFF">
        <w:rPr>
          <w:rFonts w:cs="Times New Roman"/>
          <w:szCs w:val="24"/>
        </w:rPr>
        <w:t>Carellan</w:t>
      </w:r>
      <w:proofErr w:type="spellEnd"/>
      <w:r w:rsidR="00BA3FFF">
        <w:rPr>
          <w:rFonts w:cs="Times New Roman"/>
          <w:szCs w:val="24"/>
        </w:rPr>
        <w:t xml:space="preserve"> Esteban-Infantes. Doctor ingeniero químico.  Jefe </w:t>
      </w:r>
      <w:r w:rsidR="00BA3FFF">
        <w:rPr>
          <w:rFonts w:cs="Times New Roman"/>
          <w:szCs w:val="24"/>
        </w:rPr>
        <w:lastRenderedPageBreak/>
        <w:t>R &amp; D Manager de Ingeteam.</w:t>
      </w:r>
    </w:p>
    <w:p w14:paraId="756F649A" w14:textId="43A5611A" w:rsidR="00E76E18" w:rsidRPr="00E76E18" w:rsidRDefault="00E76E18" w:rsidP="00E76E18">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5F8D0C25" w14:textId="77777777" w:rsidR="00E76E18" w:rsidRPr="00E76E18" w:rsidRDefault="00E76E18" w:rsidP="00E76E18">
      <w:pPr>
        <w:pStyle w:val="Prrafodelista"/>
        <w:numPr>
          <w:ilvl w:val="0"/>
          <w:numId w:val="10"/>
        </w:numPr>
        <w:ind w:left="1418" w:hanging="491"/>
        <w:rPr>
          <w:rFonts w:cs="Times New Roman"/>
          <w:szCs w:val="24"/>
        </w:rPr>
      </w:pPr>
      <w:r w:rsidRPr="00E76E18">
        <w:rPr>
          <w:rFonts w:cs="Times New Roman"/>
          <w:szCs w:val="24"/>
        </w:rPr>
        <w:t>Gregorio Diaz Descalzo. Jefe de proyecto de este trabajo de fin de grado. Titular de la Universidad de Castilla-La Mancha.</w:t>
      </w:r>
    </w:p>
    <w:p w14:paraId="4117BDE9" w14:textId="77777777" w:rsidR="00E76E18" w:rsidRPr="00E76E18" w:rsidRDefault="00E76E18" w:rsidP="00E76E18">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46DD5EA6" w14:textId="77777777" w:rsidR="00E76E18" w:rsidRPr="00E76E18" w:rsidRDefault="00E76E18" w:rsidP="00E76E18">
      <w:pPr>
        <w:pStyle w:val="Captulo-Nivel2"/>
        <w:numPr>
          <w:ilvl w:val="3"/>
          <w:numId w:val="4"/>
        </w:numPr>
      </w:pPr>
      <w:bookmarkStart w:id="155" w:name="_Toc515280030"/>
      <w:r w:rsidRPr="00E76E18">
        <w:t>Asuntos que tratar</w:t>
      </w:r>
      <w:bookmarkEnd w:id="155"/>
    </w:p>
    <w:p w14:paraId="3584D954" w14:textId="77777777" w:rsidR="00E76E18" w:rsidRPr="00E76E18" w:rsidRDefault="00E76E18" w:rsidP="00E76E18">
      <w:r w:rsidRPr="00E76E18">
        <w:t>Los puntos de esta reunión fueron los siguientes:</w:t>
      </w:r>
    </w:p>
    <w:p w14:paraId="449228E2" w14:textId="2202C959" w:rsidR="00E76E18" w:rsidRDefault="00E76E18" w:rsidP="00E76E18">
      <w:pPr>
        <w:pStyle w:val="Standard"/>
        <w:numPr>
          <w:ilvl w:val="0"/>
          <w:numId w:val="29"/>
        </w:numPr>
      </w:pPr>
      <w:r w:rsidRPr="00E76E18">
        <w:t>Qué detectar en concreto con los patrones.</w:t>
      </w:r>
    </w:p>
    <w:p w14:paraId="41209012" w14:textId="77777777" w:rsidR="00994246" w:rsidRDefault="00994246" w:rsidP="00994246">
      <w:pPr>
        <w:pStyle w:val="Prrafodelista"/>
        <w:numPr>
          <w:ilvl w:val="0"/>
          <w:numId w:val="29"/>
        </w:numPr>
        <w:rPr>
          <w:lang w:eastAsia="es-ES" w:bidi="ar-SA"/>
        </w:rPr>
      </w:pPr>
      <w:r>
        <w:rPr>
          <w:lang w:eastAsia="es-ES" w:bidi="ar-SA"/>
        </w:rPr>
        <w:t>¿Qué va a tener nuestro prototipo?</w:t>
      </w:r>
    </w:p>
    <w:p w14:paraId="1943D483" w14:textId="77777777" w:rsidR="00994246" w:rsidRDefault="00994246" w:rsidP="00994246">
      <w:pPr>
        <w:pStyle w:val="Prrafodelista"/>
        <w:numPr>
          <w:ilvl w:val="0"/>
          <w:numId w:val="29"/>
        </w:numPr>
        <w:rPr>
          <w:lang w:eastAsia="es-ES" w:bidi="ar-SA"/>
        </w:rPr>
      </w:pPr>
      <w:r>
        <w:rPr>
          <w:lang w:eastAsia="es-ES" w:bidi="ar-SA"/>
        </w:rPr>
        <w:t>¿Qué patrones he detectar? ¿Qué va a ser objeto de estudio?</w:t>
      </w:r>
    </w:p>
    <w:p w14:paraId="5A3C747D" w14:textId="77777777" w:rsidR="00994246" w:rsidRDefault="00994246" w:rsidP="00994246">
      <w:pPr>
        <w:pStyle w:val="Prrafodelista"/>
        <w:numPr>
          <w:ilvl w:val="0"/>
          <w:numId w:val="29"/>
        </w:numPr>
        <w:rPr>
          <w:lang w:eastAsia="es-ES" w:bidi="ar-SA"/>
        </w:rPr>
      </w:pPr>
      <w:r>
        <w:rPr>
          <w:lang w:eastAsia="es-ES" w:bidi="ar-SA"/>
        </w:rPr>
        <w:t>¿En qué plataforma hacemos la aplicación gráfica? ¿Node.js (sin complicación, ya sabía en su día utilizarlo) o usar PHP (un reto, no sabía utilizarlo)?</w:t>
      </w:r>
    </w:p>
    <w:p w14:paraId="5FF31D7E" w14:textId="357FB552" w:rsidR="00994246" w:rsidRPr="00E76E18" w:rsidRDefault="00994246" w:rsidP="00994246">
      <w:pPr>
        <w:pStyle w:val="Prrafodelista"/>
        <w:numPr>
          <w:ilvl w:val="0"/>
          <w:numId w:val="29"/>
        </w:numPr>
        <w:rPr>
          <w:lang w:eastAsia="es-ES" w:bidi="ar-SA"/>
        </w:rPr>
      </w:pPr>
      <w:r>
        <w:rPr>
          <w:lang w:eastAsia="es-ES" w:bidi="ar-SA"/>
        </w:rPr>
        <w:t>¿Algún problema con el cliente?</w:t>
      </w:r>
    </w:p>
    <w:p w14:paraId="363736E0" w14:textId="77777777" w:rsidR="00E76E18" w:rsidRPr="00E76E18" w:rsidRDefault="00E76E18" w:rsidP="00E76E18">
      <w:pPr>
        <w:pStyle w:val="Standard"/>
        <w:numPr>
          <w:ilvl w:val="0"/>
          <w:numId w:val="29"/>
        </w:numPr>
      </w:pPr>
      <w:r w:rsidRPr="00E76E18">
        <w:t>Planificación del sprint realizando las estimaciones de tiempo oportunas.</w:t>
      </w:r>
    </w:p>
    <w:p w14:paraId="7F4101DE" w14:textId="116C28FA" w:rsidR="00E76E18" w:rsidRPr="00994246" w:rsidRDefault="00E76E18" w:rsidP="00E76E18">
      <w:pPr>
        <w:pStyle w:val="Captulo-Nivel2"/>
        <w:numPr>
          <w:ilvl w:val="3"/>
          <w:numId w:val="4"/>
        </w:numPr>
      </w:pPr>
      <w:bookmarkStart w:id="156" w:name="_Toc515280031"/>
      <w:r w:rsidRPr="00994246">
        <w:t>Información recogida</w:t>
      </w:r>
      <w:bookmarkEnd w:id="156"/>
    </w:p>
    <w:p w14:paraId="0FF26363" w14:textId="38EEABF1" w:rsidR="00E76E18" w:rsidRDefault="00E76E18" w:rsidP="00994246">
      <w:pPr>
        <w:rPr>
          <w:highlight w:val="lightGray"/>
        </w:rPr>
      </w:pPr>
      <w:r>
        <w:t xml:space="preserve">En la primera parte de la reunión se expuso la necesidad de implantar un sistema que no dependiera de </w:t>
      </w:r>
      <w:proofErr w:type="spellStart"/>
      <w:r>
        <w:t>ThingSpeak</w:t>
      </w:r>
      <w:proofErr w:type="spellEnd"/>
      <w:r>
        <w:t xml:space="preserve"> y así poder establecer menos dependencias con sistemas </w:t>
      </w:r>
      <w:r w:rsidR="005570CD">
        <w:t xml:space="preserve">externos a Ingeteam. Además, pasamos a recoger que fenómenos en los datos sería interesante analizar. </w:t>
      </w:r>
    </w:p>
    <w:p w14:paraId="5A9F4B00" w14:textId="77777777" w:rsidR="00994246" w:rsidRDefault="00994246" w:rsidP="00994246">
      <w:pPr>
        <w:rPr>
          <w:lang w:eastAsia="es-ES" w:bidi="ar-SA"/>
        </w:rPr>
      </w:pPr>
      <w:r>
        <w:rPr>
          <w:lang w:eastAsia="es-ES" w:bidi="ar-SA"/>
        </w:rPr>
        <w:t>Lo más representativo de esta reunión fue el planteamiento de objetivos de este sprint. Los objetivos que se deberían de cumplir serían los siguientes:</w:t>
      </w:r>
    </w:p>
    <w:p w14:paraId="2C0D2FC5" w14:textId="5FB98B5E" w:rsidR="00994246" w:rsidRPr="003148C1" w:rsidRDefault="00994246" w:rsidP="00994246">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w:t>
      </w:r>
    </w:p>
    <w:p w14:paraId="23075B3A" w14:textId="2BBC6206" w:rsidR="00994246" w:rsidRPr="00994246" w:rsidRDefault="00994246" w:rsidP="00994246">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w:t>
      </w:r>
      <w:r>
        <w:rPr>
          <w:lang w:eastAsia="es-ES" w:bidi="ar-SA"/>
        </w:rPr>
        <w:lastRenderedPageBreak/>
        <w:t xml:space="preserve">PHP como algún sistema gestor de base de datos como es MySQL, en concreto se tomó la decisión de utilizar XAMPP. Se eligió XAMPP porque es gratuito, y era el que más documentación tenía para poder consultar dudas. </w:t>
      </w:r>
    </w:p>
    <w:p w14:paraId="6C438DD8" w14:textId="77777777" w:rsidR="00994246" w:rsidRDefault="00994246" w:rsidP="00994246">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76A58623" w14:textId="77777777" w:rsidR="00994246" w:rsidRDefault="00994246" w:rsidP="00994246">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60DB8DDA" w14:textId="6D7C097F" w:rsidR="00E76E18" w:rsidRDefault="00E76E18" w:rsidP="00E76E18">
      <w:r w:rsidRPr="00994246">
        <w:t xml:space="preserve">Enunciada la problemática y requisitos del cliente, a continuación, el </w:t>
      </w:r>
      <w:proofErr w:type="spellStart"/>
      <w:r w:rsidRPr="00994246">
        <w:t>Team</w:t>
      </w:r>
      <w:proofErr w:type="spellEnd"/>
      <w:r w:rsidRPr="00994246">
        <w:t>, se separará del resto de integrantes de la reunión para planificar el sprint.</w:t>
      </w:r>
    </w:p>
    <w:p w14:paraId="4A853C54" w14:textId="2F03C9CF" w:rsidR="00C54CF8" w:rsidRDefault="00C54CF8" w:rsidP="00E76E18"/>
    <w:p w14:paraId="3F61D833" w14:textId="77777777" w:rsidR="00936580" w:rsidRPr="00994246" w:rsidRDefault="00936580" w:rsidP="00E76E18"/>
    <w:p w14:paraId="61DDC992" w14:textId="3671D4FF" w:rsidR="00E76E18" w:rsidRPr="00C54CF8" w:rsidRDefault="00E76E18" w:rsidP="00E76E18">
      <w:pPr>
        <w:pStyle w:val="Captulo-Nivel2"/>
      </w:pPr>
      <w:bookmarkStart w:id="157" w:name="_Toc515280032"/>
      <w:r w:rsidRPr="00C54CF8">
        <w:t>Planificación del sprint</w:t>
      </w:r>
      <w:bookmarkEnd w:id="157"/>
    </w:p>
    <w:p w14:paraId="055FF5D2" w14:textId="6C6EF74A" w:rsidR="00C54CF8" w:rsidRPr="00B4252F" w:rsidRDefault="00C54CF8" w:rsidP="00C54CF8">
      <w:r>
        <w:t>La organización de este sprint queda recogida en la</w:t>
      </w:r>
      <w:r w:rsidR="002F3B88">
        <w:t xml:space="preserve"> </w:t>
      </w:r>
      <w:r w:rsidR="004715E5">
        <w:fldChar w:fldCharType="begin"/>
      </w:r>
      <w:r w:rsidR="004715E5">
        <w:instrText xml:space="preserve"> REF _Ref515272595 \h </w:instrText>
      </w:r>
      <w:r w:rsidR="004715E5">
        <w:fldChar w:fldCharType="separate"/>
      </w:r>
      <w:r w:rsidR="004715E5">
        <w:t xml:space="preserve">Tabla </w:t>
      </w:r>
      <w:r w:rsidR="004715E5">
        <w:rPr>
          <w:noProof/>
        </w:rPr>
        <w:t>14</w:t>
      </w:r>
      <w:r w:rsidR="004715E5">
        <w:fldChar w:fldCharType="end"/>
      </w:r>
      <w:r>
        <w:t>, enunciando cada una de las historias de usuario, así como sus tareas y estimación de horas de trabajo.</w:t>
      </w:r>
    </w:p>
    <w:p w14:paraId="4D663EBF" w14:textId="7372A268" w:rsidR="00C54CF8" w:rsidRDefault="00C54CF8" w:rsidP="00C54CF8">
      <w:pPr>
        <w:pStyle w:val="Descripcin"/>
        <w:keepNext/>
      </w:pPr>
      <w:bookmarkStart w:id="158" w:name="_Ref515272595"/>
      <w:bookmarkStart w:id="159" w:name="_Toc515279959"/>
      <w:r>
        <w:t xml:space="preserve">Tabla </w:t>
      </w:r>
      <w:r>
        <w:fldChar w:fldCharType="begin"/>
      </w:r>
      <w:r>
        <w:instrText xml:space="preserve"> SEQ Tabla \* ARABIC </w:instrText>
      </w:r>
      <w:r>
        <w:fldChar w:fldCharType="separate"/>
      </w:r>
      <w:r w:rsidR="00F10041">
        <w:rPr>
          <w:noProof/>
        </w:rPr>
        <w:t>14</w:t>
      </w:r>
      <w:r>
        <w:fldChar w:fldCharType="end"/>
      </w:r>
      <w:bookmarkEnd w:id="158"/>
      <w:r>
        <w:t xml:space="preserve">. Resumen </w:t>
      </w:r>
      <w:r>
        <w:rPr>
          <w:noProof/>
        </w:rPr>
        <w:t xml:space="preserve">de desarrollo sprint </w:t>
      </w:r>
      <w:r w:rsidR="002F3B88">
        <w:rPr>
          <w:noProof/>
        </w:rPr>
        <w:t>2</w:t>
      </w:r>
      <w:r>
        <w:rPr>
          <w:noProof/>
        </w:rPr>
        <w:t>.</w:t>
      </w:r>
      <w:bookmarkEnd w:id="159"/>
    </w:p>
    <w:tbl>
      <w:tblPr>
        <w:tblStyle w:val="Tablaconcuadrcula1clara"/>
        <w:tblW w:w="8784" w:type="dxa"/>
        <w:tblLook w:val="04A0" w:firstRow="1" w:lastRow="0" w:firstColumn="1" w:lastColumn="0" w:noHBand="0" w:noVBand="1"/>
      </w:tblPr>
      <w:tblGrid>
        <w:gridCol w:w="2405"/>
        <w:gridCol w:w="5528"/>
        <w:gridCol w:w="851"/>
      </w:tblGrid>
      <w:tr w:rsidR="00C54CF8" w14:paraId="7E0B9F45" w14:textId="77777777" w:rsidTr="00CF2B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E7E6E6" w:themeFill="background2"/>
            <w:vAlign w:val="center"/>
          </w:tcPr>
          <w:p w14:paraId="66820DD6" w14:textId="77777777" w:rsidR="00C54CF8" w:rsidRDefault="00C54CF8" w:rsidP="00BF777C">
            <w:pPr>
              <w:pStyle w:val="Standard"/>
              <w:spacing w:line="240" w:lineRule="auto"/>
              <w:jc w:val="center"/>
            </w:pPr>
            <w:r>
              <w:t>Historia de usuario</w:t>
            </w:r>
          </w:p>
        </w:tc>
        <w:tc>
          <w:tcPr>
            <w:tcW w:w="5528" w:type="dxa"/>
            <w:shd w:val="clear" w:color="auto" w:fill="E7E6E6" w:themeFill="background2"/>
            <w:vAlign w:val="center"/>
          </w:tcPr>
          <w:p w14:paraId="2659AC8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E7E6E6" w:themeFill="background2"/>
            <w:vAlign w:val="center"/>
          </w:tcPr>
          <w:p w14:paraId="593C6C17" w14:textId="77777777" w:rsidR="00C54CF8" w:rsidRDefault="00C54CF8" w:rsidP="00BF777C">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t>Horas</w:t>
            </w:r>
          </w:p>
        </w:tc>
      </w:tr>
      <w:tr w:rsidR="00075858" w14:paraId="50DA8EF3" w14:textId="77777777" w:rsidTr="00CF2BF5">
        <w:trPr>
          <w:trHeight w:val="689"/>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EEA1002" w14:textId="63CA7846" w:rsidR="00F80104" w:rsidRPr="00936580" w:rsidRDefault="00075858" w:rsidP="00BF777C">
            <w:pPr>
              <w:pStyle w:val="Standard"/>
              <w:spacing w:line="240" w:lineRule="auto"/>
              <w:jc w:val="center"/>
              <w:rPr>
                <w:b w:val="0"/>
                <w:bCs w:val="0"/>
              </w:rPr>
            </w:pPr>
            <w:r>
              <w:t>Estudio de factores externos distintos de potencia y velocidad de viento</w:t>
            </w:r>
          </w:p>
        </w:tc>
        <w:tc>
          <w:tcPr>
            <w:tcW w:w="5528" w:type="dxa"/>
            <w:vAlign w:val="center"/>
          </w:tcPr>
          <w:p w14:paraId="1474CC9C" w14:textId="69F378F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la temperatura y humedad.</w:t>
            </w:r>
          </w:p>
        </w:tc>
        <w:tc>
          <w:tcPr>
            <w:tcW w:w="851" w:type="dxa"/>
            <w:vAlign w:val="center"/>
          </w:tcPr>
          <w:p w14:paraId="5FDA32C5" w14:textId="014E327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42CCDA24" w14:textId="77777777" w:rsidTr="00CF2BF5">
        <w:trPr>
          <w:trHeight w:val="68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6FA9228" w14:textId="77777777" w:rsidR="00075858" w:rsidRDefault="00075858" w:rsidP="00BF777C">
            <w:pPr>
              <w:pStyle w:val="Standard"/>
              <w:spacing w:line="240" w:lineRule="auto"/>
              <w:jc w:val="center"/>
            </w:pPr>
          </w:p>
        </w:tc>
        <w:tc>
          <w:tcPr>
            <w:tcW w:w="5528" w:type="dxa"/>
            <w:vAlign w:val="center"/>
          </w:tcPr>
          <w:p w14:paraId="05C6127A" w14:textId="091998D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studio de presión.</w:t>
            </w:r>
          </w:p>
        </w:tc>
        <w:tc>
          <w:tcPr>
            <w:tcW w:w="851" w:type="dxa"/>
            <w:vAlign w:val="center"/>
          </w:tcPr>
          <w:p w14:paraId="1ABF953C" w14:textId="6AF824C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0DA98509" w14:textId="77777777" w:rsidTr="00CF2BF5">
        <w:trPr>
          <w:trHeight w:val="407"/>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01E47804" w14:textId="38AA574B" w:rsidR="00F80104" w:rsidRPr="00936580" w:rsidRDefault="00075858" w:rsidP="00BF777C">
            <w:pPr>
              <w:pStyle w:val="Standard"/>
              <w:spacing w:line="240" w:lineRule="auto"/>
              <w:jc w:val="center"/>
              <w:rPr>
                <w:b w:val="0"/>
                <w:bCs w:val="0"/>
              </w:rPr>
            </w:pPr>
            <w:r>
              <w:t>Estudio de curva de potencia</w:t>
            </w:r>
          </w:p>
        </w:tc>
        <w:tc>
          <w:tcPr>
            <w:tcW w:w="5528" w:type="dxa"/>
            <w:vAlign w:val="center"/>
          </w:tcPr>
          <w:p w14:paraId="34DCD02D" w14:textId="730E74F3"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comparación global como parque eólico.</w:t>
            </w:r>
          </w:p>
        </w:tc>
        <w:tc>
          <w:tcPr>
            <w:tcW w:w="851" w:type="dxa"/>
            <w:vAlign w:val="center"/>
          </w:tcPr>
          <w:p w14:paraId="162B13F6" w14:textId="0D918CD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5B756A22"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FF8DC0" w14:textId="77777777" w:rsidR="00075858" w:rsidRDefault="00075858" w:rsidP="00BF777C">
            <w:pPr>
              <w:pStyle w:val="Standard"/>
              <w:spacing w:line="240" w:lineRule="auto"/>
              <w:jc w:val="center"/>
            </w:pPr>
          </w:p>
        </w:tc>
        <w:tc>
          <w:tcPr>
            <w:tcW w:w="5528" w:type="dxa"/>
            <w:vAlign w:val="center"/>
          </w:tcPr>
          <w:p w14:paraId="0BEDF178" w14:textId="6CEB3F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Hacer un análisis individual por </w:t>
            </w:r>
            <w:proofErr w:type="spellStart"/>
            <w:r>
              <w:t>aero</w:t>
            </w:r>
            <w:proofErr w:type="spellEnd"/>
            <w:r>
              <w:t>.</w:t>
            </w:r>
          </w:p>
        </w:tc>
        <w:tc>
          <w:tcPr>
            <w:tcW w:w="851" w:type="dxa"/>
            <w:vAlign w:val="center"/>
          </w:tcPr>
          <w:p w14:paraId="42553F97" w14:textId="63FFC85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0F641246"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27571DE" w14:textId="77777777" w:rsidR="00075858" w:rsidRDefault="00075858" w:rsidP="00BF777C">
            <w:pPr>
              <w:pStyle w:val="Standard"/>
              <w:spacing w:line="240" w:lineRule="auto"/>
              <w:jc w:val="center"/>
            </w:pPr>
          </w:p>
        </w:tc>
        <w:tc>
          <w:tcPr>
            <w:tcW w:w="5528" w:type="dxa"/>
            <w:vAlign w:val="center"/>
          </w:tcPr>
          <w:p w14:paraId="2E9E317C" w14:textId="0E794FA5"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Familiarizarnos con la curva de potencia.</w:t>
            </w:r>
          </w:p>
        </w:tc>
        <w:tc>
          <w:tcPr>
            <w:tcW w:w="851" w:type="dxa"/>
            <w:vAlign w:val="center"/>
          </w:tcPr>
          <w:p w14:paraId="05DD21BD" w14:textId="61511B2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6</w:t>
            </w:r>
          </w:p>
        </w:tc>
      </w:tr>
      <w:tr w:rsidR="00075858" w14:paraId="6707E3CF"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1DCD44" w14:textId="77777777" w:rsidR="00075858" w:rsidRDefault="00075858" w:rsidP="00BF777C">
            <w:pPr>
              <w:pStyle w:val="Standard"/>
              <w:spacing w:line="240" w:lineRule="auto"/>
              <w:jc w:val="center"/>
            </w:pPr>
          </w:p>
        </w:tc>
        <w:tc>
          <w:tcPr>
            <w:tcW w:w="5528" w:type="dxa"/>
            <w:vAlign w:val="center"/>
          </w:tcPr>
          <w:p w14:paraId="4B586845" w14:textId="125A89E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intar gráficas a nivel de parque.</w:t>
            </w:r>
          </w:p>
        </w:tc>
        <w:tc>
          <w:tcPr>
            <w:tcW w:w="851" w:type="dxa"/>
            <w:vAlign w:val="center"/>
          </w:tcPr>
          <w:p w14:paraId="19A4EC3F" w14:textId="2F509018"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C0E989A"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BB5B82" w14:textId="77777777" w:rsidR="00075858" w:rsidRDefault="00075858" w:rsidP="00BF777C">
            <w:pPr>
              <w:pStyle w:val="Standard"/>
              <w:spacing w:line="240" w:lineRule="auto"/>
              <w:jc w:val="center"/>
            </w:pPr>
          </w:p>
        </w:tc>
        <w:tc>
          <w:tcPr>
            <w:tcW w:w="5528" w:type="dxa"/>
            <w:vAlign w:val="center"/>
          </w:tcPr>
          <w:p w14:paraId="12B265DE" w14:textId="46D69940"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Sacar hipótesis a partir del análisis.</w:t>
            </w:r>
          </w:p>
        </w:tc>
        <w:tc>
          <w:tcPr>
            <w:tcW w:w="851" w:type="dxa"/>
            <w:vAlign w:val="center"/>
          </w:tcPr>
          <w:p w14:paraId="60FAAEBE" w14:textId="679121E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0353A1C4" w14:textId="77777777" w:rsidTr="00CF2BF5">
        <w:trPr>
          <w:trHeight w:val="40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700FCCD" w14:textId="77777777" w:rsidR="00075858" w:rsidRDefault="00075858" w:rsidP="00BF777C">
            <w:pPr>
              <w:pStyle w:val="Standard"/>
              <w:spacing w:line="240" w:lineRule="auto"/>
              <w:jc w:val="center"/>
            </w:pPr>
          </w:p>
        </w:tc>
        <w:tc>
          <w:tcPr>
            <w:tcW w:w="5528" w:type="dxa"/>
            <w:vAlign w:val="center"/>
          </w:tcPr>
          <w:p w14:paraId="6BEF086E" w14:textId="4508E28B"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Buscar información acerca de posibles detecciones y causas.</w:t>
            </w:r>
          </w:p>
        </w:tc>
        <w:tc>
          <w:tcPr>
            <w:tcW w:w="851" w:type="dxa"/>
            <w:vAlign w:val="center"/>
          </w:tcPr>
          <w:p w14:paraId="4C235A7F" w14:textId="5D4851A1"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2F35A97" w14:textId="77777777" w:rsidTr="00CF2BF5">
        <w:trPr>
          <w:trHeight w:val="34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630C744" w14:textId="06A48271" w:rsidR="00F80104" w:rsidRPr="00936580" w:rsidRDefault="00075858" w:rsidP="00BF777C">
            <w:pPr>
              <w:pStyle w:val="Standard"/>
              <w:spacing w:line="240" w:lineRule="auto"/>
              <w:jc w:val="center"/>
              <w:rPr>
                <w:b w:val="0"/>
                <w:bCs w:val="0"/>
              </w:rPr>
            </w:pPr>
            <w:r>
              <w:t>Implementar patrones</w:t>
            </w:r>
          </w:p>
        </w:tc>
        <w:tc>
          <w:tcPr>
            <w:tcW w:w="5528" w:type="dxa"/>
            <w:vAlign w:val="center"/>
          </w:tcPr>
          <w:p w14:paraId="28596DD2" w14:textId="58B06B3B"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studiar </w:t>
            </w:r>
            <w:proofErr w:type="spellStart"/>
            <w:r>
              <w:t>sintáxis</w:t>
            </w:r>
            <w:proofErr w:type="spellEnd"/>
            <w:r>
              <w:t xml:space="preserve"> EPL.</w:t>
            </w:r>
          </w:p>
        </w:tc>
        <w:tc>
          <w:tcPr>
            <w:tcW w:w="851" w:type="dxa"/>
            <w:vAlign w:val="center"/>
          </w:tcPr>
          <w:p w14:paraId="09D6DD45" w14:textId="1DAFCDC3"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01A21E0"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25CCD1" w14:textId="77777777" w:rsidR="00075858" w:rsidRDefault="00075858" w:rsidP="00BF777C">
            <w:pPr>
              <w:pStyle w:val="Standard"/>
              <w:spacing w:line="240" w:lineRule="auto"/>
              <w:jc w:val="center"/>
            </w:pPr>
          </w:p>
        </w:tc>
        <w:tc>
          <w:tcPr>
            <w:tcW w:w="5528" w:type="dxa"/>
            <w:vAlign w:val="center"/>
          </w:tcPr>
          <w:p w14:paraId="312F5148" w14:textId="4EF3B05A"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productividad.</w:t>
            </w:r>
          </w:p>
        </w:tc>
        <w:tc>
          <w:tcPr>
            <w:tcW w:w="851" w:type="dxa"/>
            <w:vAlign w:val="center"/>
          </w:tcPr>
          <w:p w14:paraId="7F4E0B72" w14:textId="6A96523C"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5A2607E4"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928C2E" w14:textId="77777777" w:rsidR="00075858" w:rsidRDefault="00075858" w:rsidP="00BF777C">
            <w:pPr>
              <w:pStyle w:val="Standard"/>
              <w:spacing w:line="240" w:lineRule="auto"/>
              <w:jc w:val="center"/>
            </w:pPr>
          </w:p>
        </w:tc>
        <w:tc>
          <w:tcPr>
            <w:tcW w:w="5528" w:type="dxa"/>
            <w:vAlign w:val="center"/>
          </w:tcPr>
          <w:p w14:paraId="521899A6" w14:textId="465BAAC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mplementar patrón de rendimiento.</w:t>
            </w:r>
          </w:p>
        </w:tc>
        <w:tc>
          <w:tcPr>
            <w:tcW w:w="851" w:type="dxa"/>
            <w:vAlign w:val="center"/>
          </w:tcPr>
          <w:p w14:paraId="14CB6673" w14:textId="609114A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075858" w14:paraId="1014BBD2"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009A5ED" w14:textId="77777777" w:rsidR="00075858" w:rsidRDefault="00075858" w:rsidP="00BF777C">
            <w:pPr>
              <w:pStyle w:val="Standard"/>
              <w:spacing w:line="240" w:lineRule="auto"/>
              <w:jc w:val="center"/>
            </w:pPr>
          </w:p>
        </w:tc>
        <w:tc>
          <w:tcPr>
            <w:tcW w:w="5528" w:type="dxa"/>
            <w:vAlign w:val="center"/>
          </w:tcPr>
          <w:p w14:paraId="0D2F1E63" w14:textId="221B05B6"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Amoldar patrones al ESB y viceversa.</w:t>
            </w:r>
          </w:p>
        </w:tc>
        <w:tc>
          <w:tcPr>
            <w:tcW w:w="851" w:type="dxa"/>
            <w:vAlign w:val="center"/>
          </w:tcPr>
          <w:p w14:paraId="63AD72A9" w14:textId="4FDD2A84"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2EC989E" w14:textId="77777777" w:rsidTr="00CF2BF5">
        <w:trPr>
          <w:trHeight w:val="3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76234F" w14:textId="77777777" w:rsidR="00075858" w:rsidRDefault="00075858" w:rsidP="00BF777C">
            <w:pPr>
              <w:pStyle w:val="Standard"/>
              <w:spacing w:line="240" w:lineRule="auto"/>
              <w:jc w:val="center"/>
            </w:pPr>
          </w:p>
        </w:tc>
        <w:tc>
          <w:tcPr>
            <w:tcW w:w="5528" w:type="dxa"/>
            <w:vAlign w:val="center"/>
          </w:tcPr>
          <w:p w14:paraId="7D355421" w14:textId="67C0556F"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Preparar CSV para probar patrones en el ESB.</w:t>
            </w:r>
          </w:p>
        </w:tc>
        <w:tc>
          <w:tcPr>
            <w:tcW w:w="851" w:type="dxa"/>
            <w:vAlign w:val="center"/>
          </w:tcPr>
          <w:p w14:paraId="01E96C4E" w14:textId="58036D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212581E9" w14:textId="77777777" w:rsidTr="00CF2BF5">
        <w:trPr>
          <w:trHeight w:val="474"/>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344A7675" w14:textId="1BF270BB" w:rsidR="00F80104" w:rsidRPr="00936580" w:rsidRDefault="00075858" w:rsidP="00BF777C">
            <w:pPr>
              <w:pStyle w:val="Standard"/>
              <w:spacing w:line="240" w:lineRule="auto"/>
              <w:jc w:val="center"/>
              <w:rPr>
                <w:b w:val="0"/>
                <w:bCs w:val="0"/>
              </w:rPr>
            </w:pPr>
            <w:r>
              <w:t>Documentación</w:t>
            </w:r>
          </w:p>
        </w:tc>
        <w:tc>
          <w:tcPr>
            <w:tcW w:w="5528" w:type="dxa"/>
            <w:vAlign w:val="center"/>
          </w:tcPr>
          <w:p w14:paraId="27AF2658" w14:textId="7C25D8A1" w:rsidR="00075858" w:rsidRPr="004145DD"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reunión 1</w:t>
            </w:r>
          </w:p>
        </w:tc>
        <w:tc>
          <w:tcPr>
            <w:tcW w:w="851" w:type="dxa"/>
            <w:vAlign w:val="center"/>
          </w:tcPr>
          <w:p w14:paraId="055ECE85" w14:textId="4F71367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447AC55A"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CD134F1" w14:textId="77777777" w:rsidR="00075858" w:rsidRDefault="00075858" w:rsidP="00BF777C">
            <w:pPr>
              <w:pStyle w:val="Standard"/>
              <w:spacing w:line="240" w:lineRule="auto"/>
              <w:jc w:val="center"/>
            </w:pPr>
          </w:p>
        </w:tc>
        <w:tc>
          <w:tcPr>
            <w:tcW w:w="5528" w:type="dxa"/>
            <w:vAlign w:val="center"/>
          </w:tcPr>
          <w:p w14:paraId="20E8CBA8" w14:textId="401480A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coger los patrones que implementemos como Storyboards.</w:t>
            </w:r>
          </w:p>
        </w:tc>
        <w:tc>
          <w:tcPr>
            <w:tcW w:w="851" w:type="dxa"/>
            <w:vAlign w:val="center"/>
          </w:tcPr>
          <w:p w14:paraId="1DD9B829" w14:textId="2CB7D2A7"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48C01493"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4F1D9F9" w14:textId="77777777" w:rsidR="00075858" w:rsidRDefault="00075858" w:rsidP="00BF777C">
            <w:pPr>
              <w:pStyle w:val="Standard"/>
              <w:spacing w:line="240" w:lineRule="auto"/>
              <w:jc w:val="center"/>
            </w:pPr>
          </w:p>
        </w:tc>
        <w:tc>
          <w:tcPr>
            <w:tcW w:w="5528" w:type="dxa"/>
            <w:vAlign w:val="center"/>
          </w:tcPr>
          <w:p w14:paraId="3D43FBDA" w14:textId="505C93D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primer capítulo de la memoria del TFG.</w:t>
            </w:r>
          </w:p>
        </w:tc>
        <w:tc>
          <w:tcPr>
            <w:tcW w:w="851" w:type="dxa"/>
            <w:vAlign w:val="center"/>
          </w:tcPr>
          <w:p w14:paraId="74219E3A" w14:textId="00135445"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7EF27FD6"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E22ED6" w14:textId="77777777" w:rsidR="00075858" w:rsidRDefault="00075858" w:rsidP="00BF777C">
            <w:pPr>
              <w:pStyle w:val="Standard"/>
              <w:spacing w:line="240" w:lineRule="auto"/>
              <w:jc w:val="center"/>
            </w:pPr>
          </w:p>
        </w:tc>
        <w:tc>
          <w:tcPr>
            <w:tcW w:w="5528" w:type="dxa"/>
            <w:vAlign w:val="center"/>
          </w:tcPr>
          <w:p w14:paraId="7F2B7CA3" w14:textId="38751167" w:rsidR="00075858" w:rsidRDefault="00075858"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Elaborar el segundo capítulo de la memoria del TFG.</w:t>
            </w:r>
          </w:p>
        </w:tc>
        <w:tc>
          <w:tcPr>
            <w:tcW w:w="851" w:type="dxa"/>
            <w:vAlign w:val="center"/>
          </w:tcPr>
          <w:p w14:paraId="4259828F" w14:textId="367A66E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075858" w14:paraId="3872AB05"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81F376B" w14:textId="77777777" w:rsidR="00075858" w:rsidRDefault="00075858" w:rsidP="00BF777C">
            <w:pPr>
              <w:pStyle w:val="Standard"/>
              <w:spacing w:line="240" w:lineRule="auto"/>
              <w:jc w:val="center"/>
            </w:pPr>
          </w:p>
        </w:tc>
        <w:tc>
          <w:tcPr>
            <w:tcW w:w="5528" w:type="dxa"/>
            <w:vAlign w:val="center"/>
          </w:tcPr>
          <w:p w14:paraId="209DD552" w14:textId="671E3C25"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Organizar estilos del documento del TFG.</w:t>
            </w:r>
          </w:p>
        </w:tc>
        <w:tc>
          <w:tcPr>
            <w:tcW w:w="851" w:type="dxa"/>
            <w:vAlign w:val="center"/>
          </w:tcPr>
          <w:p w14:paraId="620D6F46" w14:textId="19AC7F9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075858" w14:paraId="7DDB7DB8"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217A972" w14:textId="77777777" w:rsidR="00075858" w:rsidRDefault="00075858" w:rsidP="00BF777C">
            <w:pPr>
              <w:pStyle w:val="Standard"/>
              <w:spacing w:line="240" w:lineRule="auto"/>
              <w:jc w:val="center"/>
            </w:pPr>
          </w:p>
        </w:tc>
        <w:tc>
          <w:tcPr>
            <w:tcW w:w="5528" w:type="dxa"/>
            <w:vAlign w:val="center"/>
          </w:tcPr>
          <w:p w14:paraId="00CC50F6" w14:textId="1680E69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Documentar el sprint primero en el capítulo de desarrollo.</w:t>
            </w:r>
          </w:p>
        </w:tc>
        <w:tc>
          <w:tcPr>
            <w:tcW w:w="851" w:type="dxa"/>
            <w:vAlign w:val="center"/>
          </w:tcPr>
          <w:p w14:paraId="394A98FA" w14:textId="068B715D"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075858" w14:paraId="155264B7"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872EB69" w14:textId="77777777" w:rsidR="00075858" w:rsidRDefault="00075858" w:rsidP="00BF777C">
            <w:pPr>
              <w:pStyle w:val="Standard"/>
              <w:spacing w:line="240" w:lineRule="auto"/>
              <w:jc w:val="center"/>
            </w:pPr>
          </w:p>
        </w:tc>
        <w:tc>
          <w:tcPr>
            <w:tcW w:w="5528" w:type="dxa"/>
            <w:vAlign w:val="center"/>
          </w:tcPr>
          <w:p w14:paraId="1BBE06D2" w14:textId="06CDE99F"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rtefacto de problemas encontrados, habilidades aprendidas, etc.</w:t>
            </w:r>
          </w:p>
        </w:tc>
        <w:tc>
          <w:tcPr>
            <w:tcW w:w="851" w:type="dxa"/>
            <w:vAlign w:val="center"/>
          </w:tcPr>
          <w:p w14:paraId="64185A70" w14:textId="3CD7B466"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075858" w14:paraId="3CA3599E"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4EE74C9" w14:textId="77777777" w:rsidR="00075858" w:rsidRDefault="00075858" w:rsidP="00BF777C">
            <w:pPr>
              <w:pStyle w:val="Standard"/>
              <w:spacing w:line="240" w:lineRule="auto"/>
              <w:jc w:val="center"/>
            </w:pPr>
          </w:p>
        </w:tc>
        <w:tc>
          <w:tcPr>
            <w:tcW w:w="5528" w:type="dxa"/>
            <w:vAlign w:val="center"/>
          </w:tcPr>
          <w:p w14:paraId="1B02EE41" w14:textId="0DFF25DB"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tegrar las actas de las reuniones en la memoria del trabajo de fin de grado.</w:t>
            </w:r>
          </w:p>
        </w:tc>
        <w:tc>
          <w:tcPr>
            <w:tcW w:w="851" w:type="dxa"/>
            <w:vAlign w:val="center"/>
          </w:tcPr>
          <w:p w14:paraId="5A7B0608" w14:textId="390676EA"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1874B9A9"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1B1CDC6" w14:textId="77777777" w:rsidR="00075858" w:rsidRDefault="00075858" w:rsidP="00BF777C">
            <w:pPr>
              <w:pStyle w:val="Standard"/>
              <w:spacing w:line="240" w:lineRule="auto"/>
              <w:jc w:val="center"/>
            </w:pPr>
          </w:p>
        </w:tc>
        <w:tc>
          <w:tcPr>
            <w:tcW w:w="5528" w:type="dxa"/>
            <w:vAlign w:val="center"/>
          </w:tcPr>
          <w:p w14:paraId="7D301ACA" w14:textId="1005344E"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alizar acta de la reunión del día 20.</w:t>
            </w:r>
          </w:p>
        </w:tc>
        <w:tc>
          <w:tcPr>
            <w:tcW w:w="851" w:type="dxa"/>
            <w:vAlign w:val="center"/>
          </w:tcPr>
          <w:p w14:paraId="3980ACDF" w14:textId="2D8BA462"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0D2CB341"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1034948" w14:textId="77777777" w:rsidR="00075858" w:rsidRDefault="00075858" w:rsidP="00BF777C">
            <w:pPr>
              <w:pStyle w:val="Standard"/>
              <w:spacing w:line="240" w:lineRule="auto"/>
              <w:jc w:val="center"/>
            </w:pPr>
          </w:p>
        </w:tc>
        <w:tc>
          <w:tcPr>
            <w:tcW w:w="5528" w:type="dxa"/>
            <w:vAlign w:val="center"/>
          </w:tcPr>
          <w:p w14:paraId="061F348A" w14:textId="563B2E58"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capítulo 2.</w:t>
            </w:r>
          </w:p>
        </w:tc>
        <w:tc>
          <w:tcPr>
            <w:tcW w:w="851" w:type="dxa"/>
            <w:vAlign w:val="center"/>
          </w:tcPr>
          <w:p w14:paraId="762F3C64" w14:textId="0096FB3B"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075858" w14:paraId="24702124" w14:textId="77777777" w:rsidTr="00CF2BF5">
        <w:trPr>
          <w:trHeight w:val="471"/>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6E57FE3" w14:textId="77777777" w:rsidR="00075858" w:rsidRDefault="00075858" w:rsidP="00BF777C">
            <w:pPr>
              <w:pStyle w:val="Standard"/>
              <w:spacing w:line="240" w:lineRule="auto"/>
              <w:jc w:val="center"/>
            </w:pPr>
          </w:p>
        </w:tc>
        <w:tc>
          <w:tcPr>
            <w:tcW w:w="5528" w:type="dxa"/>
            <w:vAlign w:val="center"/>
          </w:tcPr>
          <w:p w14:paraId="2D67CE94" w14:textId="66E60533" w:rsidR="00075858" w:rsidRDefault="00275636"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Reescribir y releer capítulo de desarrollo.</w:t>
            </w:r>
          </w:p>
        </w:tc>
        <w:tc>
          <w:tcPr>
            <w:tcW w:w="851" w:type="dxa"/>
            <w:vAlign w:val="center"/>
          </w:tcPr>
          <w:p w14:paraId="026CD691" w14:textId="7B903D6F" w:rsidR="00075858"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F80104" w14:paraId="64EBEC79" w14:textId="77777777" w:rsidTr="00CF2BF5">
        <w:trPr>
          <w:trHeight w:val="522"/>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54F5727F" w14:textId="25092606" w:rsidR="00F80104" w:rsidRPr="00936580" w:rsidRDefault="00F80104" w:rsidP="00BF777C">
            <w:pPr>
              <w:pStyle w:val="Standard"/>
              <w:spacing w:line="240" w:lineRule="auto"/>
              <w:jc w:val="center"/>
              <w:rPr>
                <w:b w:val="0"/>
                <w:bCs w:val="0"/>
              </w:rPr>
            </w:pPr>
            <w:r>
              <w:t>Aprender PHP y familiarización con tecnología web</w:t>
            </w:r>
          </w:p>
        </w:tc>
        <w:tc>
          <w:tcPr>
            <w:tcW w:w="5528" w:type="dxa"/>
            <w:vAlign w:val="center"/>
          </w:tcPr>
          <w:p w14:paraId="6736672C" w14:textId="3A470B0D" w:rsidR="00F80104" w:rsidRPr="004145DD"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Hacer tutorial de w3Schools.</w:t>
            </w:r>
          </w:p>
        </w:tc>
        <w:tc>
          <w:tcPr>
            <w:tcW w:w="851" w:type="dxa"/>
            <w:vAlign w:val="center"/>
          </w:tcPr>
          <w:p w14:paraId="2D20F88C" w14:textId="1D426CA3"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F80104" w14:paraId="30CDAA53"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E438EB" w14:textId="77777777" w:rsidR="00F80104" w:rsidRDefault="00F80104" w:rsidP="00BF777C">
            <w:pPr>
              <w:pStyle w:val="Standard"/>
              <w:spacing w:line="240" w:lineRule="auto"/>
              <w:jc w:val="center"/>
            </w:pPr>
          </w:p>
        </w:tc>
        <w:tc>
          <w:tcPr>
            <w:tcW w:w="5528" w:type="dxa"/>
            <w:vAlign w:val="center"/>
          </w:tcPr>
          <w:p w14:paraId="1B687008" w14:textId="6DED9F3B"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Implementar un método </w:t>
            </w:r>
            <w:proofErr w:type="spellStart"/>
            <w:r>
              <w:t>index</w:t>
            </w:r>
            <w:proofErr w:type="spellEnd"/>
            <w:r>
              <w:t xml:space="preserve"> para mostrar </w:t>
            </w:r>
            <w:proofErr w:type="spellStart"/>
            <w:r>
              <w:t>RankingProd</w:t>
            </w:r>
            <w:proofErr w:type="spellEnd"/>
            <w:r>
              <w:t xml:space="preserve"> Table.</w:t>
            </w:r>
          </w:p>
        </w:tc>
        <w:tc>
          <w:tcPr>
            <w:tcW w:w="851" w:type="dxa"/>
            <w:vAlign w:val="center"/>
          </w:tcPr>
          <w:p w14:paraId="109EA286" w14:textId="6FA5C101"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1FEF7C94"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D0BFC1B" w14:textId="77777777" w:rsidR="00F80104" w:rsidRDefault="00F80104" w:rsidP="00BF777C">
            <w:pPr>
              <w:pStyle w:val="Standard"/>
              <w:spacing w:line="240" w:lineRule="auto"/>
              <w:jc w:val="center"/>
            </w:pPr>
          </w:p>
        </w:tc>
        <w:tc>
          <w:tcPr>
            <w:tcW w:w="5528" w:type="dxa"/>
            <w:vAlign w:val="center"/>
          </w:tcPr>
          <w:p w14:paraId="2FD37C5D" w14:textId="026A4991"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MySQL</w:t>
            </w:r>
          </w:p>
        </w:tc>
        <w:tc>
          <w:tcPr>
            <w:tcW w:w="851" w:type="dxa"/>
            <w:vAlign w:val="center"/>
          </w:tcPr>
          <w:p w14:paraId="5F56CC7B" w14:textId="22BC50A7"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F80104" w14:paraId="37A5578B"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18AF0D7" w14:textId="77777777" w:rsidR="00F80104" w:rsidRDefault="00F80104" w:rsidP="00BF777C">
            <w:pPr>
              <w:pStyle w:val="Standard"/>
              <w:spacing w:line="240" w:lineRule="auto"/>
              <w:jc w:val="center"/>
            </w:pPr>
          </w:p>
        </w:tc>
        <w:tc>
          <w:tcPr>
            <w:tcW w:w="5528" w:type="dxa"/>
            <w:vAlign w:val="center"/>
          </w:tcPr>
          <w:p w14:paraId="0A462EFE" w14:textId="309E03FC"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 xml:space="preserve">Empezar un proyecto en </w:t>
            </w:r>
            <w:proofErr w:type="spellStart"/>
            <w:r>
              <w:t>CakePHP</w:t>
            </w:r>
            <w:proofErr w:type="spellEnd"/>
            <w:r>
              <w:t xml:space="preserve"> en blanco con comunicación con MySQL.</w:t>
            </w:r>
          </w:p>
        </w:tc>
        <w:tc>
          <w:tcPr>
            <w:tcW w:w="851" w:type="dxa"/>
            <w:vAlign w:val="center"/>
          </w:tcPr>
          <w:p w14:paraId="4185734E" w14:textId="098A3FD9"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0</w:t>
            </w:r>
          </w:p>
        </w:tc>
      </w:tr>
      <w:tr w:rsidR="00F80104" w14:paraId="0ECA4CDE" w14:textId="77777777" w:rsidTr="00CF2BF5">
        <w:trPr>
          <w:trHeight w:val="51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19ABC66" w14:textId="77777777" w:rsidR="00F80104" w:rsidRDefault="00F80104" w:rsidP="00BF777C">
            <w:pPr>
              <w:pStyle w:val="Standard"/>
              <w:spacing w:line="240" w:lineRule="auto"/>
              <w:jc w:val="center"/>
            </w:pPr>
          </w:p>
        </w:tc>
        <w:tc>
          <w:tcPr>
            <w:tcW w:w="5528" w:type="dxa"/>
            <w:vAlign w:val="center"/>
          </w:tcPr>
          <w:p w14:paraId="183A514D" w14:textId="72B073E9" w:rsidR="00F80104" w:rsidRDefault="00F80104" w:rsidP="00BF777C">
            <w:pPr>
              <w:pStyle w:val="Standard"/>
              <w:spacing w:line="240" w:lineRule="auto"/>
              <w:cnfStyle w:val="000000000000" w:firstRow="0" w:lastRow="0" w:firstColumn="0" w:lastColumn="0" w:oddVBand="0" w:evenVBand="0" w:oddHBand="0" w:evenHBand="0" w:firstRowFirstColumn="0" w:firstRowLastColumn="0" w:lastRowFirstColumn="0" w:lastRowLastColumn="0"/>
            </w:pPr>
            <w:r>
              <w:t>Instalar y amoldar XAMPP</w:t>
            </w:r>
            <w:r w:rsidR="00C93491">
              <w:t xml:space="preserve"> a </w:t>
            </w:r>
            <w:proofErr w:type="spellStart"/>
            <w:r w:rsidR="00C93491">
              <w:t>PHPStorm</w:t>
            </w:r>
            <w:proofErr w:type="spellEnd"/>
          </w:p>
        </w:tc>
        <w:tc>
          <w:tcPr>
            <w:tcW w:w="851" w:type="dxa"/>
            <w:vAlign w:val="center"/>
          </w:tcPr>
          <w:p w14:paraId="104DABF3" w14:textId="63117DF4" w:rsidR="00F80104" w:rsidRDefault="00C93491" w:rsidP="00BF777C">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27084705" w14:textId="77777777" w:rsidR="00C54CF8" w:rsidRPr="00C54CF8" w:rsidRDefault="00C54CF8" w:rsidP="00C54CF8">
      <w:pPr>
        <w:pStyle w:val="Standard"/>
        <w:rPr>
          <w:highlight w:val="lightGray"/>
        </w:rPr>
      </w:pPr>
    </w:p>
    <w:p w14:paraId="5000A4C0" w14:textId="77777777" w:rsidR="00C93491" w:rsidRDefault="00C93491" w:rsidP="00C93491">
      <w:pPr>
        <w:pStyle w:val="Captulo-Nivel2"/>
      </w:pPr>
      <w:bookmarkStart w:id="160" w:name="_Toc515280033"/>
      <w:r>
        <w:t>Reuniones semanales y recogida de información</w:t>
      </w:r>
      <w:bookmarkEnd w:id="160"/>
    </w:p>
    <w:p w14:paraId="43BD27E6" w14:textId="7DE68F16" w:rsidR="00C93491" w:rsidRDefault="00C93491" w:rsidP="00C93491">
      <w:r>
        <w:t xml:space="preserve">En la </w:t>
      </w:r>
      <w:r w:rsidR="004715E5">
        <w:fldChar w:fldCharType="begin"/>
      </w:r>
      <w:r w:rsidR="004715E5">
        <w:instrText xml:space="preserve"> REF _Ref515272605 \h </w:instrText>
      </w:r>
      <w:r w:rsidR="004715E5">
        <w:fldChar w:fldCharType="separate"/>
      </w:r>
      <w:r w:rsidR="004715E5">
        <w:t xml:space="preserve">Tabla </w:t>
      </w:r>
      <w:r w:rsidR="004715E5">
        <w:rPr>
          <w:noProof/>
        </w:rPr>
        <w:t>15</w:t>
      </w:r>
      <w:r w:rsidR="004715E5">
        <w:fldChar w:fldCharType="end"/>
      </w:r>
      <w:r w:rsidR="004715E5">
        <w:t xml:space="preserve"> </w:t>
      </w:r>
      <w:r>
        <w:t>quedan reflejadas las reuniones semanales que tuvieron lugar a lo largo de este sprint.</w:t>
      </w:r>
    </w:p>
    <w:p w14:paraId="2E794E98" w14:textId="1931BBE7" w:rsidR="00C93491" w:rsidRDefault="00C93491" w:rsidP="00C93491">
      <w:pPr>
        <w:pStyle w:val="Descripcin"/>
        <w:keepNext/>
      </w:pPr>
      <w:bookmarkStart w:id="161" w:name="_Ref515272605"/>
      <w:bookmarkStart w:id="162" w:name="_Toc515279960"/>
      <w:r>
        <w:t xml:space="preserve">Tabla </w:t>
      </w:r>
      <w:r>
        <w:fldChar w:fldCharType="begin"/>
      </w:r>
      <w:r>
        <w:instrText xml:space="preserve"> SEQ Tabla \* ARABIC </w:instrText>
      </w:r>
      <w:r>
        <w:fldChar w:fldCharType="separate"/>
      </w:r>
      <w:r w:rsidR="00F10041">
        <w:rPr>
          <w:noProof/>
        </w:rPr>
        <w:t>15</w:t>
      </w:r>
      <w:r>
        <w:fldChar w:fldCharType="end"/>
      </w:r>
      <w:bookmarkEnd w:id="161"/>
      <w:r>
        <w:t>. Reuniones semanales del sprint 2.</w:t>
      </w:r>
      <w:bookmarkEnd w:id="162"/>
    </w:p>
    <w:tbl>
      <w:tblPr>
        <w:tblStyle w:val="Tablaconcuadrcula"/>
        <w:tblW w:w="9351" w:type="dxa"/>
        <w:tblLook w:val="04A0" w:firstRow="1" w:lastRow="0" w:firstColumn="1" w:lastColumn="0" w:noHBand="0" w:noVBand="1"/>
      </w:tblPr>
      <w:tblGrid>
        <w:gridCol w:w="1951"/>
        <w:gridCol w:w="1190"/>
        <w:gridCol w:w="1957"/>
        <w:gridCol w:w="4253"/>
      </w:tblGrid>
      <w:tr w:rsidR="00C93491" w14:paraId="5AAE6BF2" w14:textId="77777777" w:rsidTr="00CF2BF5">
        <w:trPr>
          <w:trHeight w:val="686"/>
        </w:trPr>
        <w:tc>
          <w:tcPr>
            <w:tcW w:w="1951" w:type="dxa"/>
            <w:shd w:val="clear" w:color="auto" w:fill="E7E6E6" w:themeFill="background2"/>
            <w:vAlign w:val="center"/>
          </w:tcPr>
          <w:p w14:paraId="7EC8E5D2" w14:textId="77777777" w:rsidR="00C93491" w:rsidRPr="000E7DD0" w:rsidRDefault="00C93491" w:rsidP="003F44EC">
            <w:pPr>
              <w:spacing w:line="240" w:lineRule="auto"/>
              <w:ind w:firstLine="0"/>
              <w:jc w:val="center"/>
              <w:rPr>
                <w:b/>
              </w:rPr>
            </w:pPr>
            <w:r w:rsidRPr="000E7DD0">
              <w:rPr>
                <w:b/>
              </w:rPr>
              <w:t>Nombre de la reunión</w:t>
            </w:r>
          </w:p>
        </w:tc>
        <w:tc>
          <w:tcPr>
            <w:tcW w:w="1190" w:type="dxa"/>
            <w:shd w:val="clear" w:color="auto" w:fill="E7E6E6" w:themeFill="background2"/>
            <w:vAlign w:val="center"/>
          </w:tcPr>
          <w:p w14:paraId="7C25A9DD" w14:textId="77777777" w:rsidR="00C93491" w:rsidRPr="000E7DD0" w:rsidRDefault="00C93491" w:rsidP="003F44EC">
            <w:pPr>
              <w:spacing w:line="240" w:lineRule="auto"/>
              <w:ind w:firstLine="0"/>
              <w:jc w:val="center"/>
              <w:rPr>
                <w:b/>
              </w:rPr>
            </w:pPr>
            <w:r w:rsidRPr="000E7DD0">
              <w:rPr>
                <w:b/>
              </w:rPr>
              <w:t>Fecha</w:t>
            </w:r>
          </w:p>
        </w:tc>
        <w:tc>
          <w:tcPr>
            <w:tcW w:w="1957" w:type="dxa"/>
            <w:shd w:val="clear" w:color="auto" w:fill="E7E6E6" w:themeFill="background2"/>
            <w:vAlign w:val="center"/>
          </w:tcPr>
          <w:p w14:paraId="4BF277CC" w14:textId="77777777" w:rsidR="00C93491" w:rsidRPr="000E7DD0" w:rsidRDefault="00C93491" w:rsidP="003F44EC">
            <w:pPr>
              <w:spacing w:line="240" w:lineRule="auto"/>
              <w:ind w:firstLine="0"/>
              <w:jc w:val="center"/>
              <w:rPr>
                <w:b/>
              </w:rPr>
            </w:pPr>
            <w:r w:rsidRPr="000E7DD0">
              <w:rPr>
                <w:b/>
              </w:rPr>
              <w:t>Participantes</w:t>
            </w:r>
          </w:p>
        </w:tc>
        <w:tc>
          <w:tcPr>
            <w:tcW w:w="4253" w:type="dxa"/>
            <w:shd w:val="clear" w:color="auto" w:fill="E7E6E6" w:themeFill="background2"/>
            <w:vAlign w:val="center"/>
          </w:tcPr>
          <w:p w14:paraId="2FEAB855" w14:textId="77777777" w:rsidR="00C93491" w:rsidRPr="000E7DD0" w:rsidRDefault="00C93491" w:rsidP="003F44EC">
            <w:pPr>
              <w:spacing w:line="240" w:lineRule="auto"/>
              <w:ind w:firstLine="0"/>
              <w:jc w:val="center"/>
              <w:rPr>
                <w:b/>
              </w:rPr>
            </w:pPr>
            <w:r w:rsidRPr="000E7DD0">
              <w:rPr>
                <w:b/>
              </w:rPr>
              <w:t>Asuntos que tratar</w:t>
            </w:r>
          </w:p>
        </w:tc>
      </w:tr>
      <w:tr w:rsidR="00C93491" w14:paraId="093FEB09" w14:textId="77777777" w:rsidTr="00CF2BF5">
        <w:tc>
          <w:tcPr>
            <w:tcW w:w="1951" w:type="dxa"/>
            <w:shd w:val="clear" w:color="auto" w:fill="D9E2F3" w:themeFill="accent1" w:themeFillTint="33"/>
            <w:vAlign w:val="center"/>
          </w:tcPr>
          <w:p w14:paraId="706FFF4C" w14:textId="77777777" w:rsidR="00C93491" w:rsidRDefault="00C93491" w:rsidP="003F44EC">
            <w:pPr>
              <w:spacing w:line="240" w:lineRule="auto"/>
              <w:ind w:firstLine="0"/>
              <w:jc w:val="center"/>
              <w:rPr>
                <w:lang w:eastAsia="es-ES" w:bidi="ar-SA"/>
              </w:rPr>
            </w:pPr>
            <w:r>
              <w:rPr>
                <w:lang w:eastAsia="es-ES" w:bidi="ar-SA"/>
              </w:rPr>
              <w:t>Reunión del comienzo del segundo</w:t>
            </w:r>
          </w:p>
          <w:p w14:paraId="13A20564" w14:textId="77777777" w:rsidR="00C93491" w:rsidRPr="005B2D11" w:rsidRDefault="00C93491" w:rsidP="003F44EC">
            <w:pPr>
              <w:spacing w:line="240" w:lineRule="auto"/>
              <w:ind w:firstLine="0"/>
              <w:jc w:val="center"/>
            </w:pPr>
          </w:p>
        </w:tc>
        <w:tc>
          <w:tcPr>
            <w:tcW w:w="1190" w:type="dxa"/>
            <w:vAlign w:val="center"/>
          </w:tcPr>
          <w:p w14:paraId="49B58DB1" w14:textId="77777777" w:rsidR="00C93491" w:rsidRDefault="00C93491" w:rsidP="003F44EC">
            <w:pPr>
              <w:spacing w:line="240" w:lineRule="auto"/>
              <w:ind w:firstLine="0"/>
              <w:jc w:val="center"/>
            </w:pPr>
            <w:r>
              <w:t>24/2/2018</w:t>
            </w:r>
          </w:p>
        </w:tc>
        <w:tc>
          <w:tcPr>
            <w:tcW w:w="1957" w:type="dxa"/>
            <w:vAlign w:val="center"/>
          </w:tcPr>
          <w:p w14:paraId="55099A43" w14:textId="77777777" w:rsidR="00C93491" w:rsidRDefault="00C93491" w:rsidP="003F44EC">
            <w:pPr>
              <w:spacing w:line="240" w:lineRule="auto"/>
              <w:ind w:firstLine="0"/>
              <w:jc w:val="center"/>
              <w:rPr>
                <w:lang w:eastAsia="es-ES" w:bidi="ar-SA"/>
              </w:rPr>
            </w:pPr>
            <w:r>
              <w:rPr>
                <w:lang w:eastAsia="es-ES" w:bidi="ar-SA"/>
              </w:rPr>
              <w:t>Gregorio Diaz Descalzo</w:t>
            </w:r>
          </w:p>
          <w:p w14:paraId="6C6FE9CF" w14:textId="77777777" w:rsidR="00C93491" w:rsidRDefault="00C93491" w:rsidP="003F44EC">
            <w:pPr>
              <w:spacing w:line="240" w:lineRule="auto"/>
              <w:ind w:firstLine="0"/>
              <w:jc w:val="center"/>
              <w:rPr>
                <w:lang w:eastAsia="es-ES" w:bidi="ar-SA"/>
              </w:rPr>
            </w:pPr>
            <w:r>
              <w:rPr>
                <w:lang w:eastAsia="es-ES" w:bidi="ar-SA"/>
              </w:rPr>
              <w:t>Enrique Brazález Segovia</w:t>
            </w:r>
          </w:p>
          <w:p w14:paraId="1C699280" w14:textId="77777777" w:rsidR="00C93491" w:rsidRDefault="00C93491" w:rsidP="003F44EC">
            <w:pPr>
              <w:spacing w:line="240" w:lineRule="auto"/>
              <w:ind w:firstLine="0"/>
              <w:jc w:val="center"/>
              <w:rPr>
                <w:lang w:eastAsia="es-ES" w:bidi="ar-SA"/>
              </w:rPr>
            </w:pPr>
            <w:r>
              <w:rPr>
                <w:lang w:eastAsia="es-ES" w:bidi="ar-SA"/>
              </w:rPr>
              <w:t>Fernando Luján Martínez</w:t>
            </w:r>
          </w:p>
          <w:p w14:paraId="19260C59" w14:textId="77777777" w:rsidR="00C93491" w:rsidRDefault="00C93491" w:rsidP="003F44EC">
            <w:pPr>
              <w:spacing w:line="240" w:lineRule="auto"/>
              <w:ind w:firstLine="0"/>
              <w:jc w:val="center"/>
              <w:rPr>
                <w:rFonts w:cs="Times New Roman"/>
              </w:rPr>
            </w:pPr>
          </w:p>
        </w:tc>
        <w:tc>
          <w:tcPr>
            <w:tcW w:w="4253" w:type="dxa"/>
            <w:vAlign w:val="center"/>
          </w:tcPr>
          <w:p w14:paraId="63B46F9F" w14:textId="77777777" w:rsidR="00C93491" w:rsidRDefault="00C93491" w:rsidP="003F44EC">
            <w:pPr>
              <w:pStyle w:val="Prrafodelista"/>
              <w:numPr>
                <w:ilvl w:val="0"/>
                <w:numId w:val="11"/>
              </w:numPr>
              <w:spacing w:line="240" w:lineRule="auto"/>
              <w:rPr>
                <w:lang w:eastAsia="es-ES" w:bidi="ar-SA"/>
              </w:rPr>
            </w:pPr>
            <w:r>
              <w:rPr>
                <w:lang w:eastAsia="es-ES" w:bidi="ar-SA"/>
              </w:rPr>
              <w:t>¿Qué va a tener nuestro prototipo?</w:t>
            </w:r>
          </w:p>
          <w:p w14:paraId="1C2B16EF" w14:textId="77777777" w:rsidR="00C93491" w:rsidRDefault="00C93491" w:rsidP="003F44EC">
            <w:pPr>
              <w:pStyle w:val="Prrafodelista"/>
              <w:numPr>
                <w:ilvl w:val="0"/>
                <w:numId w:val="11"/>
              </w:numPr>
              <w:spacing w:line="240" w:lineRule="auto"/>
              <w:rPr>
                <w:lang w:eastAsia="es-ES" w:bidi="ar-SA"/>
              </w:rPr>
            </w:pPr>
            <w:r>
              <w:rPr>
                <w:lang w:eastAsia="es-ES" w:bidi="ar-SA"/>
              </w:rPr>
              <w:t>¿Qué patrones he detectar? ¿Qué va a ser objeto de estudio?</w:t>
            </w:r>
          </w:p>
          <w:p w14:paraId="3C1B7F14" w14:textId="77777777" w:rsidR="00C93491" w:rsidRDefault="00C93491" w:rsidP="003F44EC">
            <w:pPr>
              <w:pStyle w:val="Prrafodelista"/>
              <w:numPr>
                <w:ilvl w:val="0"/>
                <w:numId w:val="11"/>
              </w:numPr>
              <w:spacing w:line="240" w:lineRule="auto"/>
              <w:rPr>
                <w:lang w:eastAsia="es-ES" w:bidi="ar-SA"/>
              </w:rPr>
            </w:pPr>
            <w:r>
              <w:rPr>
                <w:lang w:eastAsia="es-ES" w:bidi="ar-SA"/>
              </w:rPr>
              <w:t>¿En qué plataforma hacemos la aplicación gráfica? ¿Node.js (sin complicación, ya sabía en su día utilizarlo) o usar PHP (un reto, no sabía utilizarlo)?</w:t>
            </w:r>
          </w:p>
          <w:p w14:paraId="05E6FB36" w14:textId="77777777" w:rsidR="00C93491" w:rsidRDefault="00C93491" w:rsidP="003F44EC">
            <w:pPr>
              <w:pStyle w:val="Prrafodelista"/>
              <w:numPr>
                <w:ilvl w:val="0"/>
                <w:numId w:val="11"/>
              </w:numPr>
              <w:spacing w:line="240" w:lineRule="auto"/>
              <w:rPr>
                <w:lang w:eastAsia="es-ES" w:bidi="ar-SA"/>
              </w:rPr>
            </w:pPr>
            <w:r>
              <w:rPr>
                <w:lang w:eastAsia="es-ES" w:bidi="ar-SA"/>
              </w:rPr>
              <w:t>¿Algún problema con el cliente?</w:t>
            </w:r>
          </w:p>
        </w:tc>
      </w:tr>
      <w:tr w:rsidR="00C93491" w14:paraId="2F7B2E7D" w14:textId="77777777" w:rsidTr="00CF2BF5">
        <w:tc>
          <w:tcPr>
            <w:tcW w:w="1951" w:type="dxa"/>
            <w:shd w:val="clear" w:color="auto" w:fill="D9E2F3" w:themeFill="accent1" w:themeFillTint="33"/>
            <w:vAlign w:val="center"/>
          </w:tcPr>
          <w:p w14:paraId="74287662" w14:textId="77777777" w:rsidR="00C93491" w:rsidRDefault="00C93491" w:rsidP="003F44EC">
            <w:pPr>
              <w:spacing w:line="240" w:lineRule="auto"/>
              <w:ind w:firstLine="0"/>
              <w:jc w:val="center"/>
              <w:rPr>
                <w:lang w:eastAsia="es-ES" w:bidi="ar-SA"/>
              </w:rPr>
            </w:pPr>
            <w:r>
              <w:rPr>
                <w:lang w:eastAsia="es-ES" w:bidi="ar-SA"/>
              </w:rPr>
              <w:t>Reunión para explicación de</w:t>
            </w:r>
          </w:p>
          <w:p w14:paraId="4F527DB2" w14:textId="77777777" w:rsidR="00C93491" w:rsidRDefault="00C93491" w:rsidP="003F44EC">
            <w:pPr>
              <w:spacing w:line="240" w:lineRule="auto"/>
              <w:ind w:firstLine="0"/>
              <w:jc w:val="center"/>
              <w:rPr>
                <w:lang w:eastAsia="es-ES" w:bidi="ar-SA"/>
              </w:rPr>
            </w:pPr>
          </w:p>
        </w:tc>
        <w:tc>
          <w:tcPr>
            <w:tcW w:w="1190" w:type="dxa"/>
            <w:vAlign w:val="center"/>
          </w:tcPr>
          <w:p w14:paraId="2AACE551" w14:textId="77777777" w:rsidR="00C93491" w:rsidRDefault="00C93491" w:rsidP="003F44EC">
            <w:pPr>
              <w:spacing w:line="240" w:lineRule="auto"/>
              <w:ind w:firstLine="0"/>
              <w:jc w:val="center"/>
              <w:rPr>
                <w:lang w:eastAsia="es-ES" w:bidi="ar-SA"/>
              </w:rPr>
            </w:pPr>
            <w:r>
              <w:rPr>
                <w:lang w:eastAsia="es-ES" w:bidi="ar-SA"/>
              </w:rPr>
              <w:t>22 de febrero de 2018.</w:t>
            </w:r>
          </w:p>
          <w:p w14:paraId="45E60B20" w14:textId="77777777" w:rsidR="00C93491" w:rsidRDefault="00C93491" w:rsidP="003F44EC">
            <w:pPr>
              <w:spacing w:line="240" w:lineRule="auto"/>
              <w:ind w:firstLine="0"/>
              <w:jc w:val="center"/>
            </w:pPr>
          </w:p>
        </w:tc>
        <w:tc>
          <w:tcPr>
            <w:tcW w:w="1957" w:type="dxa"/>
            <w:vAlign w:val="center"/>
          </w:tcPr>
          <w:p w14:paraId="25459508" w14:textId="77777777" w:rsidR="00C93491" w:rsidRDefault="00C93491" w:rsidP="003F44EC">
            <w:pPr>
              <w:spacing w:line="240" w:lineRule="auto"/>
              <w:ind w:firstLine="0"/>
              <w:jc w:val="center"/>
              <w:rPr>
                <w:lang w:eastAsia="es-ES" w:bidi="ar-SA"/>
              </w:rPr>
            </w:pPr>
            <w:r>
              <w:rPr>
                <w:lang w:eastAsia="es-ES" w:bidi="ar-SA"/>
              </w:rPr>
              <w:t>Gregorio Diaz Descalzo.</w:t>
            </w:r>
          </w:p>
          <w:p w14:paraId="7973158A" w14:textId="77777777" w:rsidR="00C93491" w:rsidRDefault="00C93491" w:rsidP="003F44EC">
            <w:pPr>
              <w:spacing w:line="240" w:lineRule="auto"/>
              <w:ind w:firstLine="0"/>
              <w:jc w:val="center"/>
              <w:rPr>
                <w:lang w:eastAsia="es-ES" w:bidi="ar-SA"/>
              </w:rPr>
            </w:pPr>
            <w:r>
              <w:rPr>
                <w:lang w:eastAsia="es-ES" w:bidi="ar-SA"/>
              </w:rPr>
              <w:t>Enrique Brazález Segovia.</w:t>
            </w:r>
          </w:p>
          <w:p w14:paraId="4F0E53D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73B2E03A" w14:textId="77777777" w:rsidR="00C93491" w:rsidRDefault="00C93491" w:rsidP="003F44EC">
            <w:pPr>
              <w:pStyle w:val="Prrafodelista"/>
              <w:numPr>
                <w:ilvl w:val="0"/>
                <w:numId w:val="11"/>
              </w:numPr>
              <w:spacing w:line="240" w:lineRule="auto"/>
              <w:rPr>
                <w:lang w:eastAsia="es-ES" w:bidi="ar-SA"/>
              </w:rPr>
            </w:pPr>
            <w:r>
              <w:rPr>
                <w:lang w:eastAsia="es-ES" w:bidi="ar-SA"/>
              </w:rPr>
              <w:t>Fundamentos teóricos y explicación de patrones.</w:t>
            </w:r>
          </w:p>
          <w:p w14:paraId="305106B6"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presentados.</w:t>
            </w:r>
          </w:p>
        </w:tc>
      </w:tr>
      <w:tr w:rsidR="00C93491" w14:paraId="45D60FA7" w14:textId="77777777" w:rsidTr="00CF2BF5">
        <w:tc>
          <w:tcPr>
            <w:tcW w:w="1951" w:type="dxa"/>
            <w:shd w:val="clear" w:color="auto" w:fill="D9E2F3" w:themeFill="accent1" w:themeFillTint="33"/>
            <w:vAlign w:val="center"/>
          </w:tcPr>
          <w:p w14:paraId="23B337FF" w14:textId="77777777" w:rsidR="00C93491" w:rsidRDefault="00C93491" w:rsidP="003F44EC">
            <w:pPr>
              <w:spacing w:line="240" w:lineRule="auto"/>
              <w:ind w:firstLine="0"/>
              <w:jc w:val="center"/>
              <w:rPr>
                <w:lang w:eastAsia="es-ES" w:bidi="ar-SA"/>
              </w:rPr>
            </w:pPr>
            <w:r>
              <w:rPr>
                <w:lang w:eastAsia="es-ES" w:bidi="ar-SA"/>
              </w:rPr>
              <w:t xml:space="preserve">Reunión para </w:t>
            </w:r>
            <w:r>
              <w:rPr>
                <w:lang w:eastAsia="es-ES" w:bidi="ar-SA"/>
              </w:rPr>
              <w:lastRenderedPageBreak/>
              <w:t>concretar y validar los patrones con el cliente.</w:t>
            </w:r>
          </w:p>
          <w:p w14:paraId="2D77E929" w14:textId="77777777" w:rsidR="00C93491" w:rsidRDefault="00C93491" w:rsidP="003F44EC">
            <w:pPr>
              <w:spacing w:line="240" w:lineRule="auto"/>
              <w:ind w:firstLine="0"/>
              <w:jc w:val="center"/>
              <w:rPr>
                <w:lang w:eastAsia="es-ES" w:bidi="ar-SA"/>
              </w:rPr>
            </w:pPr>
          </w:p>
        </w:tc>
        <w:tc>
          <w:tcPr>
            <w:tcW w:w="1190" w:type="dxa"/>
            <w:vAlign w:val="center"/>
          </w:tcPr>
          <w:p w14:paraId="6C389439" w14:textId="77777777" w:rsidR="00C93491" w:rsidRDefault="00C93491" w:rsidP="003F44EC">
            <w:pPr>
              <w:spacing w:line="240" w:lineRule="auto"/>
              <w:ind w:firstLine="0"/>
              <w:jc w:val="center"/>
            </w:pPr>
            <w:r>
              <w:lastRenderedPageBreak/>
              <w:t>23/2/2018</w:t>
            </w:r>
          </w:p>
        </w:tc>
        <w:tc>
          <w:tcPr>
            <w:tcW w:w="1957" w:type="dxa"/>
            <w:vAlign w:val="center"/>
          </w:tcPr>
          <w:p w14:paraId="519B2FBD" w14:textId="77777777" w:rsidR="00C93491" w:rsidRDefault="00C93491" w:rsidP="003F44EC">
            <w:pPr>
              <w:spacing w:line="240" w:lineRule="auto"/>
              <w:ind w:firstLine="0"/>
              <w:jc w:val="center"/>
              <w:rPr>
                <w:lang w:eastAsia="es-ES" w:bidi="ar-SA"/>
              </w:rPr>
            </w:pPr>
            <w:r>
              <w:rPr>
                <w:lang w:eastAsia="es-ES" w:bidi="ar-SA"/>
              </w:rPr>
              <w:t xml:space="preserve">Francisco José </w:t>
            </w:r>
            <w:r>
              <w:rPr>
                <w:lang w:eastAsia="es-ES" w:bidi="ar-SA"/>
              </w:rPr>
              <w:lastRenderedPageBreak/>
              <w:t>Polo Sánchez.</w:t>
            </w:r>
          </w:p>
          <w:p w14:paraId="49834831" w14:textId="77777777" w:rsidR="00C93491" w:rsidRDefault="00C93491" w:rsidP="003F44EC">
            <w:pPr>
              <w:spacing w:line="240" w:lineRule="auto"/>
              <w:ind w:firstLine="0"/>
              <w:jc w:val="center"/>
              <w:rPr>
                <w:lang w:eastAsia="es-ES" w:bidi="ar-SA"/>
              </w:rPr>
            </w:pPr>
            <w:r>
              <w:rPr>
                <w:lang w:eastAsia="es-ES" w:bidi="ar-SA"/>
              </w:rPr>
              <w:t>Enrique Brazález Segovia.</w:t>
            </w:r>
          </w:p>
        </w:tc>
        <w:tc>
          <w:tcPr>
            <w:tcW w:w="4253" w:type="dxa"/>
            <w:vAlign w:val="center"/>
          </w:tcPr>
          <w:p w14:paraId="4C75542B" w14:textId="77777777" w:rsidR="00C93491" w:rsidRDefault="00C93491" w:rsidP="003F44EC">
            <w:pPr>
              <w:pStyle w:val="Prrafodelista"/>
              <w:numPr>
                <w:ilvl w:val="0"/>
                <w:numId w:val="11"/>
              </w:numPr>
              <w:spacing w:line="240" w:lineRule="auto"/>
              <w:rPr>
                <w:lang w:eastAsia="es-ES" w:bidi="ar-SA"/>
              </w:rPr>
            </w:pPr>
            <w:r>
              <w:rPr>
                <w:lang w:eastAsia="es-ES" w:bidi="ar-SA"/>
              </w:rPr>
              <w:lastRenderedPageBreak/>
              <w:t xml:space="preserve">Fundamentos teóricos y </w:t>
            </w:r>
            <w:r>
              <w:rPr>
                <w:lang w:eastAsia="es-ES" w:bidi="ar-SA"/>
              </w:rPr>
              <w:lastRenderedPageBreak/>
              <w:t>funcionamiento de los patrones.</w:t>
            </w:r>
          </w:p>
          <w:p w14:paraId="4C2AE3B1" w14:textId="77777777" w:rsidR="00C93491" w:rsidRDefault="00C93491" w:rsidP="003F44EC">
            <w:pPr>
              <w:pStyle w:val="Prrafodelista"/>
              <w:numPr>
                <w:ilvl w:val="0"/>
                <w:numId w:val="11"/>
              </w:numPr>
              <w:spacing w:line="240" w:lineRule="auto"/>
              <w:rPr>
                <w:lang w:eastAsia="es-ES" w:bidi="ar-SA"/>
              </w:rPr>
            </w:pPr>
            <w:r>
              <w:rPr>
                <w:lang w:eastAsia="es-ES" w:bidi="ar-SA"/>
              </w:rPr>
              <w:t>Aceptación o denegación de los patrones ideados.</w:t>
            </w:r>
          </w:p>
          <w:p w14:paraId="246DD0A0" w14:textId="77777777" w:rsidR="00C93491" w:rsidRDefault="00C93491" w:rsidP="003F44EC">
            <w:pPr>
              <w:pStyle w:val="Prrafodelista"/>
              <w:numPr>
                <w:ilvl w:val="0"/>
                <w:numId w:val="11"/>
              </w:numPr>
              <w:spacing w:line="240" w:lineRule="auto"/>
              <w:rPr>
                <w:lang w:eastAsia="es-ES" w:bidi="ar-SA"/>
              </w:rPr>
            </w:pPr>
            <w:r>
              <w:rPr>
                <w:lang w:eastAsia="es-ES" w:bidi="ar-SA"/>
              </w:rPr>
              <w:t>Posibles mejoras en los patrones.</w:t>
            </w:r>
          </w:p>
          <w:p w14:paraId="23E93D01" w14:textId="77777777" w:rsidR="00C93491" w:rsidRDefault="00C93491" w:rsidP="003F44EC">
            <w:pPr>
              <w:pStyle w:val="Prrafodelista"/>
              <w:numPr>
                <w:ilvl w:val="0"/>
                <w:numId w:val="11"/>
              </w:numPr>
              <w:spacing w:line="240" w:lineRule="auto"/>
              <w:rPr>
                <w:lang w:eastAsia="es-ES" w:bidi="ar-SA"/>
              </w:rPr>
            </w:pPr>
            <w:r>
              <w:rPr>
                <w:lang w:eastAsia="es-ES" w:bidi="ar-SA"/>
              </w:rPr>
              <w:t>Apreciaciones que se podrían hacer extras utilizando el log de errores.</w:t>
            </w:r>
          </w:p>
        </w:tc>
      </w:tr>
      <w:tr w:rsidR="00C93491" w14:paraId="44EFD2AE" w14:textId="77777777" w:rsidTr="00CF2BF5">
        <w:tc>
          <w:tcPr>
            <w:tcW w:w="1951" w:type="dxa"/>
            <w:shd w:val="clear" w:color="auto" w:fill="D9E2F3" w:themeFill="accent1" w:themeFillTint="33"/>
            <w:vAlign w:val="center"/>
          </w:tcPr>
          <w:p w14:paraId="40234DAA" w14:textId="77777777" w:rsidR="00C93491" w:rsidRPr="00CF2BF5" w:rsidRDefault="00C93491" w:rsidP="00CF2BF5">
            <w:pPr>
              <w:shd w:val="clear" w:color="auto" w:fill="D9E2F3" w:themeFill="accent1" w:themeFillTint="33"/>
              <w:spacing w:line="240" w:lineRule="auto"/>
              <w:ind w:firstLine="0"/>
              <w:jc w:val="center"/>
              <w:rPr>
                <w:rFonts w:cs="Times New Roman"/>
              </w:rPr>
            </w:pPr>
            <w:r>
              <w:rPr>
                <w:lang w:eastAsia="es-ES" w:bidi="ar-SA"/>
              </w:rPr>
              <w:lastRenderedPageBreak/>
              <w:t xml:space="preserve">Reunión para revisión de </w:t>
            </w:r>
            <w:r w:rsidRPr="00CF2BF5">
              <w:rPr>
                <w:rFonts w:cs="Times New Roman"/>
              </w:rPr>
              <w:t>código y comunicación de patrones definitivos</w:t>
            </w:r>
          </w:p>
          <w:p w14:paraId="25673DFD" w14:textId="77777777" w:rsidR="00C93491" w:rsidRDefault="00C93491" w:rsidP="003F44EC">
            <w:pPr>
              <w:spacing w:line="240" w:lineRule="auto"/>
              <w:ind w:firstLine="0"/>
              <w:jc w:val="center"/>
              <w:rPr>
                <w:lang w:eastAsia="es-ES" w:bidi="ar-SA"/>
              </w:rPr>
            </w:pPr>
          </w:p>
        </w:tc>
        <w:tc>
          <w:tcPr>
            <w:tcW w:w="1190" w:type="dxa"/>
            <w:vAlign w:val="center"/>
          </w:tcPr>
          <w:p w14:paraId="04C1D47A" w14:textId="77777777" w:rsidR="00C93491" w:rsidRDefault="00C93491" w:rsidP="003F44EC">
            <w:pPr>
              <w:spacing w:line="240" w:lineRule="auto"/>
              <w:ind w:firstLine="0"/>
              <w:jc w:val="center"/>
              <w:rPr>
                <w:lang w:eastAsia="es-ES" w:bidi="ar-SA"/>
              </w:rPr>
            </w:pPr>
            <w:r>
              <w:rPr>
                <w:lang w:eastAsia="es-ES" w:bidi="ar-SA"/>
              </w:rPr>
              <w:t>22 de febrero de 2018.</w:t>
            </w:r>
          </w:p>
          <w:p w14:paraId="1B00FD53" w14:textId="77777777" w:rsidR="00C93491" w:rsidRDefault="00C93491" w:rsidP="003F44EC">
            <w:pPr>
              <w:spacing w:line="240" w:lineRule="auto"/>
              <w:ind w:firstLine="0"/>
              <w:jc w:val="center"/>
            </w:pPr>
          </w:p>
        </w:tc>
        <w:tc>
          <w:tcPr>
            <w:tcW w:w="1957" w:type="dxa"/>
            <w:vAlign w:val="center"/>
          </w:tcPr>
          <w:p w14:paraId="10032B0D" w14:textId="77777777" w:rsidR="00C93491" w:rsidRDefault="00C93491" w:rsidP="003F44EC">
            <w:pPr>
              <w:spacing w:line="240" w:lineRule="auto"/>
              <w:ind w:firstLine="0"/>
              <w:jc w:val="center"/>
              <w:rPr>
                <w:lang w:eastAsia="es-ES" w:bidi="ar-SA"/>
              </w:rPr>
            </w:pPr>
            <w:r>
              <w:rPr>
                <w:lang w:eastAsia="es-ES" w:bidi="ar-SA"/>
              </w:rPr>
              <w:t>Gregorio Diaz Descalzo.</w:t>
            </w:r>
          </w:p>
          <w:p w14:paraId="649759A7" w14:textId="77777777" w:rsidR="00C93491" w:rsidRDefault="00C93491" w:rsidP="003F44EC">
            <w:pPr>
              <w:spacing w:line="240" w:lineRule="auto"/>
              <w:ind w:firstLine="0"/>
              <w:jc w:val="center"/>
              <w:rPr>
                <w:lang w:eastAsia="es-ES" w:bidi="ar-SA"/>
              </w:rPr>
            </w:pPr>
            <w:r>
              <w:rPr>
                <w:lang w:eastAsia="es-ES" w:bidi="ar-SA"/>
              </w:rPr>
              <w:t>Enrique Brazález Segovia.</w:t>
            </w:r>
          </w:p>
          <w:p w14:paraId="1D5743E5" w14:textId="77777777" w:rsidR="00C93491" w:rsidRDefault="00C93491" w:rsidP="003F44EC">
            <w:pPr>
              <w:spacing w:line="240" w:lineRule="auto"/>
              <w:ind w:firstLine="0"/>
              <w:jc w:val="center"/>
              <w:rPr>
                <w:lang w:eastAsia="es-ES" w:bidi="ar-SA"/>
              </w:rPr>
            </w:pPr>
            <w:r>
              <w:rPr>
                <w:lang w:eastAsia="es-ES" w:bidi="ar-SA"/>
              </w:rPr>
              <w:t>Fernando Luján Martínez.</w:t>
            </w:r>
          </w:p>
        </w:tc>
        <w:tc>
          <w:tcPr>
            <w:tcW w:w="4253" w:type="dxa"/>
            <w:vAlign w:val="center"/>
          </w:tcPr>
          <w:p w14:paraId="37D47512" w14:textId="77777777" w:rsidR="00C93491" w:rsidRDefault="00C93491" w:rsidP="003F44EC">
            <w:pPr>
              <w:pStyle w:val="Prrafodelista"/>
              <w:numPr>
                <w:ilvl w:val="0"/>
                <w:numId w:val="11"/>
              </w:numPr>
              <w:spacing w:line="240" w:lineRule="auto"/>
              <w:rPr>
                <w:lang w:eastAsia="es-ES" w:bidi="ar-SA"/>
              </w:rPr>
            </w:pPr>
            <w:r>
              <w:rPr>
                <w:lang w:eastAsia="es-ES" w:bidi="ar-SA"/>
              </w:rPr>
              <w:t>Comunicación de los patrones definitivos.</w:t>
            </w:r>
          </w:p>
          <w:p w14:paraId="6C9BF4F3" w14:textId="77777777" w:rsidR="00C93491" w:rsidRDefault="00C93491" w:rsidP="003F44EC">
            <w:pPr>
              <w:pStyle w:val="Prrafodelista"/>
              <w:numPr>
                <w:ilvl w:val="0"/>
                <w:numId w:val="11"/>
              </w:numPr>
              <w:spacing w:line="240" w:lineRule="auto"/>
              <w:rPr>
                <w:lang w:eastAsia="es-ES" w:bidi="ar-SA"/>
              </w:rPr>
            </w:pPr>
            <w:r>
              <w:rPr>
                <w:lang w:eastAsia="es-ES" w:bidi="ar-SA"/>
              </w:rPr>
              <w:t>Exposición de dudas en un patrón, puesto que no se sabía en su día como plantearlo.</w:t>
            </w:r>
          </w:p>
          <w:p w14:paraId="3610FE12" w14:textId="77777777" w:rsidR="00C93491" w:rsidRDefault="00C93491" w:rsidP="003F44EC">
            <w:pPr>
              <w:pStyle w:val="Prrafodelista"/>
              <w:numPr>
                <w:ilvl w:val="0"/>
                <w:numId w:val="11"/>
              </w:numPr>
              <w:spacing w:line="240" w:lineRule="auto"/>
              <w:rPr>
                <w:lang w:eastAsia="es-ES" w:bidi="ar-SA"/>
              </w:rPr>
            </w:pPr>
            <w:r>
              <w:rPr>
                <w:lang w:eastAsia="es-ES" w:bidi="ar-SA"/>
              </w:rPr>
              <w:t>Coordinación del trabajo de fin de grado.</w:t>
            </w:r>
          </w:p>
        </w:tc>
      </w:tr>
    </w:tbl>
    <w:p w14:paraId="10843BF1" w14:textId="77777777" w:rsidR="00D511A8" w:rsidRDefault="00D511A8" w:rsidP="00D511A8">
      <w:pPr>
        <w:pStyle w:val="Captulo-Nivel2"/>
      </w:pPr>
      <w:bookmarkStart w:id="163" w:name="_Toc515280034"/>
      <w:r>
        <w:t>Desarrollo del sprint</w:t>
      </w:r>
      <w:bookmarkEnd w:id="163"/>
    </w:p>
    <w:p w14:paraId="7C600A31" w14:textId="52F5B653" w:rsidR="00D66F5A" w:rsidRDefault="0026775D" w:rsidP="00360D40">
      <w:r>
        <w:t>En este punto describiremos qué artefactos se generaron en este sprint, destacando los puntos más importantes de cada una de las historias de usuario nombradas anteriormente.</w:t>
      </w:r>
    </w:p>
    <w:p w14:paraId="37605E97" w14:textId="305E65C8" w:rsidR="009C46A0" w:rsidRDefault="009C46A0" w:rsidP="009C46A0">
      <w:pPr>
        <w:pStyle w:val="Prrafodelista"/>
        <w:numPr>
          <w:ilvl w:val="0"/>
          <w:numId w:val="11"/>
        </w:numPr>
        <w:rPr>
          <w:b/>
        </w:rPr>
      </w:pPr>
      <w:r w:rsidRPr="009C46A0">
        <w:rPr>
          <w:b/>
        </w:rPr>
        <w:t>Patrones en storyboards.</w:t>
      </w:r>
    </w:p>
    <w:p w14:paraId="0644F84B" w14:textId="095CE8D3" w:rsidR="007A6E93" w:rsidRDefault="003C4E72" w:rsidP="007A6E93">
      <w:r>
        <w:t xml:space="preserve">Partiendo de las plantillas de storyboard elaboradas en el sprint anterior recogimos cuales son </w:t>
      </w:r>
      <w:r w:rsidR="007A6E93">
        <w:t>los patrones en forma de storyboard. De esta forma tendríamos claros cuales son los factores principales que intervendrían en el análisis para implementar adecuadamente los patrones. Para ello en la reunión 2, se rellenaron estos storyboards.</w:t>
      </w:r>
    </w:p>
    <w:p w14:paraId="00638143" w14:textId="6343862F" w:rsidR="00006A02" w:rsidRDefault="00F44BF7" w:rsidP="007A6E93">
      <w:r>
        <w:t>En primer lugar</w:t>
      </w:r>
      <w:r w:rsidR="00DF2888">
        <w:t>,</w:t>
      </w:r>
      <w:r>
        <w:t xml:space="preserve"> se hizo una presentación orientativa para introducir las nociones básicas de </w:t>
      </w:r>
      <w:proofErr w:type="gramStart"/>
      <w:r>
        <w:t>CEP</w:t>
      </w:r>
      <w:proofErr w:type="gramEnd"/>
      <w:r>
        <w:t xml:space="preserve"> así como varios ejemplos </w:t>
      </w:r>
      <w:r w:rsidR="00006A02">
        <w:t xml:space="preserve">para enseñar al </w:t>
      </w:r>
      <w:proofErr w:type="spellStart"/>
      <w:r w:rsidR="00006A02">
        <w:t>Product</w:t>
      </w:r>
      <w:proofErr w:type="spellEnd"/>
      <w:r w:rsidR="00006A02">
        <w:t xml:space="preserve"> </w:t>
      </w:r>
      <w:proofErr w:type="spellStart"/>
      <w:r w:rsidR="00006A02">
        <w:t>Owner</w:t>
      </w:r>
      <w:proofErr w:type="spellEnd"/>
      <w:r w:rsidR="00006A02">
        <w:t xml:space="preserve"> el alcance de la </w:t>
      </w:r>
      <w:proofErr w:type="spellStart"/>
      <w:r w:rsidR="00006A02">
        <w:t>sintáxis</w:t>
      </w:r>
      <w:proofErr w:type="spellEnd"/>
      <w:r w:rsidR="00006A02">
        <w:t xml:space="preserve"> de EPL. Tal y como hemos visto en el </w:t>
      </w:r>
      <w:r w:rsidR="00207472">
        <w:fldChar w:fldCharType="begin"/>
      </w:r>
      <w:r w:rsidR="00207472">
        <w:instrText xml:space="preserve"> REF _Ref511815298 \n \h </w:instrText>
      </w:r>
      <w:r w:rsidR="00207472">
        <w:fldChar w:fldCharType="separate"/>
      </w:r>
      <w:r w:rsidR="00207472">
        <w:t>CAPÍTULO 2</w:t>
      </w:r>
      <w:r w:rsidR="00207472">
        <w:fldChar w:fldCharType="end"/>
      </w:r>
      <w:r w:rsidR="00006A02">
        <w:t xml:space="preserve">, nos servimos de 1 y 2 de la </w:t>
      </w:r>
      <w:r w:rsidR="00207472">
        <w:fldChar w:fldCharType="begin"/>
      </w:r>
      <w:r w:rsidR="00207472">
        <w:instrText xml:space="preserve"> REF _Ref515351277 \h </w:instrText>
      </w:r>
      <w:r w:rsidR="00207472">
        <w:fldChar w:fldCharType="separate"/>
      </w:r>
      <w:r w:rsidR="00207472">
        <w:t xml:space="preserve">Ilustración </w:t>
      </w:r>
      <w:r w:rsidR="00207472">
        <w:rPr>
          <w:noProof/>
        </w:rPr>
        <w:t>19</w:t>
      </w:r>
      <w:r w:rsidR="00207472">
        <w:fldChar w:fldCharType="end"/>
      </w:r>
      <w:r w:rsidR="00207472">
        <w:t xml:space="preserve"> </w:t>
      </w:r>
      <w:r w:rsidR="00006A02">
        <w:t>para hacer esta pequeña introducción.</w:t>
      </w:r>
    </w:p>
    <w:p w14:paraId="479EA663" w14:textId="79D886CE" w:rsidR="007A6E93" w:rsidRDefault="00F44BF7" w:rsidP="007A6E93">
      <w:r>
        <w:t>Basándonos en las nociones de EPL aprendidas en el sprint anterior pudimos dividir el enunciado</w:t>
      </w:r>
      <w:r w:rsidR="00006A02">
        <w:t xml:space="preserve"> de los patrones</w:t>
      </w:r>
      <w:r>
        <w:t xml:space="preserve"> en tres partes</w:t>
      </w:r>
      <w:r w:rsidR="00E066A0">
        <w:t xml:space="preserve"> como vemos en 3 y 4 de la </w:t>
      </w:r>
      <w:r w:rsidR="00207472">
        <w:fldChar w:fldCharType="begin"/>
      </w:r>
      <w:r w:rsidR="00207472">
        <w:instrText xml:space="preserve"> REF _Ref515351277 \h </w:instrText>
      </w:r>
      <w:r w:rsidR="00207472">
        <w:fldChar w:fldCharType="separate"/>
      </w:r>
      <w:r w:rsidR="00207472">
        <w:t xml:space="preserve">Ilustración </w:t>
      </w:r>
      <w:r w:rsidR="00207472">
        <w:rPr>
          <w:noProof/>
        </w:rPr>
        <w:t>19</w:t>
      </w:r>
      <w:r w:rsidR="00207472">
        <w:fldChar w:fldCharType="end"/>
      </w:r>
      <w:r>
        <w:t>.</w:t>
      </w:r>
    </w:p>
    <w:p w14:paraId="099C8D9D" w14:textId="6EE60893" w:rsidR="00F44BF7" w:rsidRDefault="00F44BF7" w:rsidP="00F44BF7">
      <w:pPr>
        <w:pStyle w:val="Prrafodelista"/>
        <w:numPr>
          <w:ilvl w:val="0"/>
          <w:numId w:val="51"/>
        </w:numPr>
      </w:pPr>
      <w:r w:rsidRPr="00E066A0">
        <w:rPr>
          <w:b/>
        </w:rPr>
        <w:t>Nom</w:t>
      </w:r>
      <w:r w:rsidR="00006A02" w:rsidRPr="00E066A0">
        <w:rPr>
          <w:b/>
        </w:rPr>
        <w:t>bre del patrón.</w:t>
      </w:r>
      <w:r w:rsidR="00006A02">
        <w:t xml:space="preserve"> ¿Qué queremos detectar? ¿Cómo podríamos representar el evento con un nombre?</w:t>
      </w:r>
    </w:p>
    <w:p w14:paraId="7BFB5B79" w14:textId="13AF65F6" w:rsidR="00006A02" w:rsidRDefault="00006A02" w:rsidP="00F44BF7">
      <w:pPr>
        <w:pStyle w:val="Prrafodelista"/>
        <w:numPr>
          <w:ilvl w:val="0"/>
          <w:numId w:val="51"/>
        </w:numPr>
      </w:pPr>
      <w:r w:rsidRPr="00E066A0">
        <w:rPr>
          <w:b/>
        </w:rPr>
        <w:t>Variables para tener en cuenta.</w:t>
      </w:r>
      <w:r>
        <w:t xml:space="preserve"> ¿Cuáles son las variables que utilizaremos </w:t>
      </w:r>
      <w:r>
        <w:lastRenderedPageBreak/>
        <w:t>para detectar este evento? ¿Hay datos calculados?</w:t>
      </w:r>
    </w:p>
    <w:p w14:paraId="7B4675DC" w14:textId="520486A2" w:rsidR="00006A02" w:rsidRDefault="00006A02" w:rsidP="00F44BF7">
      <w:pPr>
        <w:pStyle w:val="Prrafodelista"/>
        <w:numPr>
          <w:ilvl w:val="0"/>
          <w:numId w:val="51"/>
        </w:numPr>
      </w:pPr>
      <w:r w:rsidRPr="00E066A0">
        <w:rPr>
          <w:b/>
        </w:rPr>
        <w:t>Período de tiempo.</w:t>
      </w:r>
      <w:r>
        <w:t xml:space="preserve"> ¿Cada </w:t>
      </w:r>
      <w:proofErr w:type="spellStart"/>
      <w:r>
        <w:t>cuanto</w:t>
      </w:r>
      <w:proofErr w:type="spellEnd"/>
      <w:r>
        <w:t xml:space="preserve"> tiempo se da? ¿Qué período de tiempo se quiere analizar?</w:t>
      </w:r>
    </w:p>
    <w:p w14:paraId="12ADE027" w14:textId="1DB1F4C1" w:rsidR="00DF2888" w:rsidRDefault="00DF2888" w:rsidP="00F44BF7">
      <w:pPr>
        <w:pStyle w:val="Prrafodelista"/>
        <w:numPr>
          <w:ilvl w:val="0"/>
          <w:numId w:val="51"/>
        </w:numPr>
      </w:pPr>
      <w:r>
        <w:rPr>
          <w:b/>
        </w:rPr>
        <w:t>Información extra.</w:t>
      </w:r>
      <w:r>
        <w:t xml:space="preserve"> ¿Cómo mostrar el output? ¿Algo que debemos de saber más?</w:t>
      </w:r>
    </w:p>
    <w:p w14:paraId="31363AB0" w14:textId="77777777" w:rsidR="00E066A0" w:rsidRDefault="00E066A0" w:rsidP="00E066A0">
      <w:pPr>
        <w:keepNext/>
        <w:jc w:val="center"/>
      </w:pPr>
      <w:r>
        <w:rPr>
          <w:noProof/>
        </w:rPr>
        <w:drawing>
          <wp:inline distT="0" distB="0" distL="0" distR="0" wp14:anchorId="68BF2587" wp14:editId="597A6CE3">
            <wp:extent cx="5574030" cy="5003800"/>
            <wp:effectExtent l="0" t="0" r="762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4030" cy="5003800"/>
                    </a:xfrm>
                    <a:prstGeom prst="rect">
                      <a:avLst/>
                    </a:prstGeom>
                    <a:noFill/>
                    <a:ln>
                      <a:noFill/>
                    </a:ln>
                  </pic:spPr>
                </pic:pic>
              </a:graphicData>
            </a:graphic>
          </wp:inline>
        </w:drawing>
      </w:r>
    </w:p>
    <w:p w14:paraId="55231B11" w14:textId="02E6A11E" w:rsidR="007A6E93" w:rsidRDefault="00E066A0" w:rsidP="00DF2888">
      <w:pPr>
        <w:pStyle w:val="Descripcin"/>
        <w:jc w:val="center"/>
      </w:pPr>
      <w:bookmarkStart w:id="164" w:name="_Ref515351277"/>
      <w:r>
        <w:t xml:space="preserve">Ilustración </w:t>
      </w:r>
      <w:r>
        <w:fldChar w:fldCharType="begin"/>
      </w:r>
      <w:r>
        <w:instrText xml:space="preserve"> SEQ Ilustración \* ARABIC </w:instrText>
      </w:r>
      <w:r>
        <w:fldChar w:fldCharType="separate"/>
      </w:r>
      <w:r w:rsidR="00207472">
        <w:rPr>
          <w:noProof/>
        </w:rPr>
        <w:t>19</w:t>
      </w:r>
      <w:r>
        <w:fldChar w:fldCharType="end"/>
      </w:r>
      <w:bookmarkEnd w:id="164"/>
      <w:r>
        <w:t xml:space="preserve">. </w:t>
      </w:r>
      <w:r w:rsidR="00207472">
        <w:t xml:space="preserve">Introducción de elaboración de </w:t>
      </w:r>
      <w:r w:rsidRPr="00006C12">
        <w:t>Storyboard</w:t>
      </w:r>
      <w:r w:rsidR="00207472">
        <w:t>.</w:t>
      </w:r>
    </w:p>
    <w:p w14:paraId="238CE396" w14:textId="2A97DC63" w:rsidR="00DF2888" w:rsidRDefault="00DF2888" w:rsidP="007A6E93">
      <w:r>
        <w:t xml:space="preserve">Tras esta reunión los patrones quedan recogidos en la </w:t>
      </w:r>
      <w:r w:rsidR="00207472">
        <w:fldChar w:fldCharType="begin"/>
      </w:r>
      <w:r w:rsidR="00207472">
        <w:instrText xml:space="preserve"> REF _Ref515351364 \h </w:instrText>
      </w:r>
      <w:r w:rsidR="00207472">
        <w:fldChar w:fldCharType="separate"/>
      </w:r>
      <w:r w:rsidR="00207472">
        <w:t xml:space="preserve">Ilustración </w:t>
      </w:r>
      <w:r w:rsidR="00207472">
        <w:rPr>
          <w:noProof/>
        </w:rPr>
        <w:t>20</w:t>
      </w:r>
      <w:r w:rsidR="00207472">
        <w:fldChar w:fldCharType="end"/>
      </w:r>
      <w:r>
        <w:t>. En el siguiente apartado explicaremos uno a uno en qué consisten.</w:t>
      </w:r>
    </w:p>
    <w:p w14:paraId="18E1BD74" w14:textId="77777777" w:rsidR="00207472" w:rsidRDefault="00207472" w:rsidP="00BF40A4">
      <w:pPr>
        <w:keepNext/>
        <w:jc w:val="left"/>
      </w:pPr>
      <w:r>
        <w:rPr>
          <w:noProof/>
        </w:rPr>
        <w:lastRenderedPageBreak/>
        <w:drawing>
          <wp:inline distT="0" distB="0" distL="0" distR="0" wp14:anchorId="0108CB0F" wp14:editId="42CFE614">
            <wp:extent cx="5278564" cy="4657061"/>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95812" cy="4672278"/>
                    </a:xfrm>
                    <a:prstGeom prst="rect">
                      <a:avLst/>
                    </a:prstGeom>
                    <a:noFill/>
                    <a:ln>
                      <a:noFill/>
                    </a:ln>
                  </pic:spPr>
                </pic:pic>
              </a:graphicData>
            </a:graphic>
          </wp:inline>
        </w:drawing>
      </w:r>
    </w:p>
    <w:p w14:paraId="272DC7C2" w14:textId="220C5675" w:rsidR="00207472" w:rsidRDefault="00207472" w:rsidP="00207472">
      <w:pPr>
        <w:pStyle w:val="Descripcin"/>
        <w:jc w:val="center"/>
      </w:pPr>
      <w:bookmarkStart w:id="165" w:name="_Ref515351364"/>
      <w:r>
        <w:t xml:space="preserve">Ilustración </w:t>
      </w:r>
      <w:r>
        <w:fldChar w:fldCharType="begin"/>
      </w:r>
      <w:r>
        <w:instrText xml:space="preserve"> SEQ Ilustración \* ARABIC </w:instrText>
      </w:r>
      <w:r>
        <w:fldChar w:fldCharType="separate"/>
      </w:r>
      <w:r>
        <w:rPr>
          <w:noProof/>
        </w:rPr>
        <w:t>20</w:t>
      </w:r>
      <w:r>
        <w:fldChar w:fldCharType="end"/>
      </w:r>
      <w:bookmarkEnd w:id="165"/>
      <w:r>
        <w:t>. Patrones en formato Storyboard.</w:t>
      </w:r>
    </w:p>
    <w:p w14:paraId="21D5D3B2" w14:textId="3F43C4B6" w:rsidR="00DF2888" w:rsidRDefault="00DF2888" w:rsidP="0075691B">
      <w:r>
        <w:t xml:space="preserve">Finalmente, la reunión </w:t>
      </w:r>
      <w:r w:rsidR="0075691B">
        <w:t xml:space="preserve">terminó de forma informal para poder causar una sensación agradable entre los asistentes con las diapositivas vistas en la </w:t>
      </w:r>
      <w:r w:rsidR="00207472">
        <w:fldChar w:fldCharType="begin"/>
      </w:r>
      <w:r w:rsidR="00207472">
        <w:instrText xml:space="preserve"> REF _Ref515351374 \h </w:instrText>
      </w:r>
      <w:r w:rsidR="00207472">
        <w:fldChar w:fldCharType="separate"/>
      </w:r>
      <w:r w:rsidR="00207472">
        <w:t xml:space="preserve">Ilustración </w:t>
      </w:r>
      <w:r w:rsidR="00207472">
        <w:rPr>
          <w:noProof/>
        </w:rPr>
        <w:t>21</w:t>
      </w:r>
      <w:r w:rsidR="00207472">
        <w:fldChar w:fldCharType="end"/>
      </w:r>
      <w:r w:rsidR="0075691B">
        <w:t>, de esta forma podremos fomentar el buen ambiente entre los stakeholders y mejorar el trabajo de cara al proyecto.</w:t>
      </w:r>
    </w:p>
    <w:p w14:paraId="1288A64E" w14:textId="77777777" w:rsidR="0075691B" w:rsidRDefault="0075691B" w:rsidP="00BF40A4">
      <w:pPr>
        <w:jc w:val="center"/>
      </w:pPr>
      <w:r>
        <w:rPr>
          <w:noProof/>
        </w:rPr>
        <w:lastRenderedPageBreak/>
        <w:drawing>
          <wp:inline distT="0" distB="0" distL="0" distR="0" wp14:anchorId="70ACB187" wp14:editId="48D306A9">
            <wp:extent cx="4288089" cy="3859619"/>
            <wp:effectExtent l="0" t="0" r="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361711" cy="3925884"/>
                    </a:xfrm>
                    <a:prstGeom prst="rect">
                      <a:avLst/>
                    </a:prstGeom>
                    <a:noFill/>
                    <a:ln>
                      <a:noFill/>
                    </a:ln>
                  </pic:spPr>
                </pic:pic>
              </a:graphicData>
            </a:graphic>
          </wp:inline>
        </w:drawing>
      </w:r>
    </w:p>
    <w:p w14:paraId="13713308" w14:textId="6220A379" w:rsidR="00DF2888" w:rsidRDefault="0075691B" w:rsidP="00BF40A4">
      <w:pPr>
        <w:pStyle w:val="Descripcin"/>
        <w:jc w:val="center"/>
      </w:pPr>
      <w:bookmarkStart w:id="166" w:name="_Ref515351374"/>
      <w:r>
        <w:t xml:space="preserve">Ilustración </w:t>
      </w:r>
      <w:r>
        <w:fldChar w:fldCharType="begin"/>
      </w:r>
      <w:r>
        <w:instrText xml:space="preserve"> SEQ Ilustración \* ARABIC </w:instrText>
      </w:r>
      <w:r>
        <w:fldChar w:fldCharType="separate"/>
      </w:r>
      <w:r w:rsidR="00207472">
        <w:rPr>
          <w:noProof/>
        </w:rPr>
        <w:t>21</w:t>
      </w:r>
      <w:r>
        <w:fldChar w:fldCharType="end"/>
      </w:r>
      <w:bookmarkEnd w:id="166"/>
      <w:r>
        <w:t>. Final de la elaboración de los storyboards.</w:t>
      </w:r>
    </w:p>
    <w:p w14:paraId="4E8C36FF" w14:textId="473E6944" w:rsidR="00C93491" w:rsidRPr="0026775D" w:rsidRDefault="0026775D" w:rsidP="0026775D">
      <w:pPr>
        <w:pStyle w:val="Standard"/>
        <w:numPr>
          <w:ilvl w:val="0"/>
          <w:numId w:val="11"/>
        </w:numPr>
        <w:rPr>
          <w:b/>
        </w:rPr>
      </w:pPr>
      <w:r w:rsidRPr="0026775D">
        <w:rPr>
          <w:b/>
        </w:rPr>
        <w:t>Análisis de la curva de potencia y propuesta de patrones.</w:t>
      </w:r>
    </w:p>
    <w:p w14:paraId="53C0FC8F" w14:textId="66CA908B" w:rsidR="004715E5" w:rsidRDefault="0026775D" w:rsidP="0026775D">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miden productividad y rendimiento. La gran diferencia entre ellos la podemos ver en</w:t>
      </w:r>
      <w:r>
        <w:rPr>
          <w:rFonts w:cs="Times New Roman"/>
        </w:rPr>
        <w:t xml:space="preserve"> la</w:t>
      </w:r>
      <w:r w:rsidRPr="00165C72">
        <w:rPr>
          <w:rFonts w:cs="Times New Roman"/>
        </w:rPr>
        <w:t xml:space="preserve"> </w:t>
      </w:r>
      <w:r w:rsidR="004715E5">
        <w:rPr>
          <w:rFonts w:cs="Times New Roman"/>
        </w:rPr>
        <w:fldChar w:fldCharType="begin"/>
      </w:r>
      <w:r w:rsidR="004715E5">
        <w:rPr>
          <w:rFonts w:cs="Times New Roman"/>
        </w:rPr>
        <w:instrText xml:space="preserve"> REF _Ref515272637 \h </w:instrText>
      </w:r>
      <w:r w:rsidR="004715E5">
        <w:rPr>
          <w:rFonts w:cs="Times New Roman"/>
        </w:rPr>
      </w:r>
      <w:r w:rsidR="004715E5">
        <w:rPr>
          <w:rFonts w:cs="Times New Roman"/>
        </w:rPr>
        <w:fldChar w:fldCharType="separate"/>
      </w:r>
      <w:r w:rsidR="004715E5">
        <w:t xml:space="preserve">Tabla </w:t>
      </w:r>
      <w:r w:rsidR="004715E5">
        <w:rPr>
          <w:noProof/>
        </w:rPr>
        <w:t>16</w:t>
      </w:r>
      <w:r w:rsidR="004715E5">
        <w:rPr>
          <w:rFonts w:cs="Times New Roman"/>
        </w:rPr>
        <w:fldChar w:fldCharType="end"/>
      </w:r>
      <w:r w:rsidR="004715E5">
        <w:rPr>
          <w:rFonts w:cs="Times New Roman"/>
        </w:rPr>
        <w:t>.</w:t>
      </w:r>
    </w:p>
    <w:p w14:paraId="6070F186" w14:textId="42637EC6" w:rsidR="0026775D" w:rsidRDefault="0026775D" w:rsidP="0026775D">
      <w:pPr>
        <w:pStyle w:val="Descripcin"/>
        <w:keepNext/>
      </w:pPr>
      <w:bookmarkStart w:id="167" w:name="_Ref515272637"/>
      <w:bookmarkStart w:id="168" w:name="_Toc515279961"/>
      <w:r>
        <w:t xml:space="preserve">Tabla </w:t>
      </w:r>
      <w:r>
        <w:fldChar w:fldCharType="begin"/>
      </w:r>
      <w:r>
        <w:instrText xml:space="preserve"> SEQ Tabla \* ARABIC </w:instrText>
      </w:r>
      <w:r>
        <w:fldChar w:fldCharType="separate"/>
      </w:r>
      <w:r w:rsidR="00F10041">
        <w:rPr>
          <w:noProof/>
        </w:rPr>
        <w:t>16</w:t>
      </w:r>
      <w:r>
        <w:fldChar w:fldCharType="end"/>
      </w:r>
      <w:bookmarkEnd w:id="167"/>
      <w:r>
        <w:t>. Factores enfrentados.</w:t>
      </w:r>
      <w:bookmarkEnd w:id="168"/>
    </w:p>
    <w:tbl>
      <w:tblPr>
        <w:tblStyle w:val="Tablaconcuadrcula4-nfasis5"/>
        <w:tblW w:w="0" w:type="auto"/>
        <w:jc w:val="center"/>
        <w:tblLook w:val="04A0" w:firstRow="1" w:lastRow="0" w:firstColumn="1" w:lastColumn="0" w:noHBand="0" w:noVBand="1"/>
      </w:tblPr>
      <w:tblGrid>
        <w:gridCol w:w="4247"/>
        <w:gridCol w:w="4247"/>
      </w:tblGrid>
      <w:tr w:rsidR="0026775D" w:rsidRPr="00165C72" w14:paraId="3699EC7D" w14:textId="77777777" w:rsidTr="003F44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67EE7ED0" w14:textId="77777777" w:rsidR="0026775D" w:rsidRPr="00165C72" w:rsidRDefault="0026775D" w:rsidP="003F44EC">
            <w:pPr>
              <w:jc w:val="center"/>
              <w:rPr>
                <w:rFonts w:cs="Times New Roman"/>
              </w:rPr>
            </w:pPr>
            <w:r w:rsidRPr="00165C72">
              <w:rPr>
                <w:rFonts w:cs="Times New Roman"/>
              </w:rPr>
              <w:t>Rendimiento</w:t>
            </w:r>
          </w:p>
        </w:tc>
        <w:tc>
          <w:tcPr>
            <w:tcW w:w="4247" w:type="dxa"/>
          </w:tcPr>
          <w:p w14:paraId="4383E94C" w14:textId="77777777" w:rsidR="0026775D" w:rsidRPr="00165C72" w:rsidRDefault="0026775D" w:rsidP="003F44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26775D" w:rsidRPr="00165C72" w14:paraId="62D37B04" w14:textId="77777777" w:rsidTr="003F44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4A12561F" w14:textId="77777777" w:rsidR="0026775D" w:rsidRPr="00165C72" w:rsidRDefault="0026775D" w:rsidP="003F44EC">
            <w:pPr>
              <w:jc w:val="center"/>
              <w:rPr>
                <w:rFonts w:cs="Times New Roman"/>
              </w:rPr>
            </w:pPr>
            <w:r w:rsidRPr="00165C72">
              <w:rPr>
                <w:rFonts w:cs="Times New Roman"/>
              </w:rPr>
              <w:t>Viento VS Potencia producida</w:t>
            </w:r>
          </w:p>
        </w:tc>
        <w:tc>
          <w:tcPr>
            <w:tcW w:w="4247" w:type="dxa"/>
          </w:tcPr>
          <w:p w14:paraId="3C7EAD84" w14:textId="77777777" w:rsidR="0026775D" w:rsidRPr="00165C72" w:rsidRDefault="0026775D" w:rsidP="003F44EC">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6232F07" w14:textId="77777777" w:rsidR="0026775D" w:rsidRDefault="0026775D" w:rsidP="0026775D">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6ED012EE" w14:textId="77777777" w:rsidR="0026775D" w:rsidRPr="007A7660" w:rsidRDefault="0026775D" w:rsidP="0026775D">
      <w:pPr>
        <w:pStyle w:val="Prrafodelista"/>
        <w:numPr>
          <w:ilvl w:val="0"/>
          <w:numId w:val="16"/>
        </w:numPr>
        <w:rPr>
          <w:b/>
          <w:sz w:val="28"/>
          <w:szCs w:val="28"/>
        </w:rPr>
      </w:pPr>
      <w:r w:rsidRPr="007A7660">
        <w:rPr>
          <w:b/>
          <w:sz w:val="28"/>
          <w:szCs w:val="28"/>
        </w:rPr>
        <w:t>Patrón de Rendimiento</w:t>
      </w:r>
    </w:p>
    <w:p w14:paraId="4DAFB209" w14:textId="77777777" w:rsidR="00A2429C" w:rsidRDefault="0026775D" w:rsidP="00B97CBD">
      <w:r>
        <w:lastRenderedPageBreak/>
        <w:t xml:space="preserve">Para medir el rendimiento nos centraremos en el estudio de la curva de potencia de los aerogeneradores. Sin embargo, hay ciertos problemas a la hora de comparar “el buen rendimiento”, ya que no todos los molinos, reciben en un instante X, una velocidad de viento Y. </w:t>
      </w:r>
    </w:p>
    <w:p w14:paraId="6B96464C" w14:textId="61459C51" w:rsidR="00B97CBD" w:rsidRPr="00B97CBD" w:rsidRDefault="0026775D" w:rsidP="00B97CBD">
      <w:pPr>
        <w:rPr>
          <w:highlight w:val="yellow"/>
        </w:rPr>
      </w:pPr>
      <w:r>
        <w:t xml:space="preserve">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w:t>
      </w:r>
      <w:r w:rsidRPr="00346B5A">
        <w:t xml:space="preserve">distintos intervalos de viento. Los intervalos de análisis </w:t>
      </w:r>
      <w:r w:rsidR="00D30EF9" w:rsidRPr="00346B5A">
        <w:t>corresponden con los bines de viento</w:t>
      </w:r>
      <w:r w:rsidRPr="00346B5A">
        <w:t xml:space="preserve">, es decir, de 0 </w:t>
      </w:r>
      <w:r w:rsidR="00D30EF9" w:rsidRPr="00346B5A">
        <w:t xml:space="preserve">m/s </w:t>
      </w:r>
      <w:r w:rsidRPr="00346B5A">
        <w:t xml:space="preserve">a </w:t>
      </w:r>
      <w:r w:rsidR="00D30EF9" w:rsidRPr="00346B5A">
        <w:t>0.5 m/s</w:t>
      </w:r>
      <w:r w:rsidRPr="00346B5A">
        <w:t xml:space="preserve">, de </w:t>
      </w:r>
      <w:r w:rsidR="00D30EF9" w:rsidRPr="00346B5A">
        <w:t>0.5 m/s</w:t>
      </w:r>
      <w:r w:rsidRPr="00346B5A">
        <w:t xml:space="preserve"> a </w:t>
      </w:r>
      <w:r w:rsidR="00D30EF9" w:rsidRPr="00346B5A">
        <w:t>1 m/s</w:t>
      </w:r>
      <w:r w:rsidRPr="00346B5A">
        <w:t>, y así hasta 18</w:t>
      </w:r>
      <w:r w:rsidR="00D30EF9" w:rsidRPr="00346B5A">
        <w:t xml:space="preserve"> m/s</w:t>
      </w:r>
      <w:r w:rsidRPr="00346B5A">
        <w:t xml:space="preserve">, puesto que a partir de 18 </w:t>
      </w:r>
      <w:r w:rsidR="00D30EF9" w:rsidRPr="00346B5A">
        <w:t xml:space="preserve">m/s </w:t>
      </w:r>
      <w:r w:rsidRPr="00346B5A">
        <w:t xml:space="preserve">se da la potencia nominal del aerogenerador que estamos estudiando. Por ejemplo, en la </w:t>
      </w:r>
      <w:r w:rsidRPr="00346B5A">
        <w:fldChar w:fldCharType="begin"/>
      </w:r>
      <w:r w:rsidRPr="00346B5A">
        <w:instrText xml:space="preserve"> REF _Ref508623641 \h </w:instrText>
      </w:r>
      <w:r w:rsidR="00D30EF9" w:rsidRPr="00346B5A">
        <w:instrText xml:space="preserve"> \* MERGEFORMAT </w:instrText>
      </w:r>
      <w:r w:rsidRPr="00346B5A">
        <w:fldChar w:fldCharType="separate"/>
      </w:r>
      <w:r w:rsidRPr="00346B5A">
        <w:t xml:space="preserve">Tabla </w:t>
      </w:r>
      <w:r w:rsidRPr="00346B5A">
        <w:rPr>
          <w:noProof/>
        </w:rPr>
        <w:t>15</w:t>
      </w:r>
      <w:r w:rsidRPr="00346B5A">
        <w:fldChar w:fldCharType="end"/>
      </w:r>
      <w:r w:rsidRPr="00346B5A">
        <w:t xml:space="preserve">, vemos el estudio del rendimiento </w:t>
      </w:r>
      <w:r w:rsidR="00D30EF9" w:rsidRPr="00346B5A">
        <w:t>en los bines de viento 6 y 6.5.</w:t>
      </w:r>
      <w:r w:rsidR="00C82729" w:rsidRPr="00346B5A">
        <w:t xml:space="preserve"> Es</w:t>
      </w:r>
      <w:r w:rsidR="00346B5A" w:rsidRPr="00346B5A">
        <w:t>ta</w:t>
      </w:r>
      <w:r w:rsidR="00C82729" w:rsidRPr="00346B5A">
        <w:t xml:space="preserve"> división fue posterior al desarrollo de la primera versión de los patrones, ya que al comienzo el </w:t>
      </w:r>
      <w:proofErr w:type="spellStart"/>
      <w:r w:rsidR="00C82729" w:rsidRPr="00346B5A">
        <w:t>Team</w:t>
      </w:r>
      <w:proofErr w:type="spellEnd"/>
      <w:r w:rsidR="00C82729" w:rsidRPr="00346B5A">
        <w:t xml:space="preserve"> pensó que sería mejor dividirlo en intervalos unitarios, sin embargo, esto se corrigió tras la revisión del sprint. Sin embargo, el equipo del proyecto </w:t>
      </w:r>
      <w:r w:rsidR="00346B5A" w:rsidRPr="00346B5A">
        <w:t>hemos considerado más apropiado explicar con esta corrección los patrones que quieren analizar el rendimiento. Más adelante veremos el código en EPL, donde tomamos intervalos unitarios (de 0 a 1, de 1 a 2 y así hasta 18 m/s).</w:t>
      </w:r>
    </w:p>
    <w:p w14:paraId="4025C19C" w14:textId="6A5A0C6A" w:rsidR="0026775D" w:rsidRDefault="0026775D" w:rsidP="0026775D">
      <w:r>
        <w:t xml:space="preserve">Estas mediciones son comparables entre sí, y sí que se podrían analizar por algún tipo de criterio sin tener en cuenta la disposición geográfica. A raíz de ahí, veremos que aerogeneradores son los “peores”. </w:t>
      </w:r>
      <w:proofErr w:type="spellStart"/>
      <w:r w:rsidR="00B97CBD">
        <w:t>Teoricamente</w:t>
      </w:r>
      <w:proofErr w:type="spellEnd"/>
      <w:r w:rsidR="00B97CBD">
        <w:t xml:space="preserve"> todos los aerogeneradores deberían de producir exactamente lo mismo</w:t>
      </w:r>
      <w:r>
        <w:t>, sin embargo, si hay una diferencia significativa</w:t>
      </w:r>
      <w:r w:rsidR="00B97CBD">
        <w:t>,</w:t>
      </w:r>
      <w:r>
        <w:t xml:space="preserve"> puede que haya un fallo que el sistema de monitorización no haya detectado. Además, gracias a este control podremos prevenir este tipo de deficiencias. </w:t>
      </w:r>
    </w:p>
    <w:p w14:paraId="71D37FE8" w14:textId="6E2B1618" w:rsidR="00B97CBD" w:rsidRPr="008F74B1" w:rsidRDefault="00B97CBD" w:rsidP="0026775D">
      <w:r>
        <w:t xml:space="preserve">Veremos por un lado el análisis de las medias, y por otro lado el análisis de sus desviaciones típicas. Además, también analizaremos en un intervalo diario de tiempo cuantos </w:t>
      </w:r>
      <w:proofErr w:type="spellStart"/>
      <w:r>
        <w:t>diezminutales</w:t>
      </w:r>
      <w:proofErr w:type="spellEnd"/>
      <w:r>
        <w:t xml:space="preserve"> se </w:t>
      </w:r>
      <w:r w:rsidR="00A2429C">
        <w:t>salen</w:t>
      </w:r>
      <w:r>
        <w:t xml:space="preserve"> del intervalo de confianza generado diariamente. De esta forma veremos si a lo largo del tiempo la media se desvía en un </w:t>
      </w:r>
      <w:proofErr w:type="spellStart"/>
      <w:r>
        <w:t>bin</w:t>
      </w:r>
      <w:proofErr w:type="spellEnd"/>
      <w:r>
        <w:t xml:space="preserve"> de viento concreto, o bien si las desviaciones son muy elevadas</w:t>
      </w:r>
      <w:r w:rsidR="00F07B81">
        <w:t>. Analizando estos fenómenos</w:t>
      </w:r>
      <w:r>
        <w:t xml:space="preserve"> podremos decir que </w:t>
      </w:r>
      <w:r w:rsidR="00A2429C">
        <w:t xml:space="preserve">el aerogenerador toma lecturas muy dispares y puede ser resultado de un funcionamiento </w:t>
      </w:r>
      <w:r w:rsidR="00A2429C">
        <w:lastRenderedPageBreak/>
        <w:t xml:space="preserve">incorrecto, origen del desgaste de los componentes </w:t>
      </w:r>
      <w:r w:rsidR="00F07B81">
        <w:t>electrónicos o mecánicos.</w:t>
      </w:r>
      <w:r w:rsidR="00A2429C">
        <w:t xml:space="preserve"> </w:t>
      </w:r>
      <w:r w:rsidR="00F07B81">
        <w:t xml:space="preserve">En la </w:t>
      </w:r>
      <w:r w:rsidR="004715E5">
        <w:fldChar w:fldCharType="begin"/>
      </w:r>
      <w:r w:rsidR="004715E5">
        <w:instrText xml:space="preserve"> REF _Ref515272796 \h </w:instrText>
      </w:r>
      <w:r w:rsidR="004715E5">
        <w:fldChar w:fldCharType="separate"/>
      </w:r>
      <w:r w:rsidR="004715E5">
        <w:t xml:space="preserve">Tabla </w:t>
      </w:r>
      <w:r w:rsidR="004715E5">
        <w:rPr>
          <w:noProof/>
        </w:rPr>
        <w:t>17</w:t>
      </w:r>
      <w:r w:rsidR="004715E5">
        <w:fldChar w:fldCharType="end"/>
      </w:r>
      <w:r w:rsidR="004715E5">
        <w:t xml:space="preserve"> </w:t>
      </w:r>
      <w:r w:rsidR="00F07B81">
        <w:t>podemos ver un ejemplo de las lecturas.</w:t>
      </w:r>
    </w:p>
    <w:p w14:paraId="2275987F" w14:textId="389C59CE" w:rsidR="004715E5" w:rsidRDefault="004715E5" w:rsidP="004715E5">
      <w:pPr>
        <w:pStyle w:val="Descripcin"/>
        <w:keepNext/>
      </w:pPr>
      <w:bookmarkStart w:id="169" w:name="_Ref515272796"/>
      <w:bookmarkStart w:id="170" w:name="_Toc515279962"/>
      <w:r>
        <w:t xml:space="preserve">Tabla </w:t>
      </w:r>
      <w:r>
        <w:fldChar w:fldCharType="begin"/>
      </w:r>
      <w:r>
        <w:instrText xml:space="preserve"> SEQ Tabla \* ARABIC </w:instrText>
      </w:r>
      <w:r>
        <w:fldChar w:fldCharType="separate"/>
      </w:r>
      <w:r w:rsidR="00F10041">
        <w:rPr>
          <w:noProof/>
        </w:rPr>
        <w:t>17</w:t>
      </w:r>
      <w:r>
        <w:fldChar w:fldCharType="end"/>
      </w:r>
      <w:bookmarkEnd w:id="169"/>
      <w:r>
        <w:t xml:space="preserve">. </w:t>
      </w:r>
      <w:r w:rsidRPr="008C6E81">
        <w:t xml:space="preserve">Mediciones del día 1 y 2 de </w:t>
      </w:r>
      <w:r>
        <w:t>e</w:t>
      </w:r>
      <w:r w:rsidRPr="008C6E81">
        <w:t xml:space="preserve">nero. </w:t>
      </w:r>
      <w:r>
        <w:t>Rendimiento.</w:t>
      </w:r>
      <w:bookmarkEnd w:id="170"/>
    </w:p>
    <w:tbl>
      <w:tblPr>
        <w:tblStyle w:val="Tablaconcuadrcula4-nfasis5"/>
        <w:tblpPr w:leftFromText="141" w:rightFromText="141" w:vertAnchor="text" w:horzAnchor="margin" w:tblpXSpec="right" w:tblpY="-9"/>
        <w:tblW w:w="7933" w:type="dxa"/>
        <w:tblLayout w:type="fixed"/>
        <w:tblLook w:val="04A0" w:firstRow="1" w:lastRow="0" w:firstColumn="1" w:lastColumn="0" w:noHBand="0" w:noVBand="1"/>
      </w:tblPr>
      <w:tblGrid>
        <w:gridCol w:w="846"/>
        <w:gridCol w:w="1276"/>
        <w:gridCol w:w="1276"/>
        <w:gridCol w:w="1417"/>
        <w:gridCol w:w="1559"/>
        <w:gridCol w:w="1559"/>
      </w:tblGrid>
      <w:tr w:rsidR="004715E5" w:rsidRPr="00E24AD9" w14:paraId="5E5CA345" w14:textId="77777777" w:rsidTr="004715E5">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1F08D69" w14:textId="77777777" w:rsidR="004715E5" w:rsidRPr="00CC4069" w:rsidRDefault="004715E5" w:rsidP="004715E5">
            <w:pPr>
              <w:ind w:firstLine="0"/>
              <w:jc w:val="center"/>
              <w:rPr>
                <w:rFonts w:cs="Times New Roman"/>
                <w:color w:val="auto"/>
              </w:rPr>
            </w:pPr>
            <w:r w:rsidRPr="00CC4069">
              <w:rPr>
                <w:rFonts w:cs="Times New Roman"/>
                <w:color w:val="auto"/>
              </w:rPr>
              <w:t xml:space="preserve">ID de </w:t>
            </w:r>
            <w:proofErr w:type="spellStart"/>
            <w:r w:rsidRPr="00CC4069">
              <w:rPr>
                <w:rFonts w:cs="Times New Roman"/>
                <w:color w:val="auto"/>
              </w:rPr>
              <w:t>aero</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46DDBA6" w14:textId="77777777" w:rsidR="004715E5" w:rsidRPr="00CC4069" w:rsidRDefault="004715E5" w:rsidP="004715E5">
            <w:pPr>
              <w:ind w:firstLine="0"/>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Fecha</w:t>
            </w:r>
          </w:p>
        </w:tc>
        <w:tc>
          <w:tcPr>
            <w:tcW w:w="127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590355C"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Intervalo m/s</w:t>
            </w:r>
          </w:p>
        </w:tc>
        <w:tc>
          <w:tcPr>
            <w:tcW w:w="141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85C0442"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Media del intervalo</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D1C18F1"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Desviación</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F59B88" w14:textId="77777777" w:rsidR="004715E5" w:rsidRPr="00CC4069" w:rsidRDefault="004715E5" w:rsidP="004715E5">
            <w:pPr>
              <w:ind w:firstLine="0"/>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CC4069">
              <w:rPr>
                <w:rFonts w:cs="Times New Roman"/>
                <w:color w:val="auto"/>
              </w:rPr>
              <w:t>Predicción</w:t>
            </w:r>
          </w:p>
        </w:tc>
      </w:tr>
      <w:tr w:rsidR="004715E5" w:rsidRPr="00E24AD9" w14:paraId="4985A23F"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F07971"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6FA2B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BC1347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E05D2A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31</w:t>
            </w:r>
            <w:r w:rsidRPr="00E24AD9">
              <w:rPr>
                <w:rFonts w:cs="Times New Roman"/>
                <w:kern w:val="0"/>
                <w:lang w:eastAsia="en-GB" w:bidi="ar-SA"/>
              </w:rPr>
              <w:t xml:space="preserve"> </w:t>
            </w:r>
            <w:r>
              <w:rPr>
                <w:rFonts w:cs="Times New Roman"/>
                <w:kern w:val="0"/>
                <w:lang w:eastAsia="en-GB" w:bidi="ar-SA"/>
              </w:rPr>
              <w:t>K</w:t>
            </w:r>
            <w:r w:rsidRPr="00E24AD9">
              <w:rPr>
                <w:rFonts w:cs="Times New Roman"/>
                <w:kern w:val="0"/>
                <w:lang w:eastAsia="en-GB" w:bidi="ar-SA"/>
              </w:rPr>
              <w:t>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06F375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5AA18C8"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208ADB73"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6AE32D0"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3E02CEF"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A2878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D9E295B"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446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7A549E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kern w:val="0"/>
                <w:lang w:eastAsia="en-GB" w:bidi="ar-SA"/>
              </w:rPr>
              <w:t>27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B11AF9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1BB6DA0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0A119449"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5F726F43"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42346C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85E967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423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FBFDF3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kern w:val="0"/>
                <w:lang w:eastAsia="en-GB" w:bidi="ar-SA"/>
              </w:rPr>
              <w:t>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EE469AC"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634E2925"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D9E2F3" w:themeFill="accent1" w:themeFillTint="33"/>
          </w:tcPr>
          <w:p w14:paraId="50D62F34"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43DDCBB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right w:val="single" w:sz="4" w:space="0" w:color="auto"/>
            </w:tcBorders>
            <w:shd w:val="clear" w:color="auto" w:fill="D9E2F3" w:themeFill="accent1" w:themeFillTint="33"/>
          </w:tcPr>
          <w:p w14:paraId="2EDDD01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D9E2F3" w:themeFill="accent1" w:themeFillTint="33"/>
          </w:tcPr>
          <w:p w14:paraId="0E844E8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694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4C4906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250 KW</w:t>
            </w:r>
          </w:p>
        </w:tc>
        <w:tc>
          <w:tcPr>
            <w:tcW w:w="1559" w:type="dxa"/>
            <w:tcBorders>
              <w:top w:val="single" w:sz="4" w:space="0" w:color="auto"/>
              <w:left w:val="single" w:sz="4" w:space="0" w:color="auto"/>
              <w:right w:val="single" w:sz="4" w:space="0" w:color="auto"/>
            </w:tcBorders>
            <w:shd w:val="clear" w:color="auto" w:fill="D9E2F3" w:themeFill="accent1" w:themeFillTint="33"/>
          </w:tcPr>
          <w:p w14:paraId="03E42AE4"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0233B22"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88D52B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0AC4F3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D67C50D"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0FF5612"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25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E95BBEB"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19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6156F5DE"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08A1964A"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42A0805C"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26930A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2018</w:t>
            </w:r>
          </w:p>
        </w:tc>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87D1BDD"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6.5</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32A2BDE9"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11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285C583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 KW</w:t>
            </w:r>
          </w:p>
        </w:tc>
        <w:tc>
          <w:tcPr>
            <w:tcW w:w="1559" w:type="dxa"/>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9B0A47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681FA390"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A0F4583"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6EA880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E709144"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F819DC4"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49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A8E4DA9"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37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045FDA0"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5498E9BC"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0D2AD3F"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D4D0CD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1FF3AFB0"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A7C342"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4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8FAB06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9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44DB802"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7F8605A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94BB64E"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89D7C1E"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CAF6411"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F9E997F"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0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2737541"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28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2660977"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4108C0B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right w:val="single" w:sz="4" w:space="0" w:color="auto"/>
            </w:tcBorders>
            <w:shd w:val="clear" w:color="auto" w:fill="FFF2CC" w:themeFill="accent4" w:themeFillTint="33"/>
          </w:tcPr>
          <w:p w14:paraId="5394A9D2" w14:textId="77777777" w:rsidR="004715E5" w:rsidRPr="00E24AD9" w:rsidRDefault="004715E5" w:rsidP="004715E5">
            <w:pPr>
              <w:ind w:firstLine="0"/>
              <w:jc w:val="center"/>
              <w:rPr>
                <w:rFonts w:cs="Times New Roman"/>
              </w:rPr>
            </w:pPr>
            <w:r w:rsidRPr="00E24AD9">
              <w:rPr>
                <w:rFonts w:cs="Times New Roman"/>
              </w:rPr>
              <w:t>1</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943AD64"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right w:val="single" w:sz="4" w:space="0" w:color="auto"/>
            </w:tcBorders>
            <w:shd w:val="clear" w:color="auto" w:fill="FFF2CC" w:themeFill="accent4" w:themeFillTint="33"/>
          </w:tcPr>
          <w:p w14:paraId="045F8F7A"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right w:val="single" w:sz="4" w:space="0" w:color="auto"/>
            </w:tcBorders>
            <w:shd w:val="clear" w:color="auto" w:fill="FFF2CC" w:themeFill="accent4" w:themeFillTint="33"/>
          </w:tcPr>
          <w:p w14:paraId="610FECFF"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438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3B03DCE3"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150 KW</w:t>
            </w:r>
          </w:p>
        </w:tc>
        <w:tc>
          <w:tcPr>
            <w:tcW w:w="1559" w:type="dxa"/>
            <w:tcBorders>
              <w:top w:val="single" w:sz="4" w:space="0" w:color="auto"/>
              <w:left w:val="single" w:sz="4" w:space="0" w:color="auto"/>
              <w:right w:val="single" w:sz="4" w:space="0" w:color="auto"/>
            </w:tcBorders>
            <w:shd w:val="clear" w:color="auto" w:fill="FFF2CC" w:themeFill="accent4" w:themeFillTint="33"/>
          </w:tcPr>
          <w:p w14:paraId="1E3DB9AC"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r w:rsidR="004715E5" w:rsidRPr="00E24AD9" w14:paraId="3C27885D" w14:textId="77777777" w:rsidTr="004715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7D62664" w14:textId="77777777" w:rsidR="004715E5" w:rsidRPr="00E24AD9" w:rsidRDefault="004715E5" w:rsidP="004715E5">
            <w:pPr>
              <w:ind w:firstLine="0"/>
              <w:jc w:val="center"/>
              <w:rPr>
                <w:rFonts w:cs="Times New Roman"/>
              </w:rPr>
            </w:pPr>
            <w:r w:rsidRPr="00E24AD9">
              <w:rPr>
                <w:rFonts w:cs="Times New Roman"/>
              </w:rPr>
              <w:t>2</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D8B921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E711676"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37781FC"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58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AC28792" w14:textId="77777777" w:rsidR="004715E5"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Pr>
                <w:rFonts w:cs="Times New Roman"/>
                <w:kern w:val="0"/>
                <w:lang w:eastAsia="en-GB" w:bidi="ar-SA"/>
              </w:rPr>
              <w:t>64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3D7E2DF" w14:textId="77777777" w:rsidR="004715E5" w:rsidRPr="00E24AD9" w:rsidRDefault="004715E5" w:rsidP="004715E5">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r>
      <w:tr w:rsidR="004715E5" w:rsidRPr="00E24AD9" w14:paraId="317132D8" w14:textId="77777777" w:rsidTr="004715E5">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53A71B4B" w14:textId="77777777" w:rsidR="004715E5" w:rsidRPr="00E24AD9" w:rsidRDefault="004715E5" w:rsidP="004715E5">
            <w:pPr>
              <w:ind w:firstLine="0"/>
              <w:jc w:val="center"/>
              <w:rPr>
                <w:rFonts w:cs="Times New Roman"/>
              </w:rPr>
            </w:pPr>
            <w:r w:rsidRPr="00E24AD9">
              <w:rPr>
                <w:rFonts w:cs="Times New Roman"/>
              </w:rPr>
              <w:t>3</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4CCEFF56"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1/2018</w:t>
            </w:r>
          </w:p>
        </w:tc>
        <w:tc>
          <w:tcPr>
            <w:tcW w:w="127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3C266015"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w:t>
            </w:r>
            <w:r>
              <w:rPr>
                <w:rFonts w:cs="Times New Roman"/>
              </w:rPr>
              <w:t>6.5,7</w:t>
            </w:r>
            <w:r w:rsidRPr="00E24AD9">
              <w:rPr>
                <w:rFonts w:cs="Times New Roman"/>
              </w:rPr>
              <w:t>)</w:t>
            </w:r>
          </w:p>
        </w:tc>
        <w:tc>
          <w:tcPr>
            <w:tcW w:w="1417"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740D74D"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01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D907E5C" w14:textId="77777777" w:rsidR="004715E5"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Pr>
                <w:rFonts w:cs="Times New Roman"/>
                <w:kern w:val="0"/>
                <w:lang w:eastAsia="en-GB" w:bidi="ar-SA"/>
              </w:rPr>
              <w:t>52 KW</w:t>
            </w:r>
          </w:p>
        </w:tc>
        <w:tc>
          <w:tcPr>
            <w:tcW w:w="1559"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2B4C8403" w14:textId="77777777" w:rsidR="004715E5" w:rsidRPr="00E24AD9" w:rsidRDefault="004715E5" w:rsidP="004715E5">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r>
    </w:tbl>
    <w:p w14:paraId="6D8DB9FE" w14:textId="77777777" w:rsidR="0026775D" w:rsidRDefault="0026775D" w:rsidP="0026775D">
      <w:pPr>
        <w:pStyle w:val="Descripcin"/>
        <w:keepNext/>
      </w:pPr>
    </w:p>
    <w:p w14:paraId="799C268F" w14:textId="3A86912A" w:rsidR="00F07B81" w:rsidRDefault="00F07B81" w:rsidP="0026775D">
      <w:r>
        <w:t xml:space="preserve">Fijándonos en la </w:t>
      </w:r>
      <w:r w:rsidR="004715E5">
        <w:fldChar w:fldCharType="begin"/>
      </w:r>
      <w:r w:rsidR="004715E5">
        <w:instrText xml:space="preserve"> REF _Ref515272796 \h </w:instrText>
      </w:r>
      <w:r w:rsidR="004715E5">
        <w:fldChar w:fldCharType="separate"/>
      </w:r>
      <w:r w:rsidR="004715E5">
        <w:t xml:space="preserve">Tabla </w:t>
      </w:r>
      <w:r w:rsidR="004715E5">
        <w:rPr>
          <w:noProof/>
        </w:rPr>
        <w:t>17</w:t>
      </w:r>
      <w:r w:rsidR="004715E5">
        <w:fldChar w:fldCharType="end"/>
      </w:r>
      <w:r w:rsidR="004715E5">
        <w:t xml:space="preserve"> </w:t>
      </w:r>
      <w:r>
        <w:t>podemos sacar las siguientes conclusiones:</w:t>
      </w:r>
    </w:p>
    <w:p w14:paraId="645396A7" w14:textId="4E8B7CA4" w:rsidR="00F07B81" w:rsidRDefault="00F07B81" w:rsidP="00F07B81">
      <w:pPr>
        <w:pStyle w:val="Prrafodelista"/>
        <w:numPr>
          <w:ilvl w:val="0"/>
          <w:numId w:val="11"/>
        </w:numPr>
      </w:pPr>
      <w:r>
        <w:t xml:space="preserve">El mejor aerogenerador en el </w:t>
      </w:r>
      <w:proofErr w:type="spellStart"/>
      <w:r>
        <w:t>bin</w:t>
      </w:r>
      <w:proofErr w:type="spellEnd"/>
      <w:r>
        <w:t xml:space="preserve"> 6 es el número 3 puesto que sus desviaciones son muy pequeñas, y no se percibe ninguna anomalía en su sistema.</w:t>
      </w:r>
    </w:p>
    <w:p w14:paraId="58396BC7" w14:textId="7716C32B" w:rsidR="00F07B81" w:rsidRDefault="00F07B81" w:rsidP="00F07B81">
      <w:pPr>
        <w:pStyle w:val="Prrafodelista"/>
        <w:numPr>
          <w:ilvl w:val="0"/>
          <w:numId w:val="11"/>
        </w:numPr>
      </w:pPr>
      <w:r>
        <w:t xml:space="preserve">El aerogenerador </w:t>
      </w:r>
      <w:r w:rsidR="00FF533F">
        <w:t>1</w:t>
      </w:r>
      <w:r>
        <w:t xml:space="preserve"> del día 1 al 2 ha ocurrido algo extraño en su comportamiento debido a que la dispersión de un día a otro ha aumentado considerablemente. Puede que sea causa de un fallo mecánico que esté dando la cara en ese momento.</w:t>
      </w:r>
    </w:p>
    <w:p w14:paraId="3F4A3A4A" w14:textId="2906CF21" w:rsidR="00FF533F" w:rsidRDefault="00FF533F" w:rsidP="00F07B81">
      <w:pPr>
        <w:pStyle w:val="Prrafodelista"/>
        <w:numPr>
          <w:ilvl w:val="0"/>
          <w:numId w:val="11"/>
        </w:numPr>
      </w:pPr>
      <w:r>
        <w:t>La lectura de las medias es normal puesto que se asemejan dentro de lo que cabe a la curva de potencia teórica.</w:t>
      </w:r>
    </w:p>
    <w:p w14:paraId="7D9F0888" w14:textId="7A129D4A" w:rsidR="00FF533F" w:rsidRDefault="00FF533F" w:rsidP="00F07B81">
      <w:pPr>
        <w:pStyle w:val="Prrafodelista"/>
        <w:numPr>
          <w:ilvl w:val="0"/>
          <w:numId w:val="11"/>
        </w:numPr>
      </w:pPr>
      <w:r>
        <w:t xml:space="preserve">En el </w:t>
      </w:r>
      <w:proofErr w:type="spellStart"/>
      <w:r>
        <w:t>bin</w:t>
      </w:r>
      <w:proofErr w:type="spellEnd"/>
      <w:r>
        <w:t xml:space="preserve"> 6.5 podemos ver que también hay subida en la desviación del aerogenerador 1 de un día para otro, definitivamente esto es una señal de que algo no está funcionando como debiera</w:t>
      </w:r>
      <w:r w:rsidR="000E4C36">
        <w:t xml:space="preserve"> ya que en ambos bines se da este fenómeno</w:t>
      </w:r>
      <w:r>
        <w:t xml:space="preserve">. </w:t>
      </w:r>
    </w:p>
    <w:p w14:paraId="66EBACCE" w14:textId="665327F1" w:rsidR="00FF533F" w:rsidRDefault="00FF533F" w:rsidP="000E4C36">
      <w:r>
        <w:t xml:space="preserve">En caso de querer saber la causa de estas mediciones </w:t>
      </w:r>
      <w:r w:rsidR="000E4C36">
        <w:t xml:space="preserve">tan poco </w:t>
      </w:r>
      <w:proofErr w:type="spellStart"/>
      <w:r w:rsidR="000E4C36">
        <w:t>comúnes</w:t>
      </w:r>
      <w:proofErr w:type="spellEnd"/>
      <w:r w:rsidR="000E4C36">
        <w:t xml:space="preserve"> </w:t>
      </w:r>
      <w:r>
        <w:t xml:space="preserve">en el </w:t>
      </w:r>
      <w:proofErr w:type="spellStart"/>
      <w:r>
        <w:t>aero</w:t>
      </w:r>
      <w:proofErr w:type="spellEnd"/>
      <w:r>
        <w:t xml:space="preserve"> 1</w:t>
      </w:r>
      <w:r w:rsidR="000E4C36">
        <w:t xml:space="preserve">, </w:t>
      </w:r>
      <w:r>
        <w:t xml:space="preserve">tendríamos que </w:t>
      </w:r>
      <w:r w:rsidR="000E4C36">
        <w:t>comprobar nuestras</w:t>
      </w:r>
      <w:r>
        <w:t xml:space="preserve"> conclusiones con el </w:t>
      </w:r>
      <w:proofErr w:type="spellStart"/>
      <w:r>
        <w:t>log</w:t>
      </w:r>
      <w:proofErr w:type="spellEnd"/>
      <w:r>
        <w:t xml:space="preserve"> de errores para ver que fallos </w:t>
      </w:r>
      <w:r>
        <w:lastRenderedPageBreak/>
        <w:t>mecánicos se dan en un futuro</w:t>
      </w:r>
      <w:r w:rsidR="000E4C36">
        <w:t>, y sacar alguna relación, por ejemplo, con alguna parada, o con alguna rotura de un componente.</w:t>
      </w:r>
    </w:p>
    <w:p w14:paraId="6A9EA838" w14:textId="77777777" w:rsidR="000E4C36" w:rsidRPr="009A64D5" w:rsidRDefault="000E4C36" w:rsidP="000E4C36">
      <w:pPr>
        <w:pStyle w:val="Prrafodelista"/>
        <w:numPr>
          <w:ilvl w:val="0"/>
          <w:numId w:val="49"/>
        </w:numPr>
        <w:rPr>
          <w:b/>
          <w:sz w:val="28"/>
          <w:szCs w:val="28"/>
        </w:rPr>
      </w:pPr>
      <w:proofErr w:type="spellStart"/>
      <w:r>
        <w:rPr>
          <w:b/>
          <w:sz w:val="28"/>
          <w:szCs w:val="28"/>
        </w:rPr>
        <w:t>Patron</w:t>
      </w:r>
      <w:proofErr w:type="spellEnd"/>
      <w:r>
        <w:rPr>
          <w:b/>
          <w:sz w:val="28"/>
          <w:szCs w:val="28"/>
        </w:rPr>
        <w:t xml:space="preserve"> de Productividad</w:t>
      </w:r>
    </w:p>
    <w:p w14:paraId="63A85671" w14:textId="6FAED3F2" w:rsidR="000E4C36" w:rsidRDefault="000E4C36" w:rsidP="000E4C36">
      <w:r>
        <w:t xml:space="preserve">En cuanto a lo que productividad se refiere, enfrentamos dos factores muy importantes que son la potencia producida y </w:t>
      </w:r>
      <w:r w:rsidR="002E5856">
        <w:t>el tiempo</w:t>
      </w:r>
      <w:r>
        <w:t>. Esta vez, como hemos comentado anteriormente, el factor geográfico y la posición de los aerogeneradores es muy relevante para encontrar un criterio que nos permita decir cuál es más productivo que otro. En la</w:t>
      </w:r>
      <w:r w:rsidR="00580B41">
        <w:t xml:space="preserve"> </w:t>
      </w:r>
      <w:r w:rsidR="00580B41">
        <w:fldChar w:fldCharType="begin"/>
      </w:r>
      <w:r w:rsidR="00580B41">
        <w:instrText xml:space="preserve"> REF _Ref515274801 \h </w:instrText>
      </w:r>
      <w:r w:rsidR="00580B41">
        <w:fldChar w:fldCharType="separate"/>
      </w:r>
      <w:r w:rsidR="00580B41">
        <w:t xml:space="preserve">Ilustración </w:t>
      </w:r>
      <w:r w:rsidR="00580B41">
        <w:rPr>
          <w:noProof/>
        </w:rPr>
        <w:t>19</w:t>
      </w:r>
      <w:r w:rsidR="00580B41">
        <w:fldChar w:fldCharType="end"/>
      </w:r>
      <w:r>
        <w:t xml:space="preserve">, vemos lo que producen 6 aerogeneradores a lo largo de un día. Como podemos observar sus líneas de tendencia lineales indican cual es más productivo el uno con respecto el otro. Sin embargo, estas mediciones son dependientes del viento. Por tanto, el que reciba más viento, es el que más produce. </w:t>
      </w:r>
    </w:p>
    <w:p w14:paraId="212E4D29" w14:textId="77777777" w:rsidR="00580B41" w:rsidRDefault="00580B41" w:rsidP="00580B41">
      <w:pPr>
        <w:keepNext/>
      </w:pPr>
      <w:r>
        <w:rPr>
          <w:noProof/>
        </w:rPr>
        <w:drawing>
          <wp:inline distT="0" distB="0" distL="0" distR="0" wp14:anchorId="40F6BD5C" wp14:editId="23B5CEA9">
            <wp:extent cx="5572125" cy="2637790"/>
            <wp:effectExtent l="0" t="0" r="9525"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2125" cy="2637790"/>
                    </a:xfrm>
                    <a:prstGeom prst="rect">
                      <a:avLst/>
                    </a:prstGeom>
                    <a:noFill/>
                    <a:ln>
                      <a:noFill/>
                    </a:ln>
                  </pic:spPr>
                </pic:pic>
              </a:graphicData>
            </a:graphic>
          </wp:inline>
        </w:drawing>
      </w:r>
    </w:p>
    <w:p w14:paraId="11F68496" w14:textId="58C44974" w:rsidR="00580B41" w:rsidRDefault="00580B41" w:rsidP="00580B41">
      <w:pPr>
        <w:pStyle w:val="Descripcin"/>
        <w:jc w:val="center"/>
      </w:pPr>
      <w:bookmarkStart w:id="171" w:name="_Ref515274801"/>
      <w:bookmarkStart w:id="172" w:name="_Toc515279929"/>
      <w:r>
        <w:t xml:space="preserve">Ilustración </w:t>
      </w:r>
      <w:r>
        <w:fldChar w:fldCharType="begin"/>
      </w:r>
      <w:r>
        <w:instrText xml:space="preserve"> SEQ Ilustración \* ARABIC </w:instrText>
      </w:r>
      <w:r>
        <w:fldChar w:fldCharType="separate"/>
      </w:r>
      <w:r w:rsidR="00207472">
        <w:rPr>
          <w:noProof/>
        </w:rPr>
        <w:t>22</w:t>
      </w:r>
      <w:r>
        <w:fldChar w:fldCharType="end"/>
      </w:r>
      <w:bookmarkEnd w:id="171"/>
      <w:r>
        <w:t xml:space="preserve">. </w:t>
      </w:r>
      <w:proofErr w:type="spellStart"/>
      <w:r w:rsidRPr="00F13645">
        <w:t>Grafíco</w:t>
      </w:r>
      <w:proofErr w:type="spellEnd"/>
      <w:r w:rsidRPr="00F13645">
        <w:t xml:space="preserve"> de potencia producida el día 1 de enero.</w:t>
      </w:r>
      <w:bookmarkEnd w:id="172"/>
    </w:p>
    <w:p w14:paraId="4C090EAF" w14:textId="77777777" w:rsidR="000E4C36" w:rsidRDefault="000E4C36" w:rsidP="000E4C36">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0845F99B" w14:textId="78FA0A63" w:rsidR="00055B09" w:rsidRDefault="000E4C36" w:rsidP="000E4C36">
      <w:r>
        <w:lastRenderedPageBreak/>
        <w:t>Por tanto, lo que haremos es analizar los desplazamientos dentro de ese orden al que están destinados a producir cada uno de los aerogeneradores.</w:t>
      </w:r>
      <w:r w:rsidR="00055B09">
        <w:t xml:space="preserve"> Para aclarar este patrón diremos lo siguiente.</w:t>
      </w:r>
    </w:p>
    <w:p w14:paraId="5AC416AC" w14:textId="77777777" w:rsidR="00055B09" w:rsidRDefault="00055B09" w:rsidP="00055B09">
      <w:r>
        <w:t xml:space="preserve">Si lo representamos en un evento, </w:t>
      </w:r>
    </w:p>
    <w:p w14:paraId="2FA6B541" w14:textId="753AFECE" w:rsidR="00055B09" w:rsidRPr="00CE6021" w:rsidRDefault="00055B09" w:rsidP="00055B09">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51A1B595" w14:textId="1DBA1D0A" w:rsidR="00055B09" w:rsidRDefault="00055B09" w:rsidP="00055B09">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43C00945" w14:textId="77777777" w:rsidR="00055B09" w:rsidRDefault="00055B09" w:rsidP="00055B09">
      <w:r>
        <w:t>tendría la siguiente forma:</w:t>
      </w:r>
    </w:p>
    <w:p w14:paraId="3930645F" w14:textId="462A25B8"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e>
          </m:d>
          <m:r>
            <w:rPr>
              <w:rFonts w:ascii="Cambria Math" w:hAnsi="Cambria Math"/>
            </w:rPr>
            <m:t>={aero 3, aero 2, aero 1}</m:t>
          </m:r>
        </m:oMath>
      </m:oMathPara>
    </w:p>
    <w:p w14:paraId="10877538" w14:textId="77777777" w:rsidR="00055B09" w:rsidRDefault="00055B09" w:rsidP="00055B09">
      <w:r>
        <w:t>Veremos pues que los elementos del evento quedan ordenados, según los datos obtenidos. Bien, supongamos que el día 2 de enero se obtiene, el siguiente evento:</w:t>
      </w:r>
    </w:p>
    <w:p w14:paraId="37A89D9E" w14:textId="465545D2" w:rsidR="00055B09" w:rsidRPr="00CE6021" w:rsidRDefault="00055B09" w:rsidP="00055B09">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e>
          </m:d>
          <m:r>
            <w:rPr>
              <w:rFonts w:ascii="Cambria Math" w:hAnsi="Cambria Math"/>
            </w:rPr>
            <m:t>={aero 2, aero 3, aero 1}</m:t>
          </m:r>
        </m:oMath>
      </m:oMathPara>
    </w:p>
    <w:p w14:paraId="685342E1" w14:textId="3F79B7AF" w:rsidR="00055B09" w:rsidRDefault="00055B09" w:rsidP="00055B09">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edicciones a corto-medio plazo.</w:t>
      </w:r>
    </w:p>
    <w:p w14:paraId="47B50782" w14:textId="7F13468B" w:rsidR="002A03FC" w:rsidRDefault="00055B09" w:rsidP="002A03FC">
      <w:r>
        <w:t xml:space="preserve">Otro ejemplo lo podemos ver en la </w:t>
      </w:r>
      <w:r w:rsidR="004715E5">
        <w:fldChar w:fldCharType="begin"/>
      </w:r>
      <w:r w:rsidR="004715E5">
        <w:instrText xml:space="preserve"> REF _Ref515272698 \h </w:instrText>
      </w:r>
      <w:r w:rsidR="004715E5">
        <w:fldChar w:fldCharType="separate"/>
      </w:r>
      <w:r w:rsidR="004715E5">
        <w:t xml:space="preserve">Tabla </w:t>
      </w:r>
      <w:r w:rsidR="004715E5">
        <w:rPr>
          <w:noProof/>
        </w:rPr>
        <w:t>18</w:t>
      </w:r>
      <w:r w:rsidR="004715E5">
        <w:fldChar w:fldCharType="end"/>
      </w:r>
      <w:r>
        <w:t>,</w:t>
      </w:r>
      <w:r w:rsidR="000E4C36">
        <w:t xml:space="preserve"> vemos un ejemplo de las mediciones de los días 1 y 2 de enero.</w:t>
      </w:r>
    </w:p>
    <w:p w14:paraId="0DC80CBC" w14:textId="7BA17F63" w:rsidR="002A03FC" w:rsidRDefault="002A03FC" w:rsidP="002A03FC">
      <w:pPr>
        <w:pStyle w:val="Descripcin"/>
        <w:keepNext/>
      </w:pPr>
      <w:bookmarkStart w:id="173" w:name="_Ref515272698"/>
      <w:bookmarkStart w:id="174" w:name="_Toc515279963"/>
      <w:r>
        <w:t xml:space="preserve">Tabla </w:t>
      </w:r>
      <w:r>
        <w:fldChar w:fldCharType="begin"/>
      </w:r>
      <w:r>
        <w:instrText xml:space="preserve"> SEQ Tabla \* ARABIC </w:instrText>
      </w:r>
      <w:r>
        <w:fldChar w:fldCharType="separate"/>
      </w:r>
      <w:r w:rsidR="00F10041">
        <w:rPr>
          <w:noProof/>
        </w:rPr>
        <w:t>18</w:t>
      </w:r>
      <w:r>
        <w:fldChar w:fldCharType="end"/>
      </w:r>
      <w:bookmarkEnd w:id="173"/>
      <w:r>
        <w:t xml:space="preserve">. </w:t>
      </w:r>
      <w:r w:rsidRPr="00753394">
        <w:t>Mediciones del día 1 y 2 de enero. Productividad.</w:t>
      </w:r>
      <w:bookmarkEnd w:id="174"/>
    </w:p>
    <w:tbl>
      <w:tblPr>
        <w:tblStyle w:val="Tablaconcuadrcula"/>
        <w:tblW w:w="8922" w:type="dxa"/>
        <w:tblLook w:val="04A0" w:firstRow="1" w:lastRow="0" w:firstColumn="1" w:lastColumn="0" w:noHBand="0" w:noVBand="1"/>
      </w:tblPr>
      <w:tblGrid>
        <w:gridCol w:w="1368"/>
        <w:gridCol w:w="1381"/>
        <w:gridCol w:w="1981"/>
        <w:gridCol w:w="1669"/>
        <w:gridCol w:w="1108"/>
        <w:gridCol w:w="1415"/>
      </w:tblGrid>
      <w:tr w:rsidR="002A03FC" w14:paraId="5A1FF334" w14:textId="77777777" w:rsidTr="002A03FC">
        <w:tc>
          <w:tcPr>
            <w:tcW w:w="1368" w:type="dxa"/>
            <w:shd w:val="clear" w:color="auto" w:fill="E7E6E6" w:themeFill="background2"/>
            <w:vAlign w:val="center"/>
          </w:tcPr>
          <w:p w14:paraId="111CE175" w14:textId="215274D7" w:rsidR="002A03FC" w:rsidRDefault="002A03FC" w:rsidP="002A03FC">
            <w:pPr>
              <w:ind w:firstLine="0"/>
              <w:jc w:val="center"/>
            </w:pPr>
            <w:r w:rsidRPr="00E24AD9">
              <w:rPr>
                <w:rFonts w:cs="Times New Roman"/>
              </w:rPr>
              <w:t xml:space="preserve">ID de </w:t>
            </w:r>
            <w:proofErr w:type="spellStart"/>
            <w:r w:rsidRPr="00E24AD9">
              <w:rPr>
                <w:rFonts w:cs="Times New Roman"/>
              </w:rPr>
              <w:t>aero</w:t>
            </w:r>
            <w:proofErr w:type="spellEnd"/>
          </w:p>
        </w:tc>
        <w:tc>
          <w:tcPr>
            <w:tcW w:w="1381" w:type="dxa"/>
            <w:shd w:val="clear" w:color="auto" w:fill="E7E6E6" w:themeFill="background2"/>
            <w:vAlign w:val="center"/>
          </w:tcPr>
          <w:p w14:paraId="1C01FF6D" w14:textId="73592F6C" w:rsidR="002A03FC" w:rsidRDefault="002A03FC" w:rsidP="002A03FC">
            <w:pPr>
              <w:ind w:firstLine="0"/>
              <w:jc w:val="center"/>
            </w:pPr>
            <w:r w:rsidRPr="00E24AD9">
              <w:rPr>
                <w:rFonts w:cs="Times New Roman"/>
              </w:rPr>
              <w:t>Día</w:t>
            </w:r>
          </w:p>
        </w:tc>
        <w:tc>
          <w:tcPr>
            <w:tcW w:w="1981" w:type="dxa"/>
            <w:shd w:val="clear" w:color="auto" w:fill="E7E6E6" w:themeFill="background2"/>
            <w:vAlign w:val="center"/>
          </w:tcPr>
          <w:p w14:paraId="13B0BBBD" w14:textId="3F7D41D6" w:rsidR="002A03FC" w:rsidRDefault="002A03FC" w:rsidP="002A03FC">
            <w:pPr>
              <w:ind w:firstLine="0"/>
              <w:jc w:val="center"/>
            </w:pPr>
            <w:r w:rsidRPr="00E24AD9">
              <w:rPr>
                <w:rFonts w:cs="Times New Roman"/>
              </w:rPr>
              <w:t>Potencia producida (en día)</w:t>
            </w:r>
          </w:p>
        </w:tc>
        <w:tc>
          <w:tcPr>
            <w:tcW w:w="1669" w:type="dxa"/>
            <w:shd w:val="clear" w:color="auto" w:fill="E7E6E6" w:themeFill="background2"/>
            <w:vAlign w:val="center"/>
          </w:tcPr>
          <w:p w14:paraId="7E1EEB8B" w14:textId="43539578" w:rsidR="002A03FC" w:rsidRDefault="002A03FC" w:rsidP="002A03FC">
            <w:pPr>
              <w:ind w:firstLine="0"/>
              <w:jc w:val="center"/>
            </w:pPr>
            <w:proofErr w:type="spellStart"/>
            <w:r w:rsidRPr="00E24AD9">
              <w:rPr>
                <w:rFonts w:cs="Times New Roman"/>
              </w:rPr>
              <w:t>Nº</w:t>
            </w:r>
            <w:proofErr w:type="spellEnd"/>
            <w:r w:rsidRPr="00E24AD9">
              <w:rPr>
                <w:rFonts w:cs="Times New Roman"/>
              </w:rPr>
              <w:t xml:space="preserve"> Eventos representativos</w:t>
            </w:r>
          </w:p>
        </w:tc>
        <w:tc>
          <w:tcPr>
            <w:tcW w:w="1108" w:type="dxa"/>
            <w:shd w:val="clear" w:color="auto" w:fill="E7E6E6" w:themeFill="background2"/>
            <w:vAlign w:val="center"/>
          </w:tcPr>
          <w:p w14:paraId="033F21F2" w14:textId="7899F78E" w:rsidR="002A03FC" w:rsidRDefault="002A03FC" w:rsidP="002A03FC">
            <w:pPr>
              <w:ind w:firstLine="0"/>
              <w:jc w:val="center"/>
            </w:pPr>
            <w:r w:rsidRPr="00E24AD9">
              <w:rPr>
                <w:rFonts w:cs="Times New Roman"/>
              </w:rPr>
              <w:t xml:space="preserve">Media del </w:t>
            </w:r>
            <w:proofErr w:type="spellStart"/>
            <w:r w:rsidRPr="00E24AD9">
              <w:rPr>
                <w:rFonts w:cs="Times New Roman"/>
              </w:rPr>
              <w:t>aero</w:t>
            </w:r>
            <w:proofErr w:type="spellEnd"/>
          </w:p>
        </w:tc>
        <w:tc>
          <w:tcPr>
            <w:tcW w:w="1415" w:type="dxa"/>
            <w:shd w:val="clear" w:color="auto" w:fill="E7E6E6" w:themeFill="background2"/>
            <w:vAlign w:val="center"/>
          </w:tcPr>
          <w:p w14:paraId="2805EA80" w14:textId="45BAF00E" w:rsidR="002A03FC" w:rsidRDefault="002A03FC" w:rsidP="002A03FC">
            <w:pPr>
              <w:ind w:firstLine="0"/>
              <w:jc w:val="center"/>
            </w:pPr>
            <w:r w:rsidRPr="00E24AD9">
              <w:rPr>
                <w:rFonts w:cs="Times New Roman"/>
              </w:rPr>
              <w:t>Posición ranking</w:t>
            </w:r>
          </w:p>
        </w:tc>
      </w:tr>
      <w:tr w:rsidR="002A03FC" w14:paraId="282A780C" w14:textId="77777777" w:rsidTr="002A03FC">
        <w:tc>
          <w:tcPr>
            <w:tcW w:w="1368" w:type="dxa"/>
            <w:shd w:val="clear" w:color="auto" w:fill="D9E2F3" w:themeFill="accent1" w:themeFillTint="33"/>
          </w:tcPr>
          <w:p w14:paraId="163CC0D4" w14:textId="2F983176" w:rsidR="002A03FC" w:rsidRDefault="002A03FC" w:rsidP="002A03FC">
            <w:pPr>
              <w:ind w:firstLine="0"/>
              <w:jc w:val="center"/>
            </w:pPr>
            <w:r w:rsidRPr="00E24AD9">
              <w:rPr>
                <w:rFonts w:cs="Times New Roman"/>
              </w:rPr>
              <w:t>1</w:t>
            </w:r>
          </w:p>
        </w:tc>
        <w:tc>
          <w:tcPr>
            <w:tcW w:w="1381" w:type="dxa"/>
            <w:shd w:val="clear" w:color="auto" w:fill="D9E2F3" w:themeFill="accent1" w:themeFillTint="33"/>
          </w:tcPr>
          <w:p w14:paraId="33BE3F16" w14:textId="7CAE56AD"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24870011" w14:textId="474030BF" w:rsidR="002A03FC" w:rsidRDefault="002A03FC" w:rsidP="002A03FC">
            <w:pPr>
              <w:ind w:firstLine="0"/>
              <w:jc w:val="center"/>
            </w:pPr>
            <w:r w:rsidRPr="00E24AD9">
              <w:rPr>
                <w:rFonts w:cs="Times New Roman"/>
              </w:rPr>
              <w:t xml:space="preserve">4200 </w:t>
            </w:r>
            <w:r>
              <w:rPr>
                <w:rFonts w:cs="Times New Roman"/>
              </w:rPr>
              <w:t>K</w:t>
            </w:r>
            <w:r w:rsidRPr="00E24AD9">
              <w:rPr>
                <w:rFonts w:cs="Times New Roman"/>
              </w:rPr>
              <w:t>W</w:t>
            </w:r>
          </w:p>
        </w:tc>
        <w:tc>
          <w:tcPr>
            <w:tcW w:w="1669" w:type="dxa"/>
            <w:shd w:val="clear" w:color="auto" w:fill="D9E2F3" w:themeFill="accent1" w:themeFillTint="33"/>
          </w:tcPr>
          <w:p w14:paraId="6A1A542E" w14:textId="049AD9A5" w:rsidR="002A03FC" w:rsidRDefault="002A03FC" w:rsidP="002A03FC">
            <w:pPr>
              <w:ind w:firstLine="0"/>
              <w:jc w:val="center"/>
            </w:pPr>
            <w:r w:rsidRPr="00E24AD9">
              <w:rPr>
                <w:rFonts w:cs="Times New Roman"/>
              </w:rPr>
              <w:t>3</w:t>
            </w:r>
          </w:p>
        </w:tc>
        <w:tc>
          <w:tcPr>
            <w:tcW w:w="1108" w:type="dxa"/>
            <w:shd w:val="clear" w:color="auto" w:fill="D9E2F3" w:themeFill="accent1" w:themeFillTint="33"/>
          </w:tcPr>
          <w:p w14:paraId="0F1C57E8" w14:textId="439C42A4" w:rsidR="002A03FC" w:rsidRPr="002A03FC" w:rsidRDefault="002A03FC" w:rsidP="002A03FC">
            <w:pPr>
              <w:ind w:firstLine="0"/>
              <w:jc w:val="center"/>
              <w:rPr>
                <w:highlight w:val="cyan"/>
              </w:rPr>
            </w:pPr>
            <w:r w:rsidRPr="002A03FC">
              <w:rPr>
                <w:rFonts w:cs="Times New Roman"/>
                <w:highlight w:val="cyan"/>
              </w:rPr>
              <w:t>1400 W</w:t>
            </w:r>
          </w:p>
        </w:tc>
        <w:tc>
          <w:tcPr>
            <w:tcW w:w="1415" w:type="dxa"/>
            <w:shd w:val="clear" w:color="auto" w:fill="D9E2F3" w:themeFill="accent1" w:themeFillTint="33"/>
          </w:tcPr>
          <w:p w14:paraId="4D652809" w14:textId="5CB57427" w:rsidR="002A03FC" w:rsidRDefault="002A03FC" w:rsidP="002A03FC">
            <w:pPr>
              <w:ind w:firstLine="0"/>
              <w:jc w:val="center"/>
            </w:pPr>
            <w:r w:rsidRPr="00E24AD9">
              <w:rPr>
                <w:rFonts w:cs="Times New Roman"/>
              </w:rPr>
              <w:t>2º</w:t>
            </w:r>
          </w:p>
        </w:tc>
      </w:tr>
      <w:tr w:rsidR="002A03FC" w14:paraId="3D065DF7" w14:textId="77777777" w:rsidTr="002A03FC">
        <w:tc>
          <w:tcPr>
            <w:tcW w:w="1368" w:type="dxa"/>
            <w:shd w:val="clear" w:color="auto" w:fill="D9E2F3" w:themeFill="accent1" w:themeFillTint="33"/>
          </w:tcPr>
          <w:p w14:paraId="57E4FA24" w14:textId="3835EF8F" w:rsidR="002A03FC" w:rsidRDefault="002A03FC" w:rsidP="002A03FC">
            <w:pPr>
              <w:ind w:firstLine="0"/>
              <w:jc w:val="center"/>
            </w:pPr>
            <w:r w:rsidRPr="00E24AD9">
              <w:rPr>
                <w:rFonts w:cs="Times New Roman"/>
              </w:rPr>
              <w:t>2</w:t>
            </w:r>
          </w:p>
        </w:tc>
        <w:tc>
          <w:tcPr>
            <w:tcW w:w="1381" w:type="dxa"/>
            <w:shd w:val="clear" w:color="auto" w:fill="D9E2F3" w:themeFill="accent1" w:themeFillTint="33"/>
          </w:tcPr>
          <w:p w14:paraId="065D22FB" w14:textId="0834104D"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3E1399E0" w14:textId="50621B29"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669" w:type="dxa"/>
            <w:shd w:val="clear" w:color="auto" w:fill="D9E2F3" w:themeFill="accent1" w:themeFillTint="33"/>
          </w:tcPr>
          <w:p w14:paraId="1103040A" w14:textId="5EB8CEC8" w:rsidR="002A03FC" w:rsidRDefault="002A03FC" w:rsidP="002A03FC">
            <w:pPr>
              <w:ind w:firstLine="0"/>
              <w:jc w:val="center"/>
            </w:pPr>
            <w:r w:rsidRPr="00E24AD9">
              <w:rPr>
                <w:rFonts w:cs="Times New Roman"/>
              </w:rPr>
              <w:t>2</w:t>
            </w:r>
          </w:p>
        </w:tc>
        <w:tc>
          <w:tcPr>
            <w:tcW w:w="1108" w:type="dxa"/>
            <w:shd w:val="clear" w:color="auto" w:fill="D9E2F3" w:themeFill="accent1" w:themeFillTint="33"/>
          </w:tcPr>
          <w:p w14:paraId="3BBEA90F" w14:textId="72E1B528" w:rsidR="002A03FC" w:rsidRPr="002A03FC" w:rsidRDefault="002A03FC" w:rsidP="002A03FC">
            <w:pPr>
              <w:ind w:firstLine="0"/>
              <w:jc w:val="center"/>
              <w:rPr>
                <w:highlight w:val="cyan"/>
              </w:rPr>
            </w:pPr>
            <w:r w:rsidRPr="002A03FC">
              <w:rPr>
                <w:rFonts w:cs="Times New Roman"/>
                <w:highlight w:val="cyan"/>
              </w:rPr>
              <w:t>1500 W</w:t>
            </w:r>
          </w:p>
        </w:tc>
        <w:tc>
          <w:tcPr>
            <w:tcW w:w="1415" w:type="dxa"/>
            <w:shd w:val="clear" w:color="auto" w:fill="D9E2F3" w:themeFill="accent1" w:themeFillTint="33"/>
          </w:tcPr>
          <w:p w14:paraId="1C686B7C" w14:textId="57EFABF4" w:rsidR="002A03FC" w:rsidRDefault="002A03FC" w:rsidP="002A03FC">
            <w:pPr>
              <w:ind w:firstLine="0"/>
              <w:jc w:val="center"/>
            </w:pPr>
            <w:r w:rsidRPr="00E24AD9">
              <w:rPr>
                <w:rFonts w:cs="Times New Roman"/>
              </w:rPr>
              <w:t>1º</w:t>
            </w:r>
          </w:p>
        </w:tc>
      </w:tr>
      <w:tr w:rsidR="002A03FC" w14:paraId="27106566" w14:textId="77777777" w:rsidTr="002A03FC">
        <w:tc>
          <w:tcPr>
            <w:tcW w:w="1368" w:type="dxa"/>
            <w:shd w:val="clear" w:color="auto" w:fill="D9E2F3" w:themeFill="accent1" w:themeFillTint="33"/>
          </w:tcPr>
          <w:p w14:paraId="5548846B" w14:textId="20A48330" w:rsidR="002A03FC" w:rsidRDefault="002A03FC" w:rsidP="002A03FC">
            <w:pPr>
              <w:ind w:firstLine="0"/>
              <w:jc w:val="center"/>
            </w:pPr>
            <w:r w:rsidRPr="00E24AD9">
              <w:rPr>
                <w:rFonts w:cs="Times New Roman"/>
              </w:rPr>
              <w:t>3</w:t>
            </w:r>
          </w:p>
        </w:tc>
        <w:tc>
          <w:tcPr>
            <w:tcW w:w="1381" w:type="dxa"/>
            <w:shd w:val="clear" w:color="auto" w:fill="D9E2F3" w:themeFill="accent1" w:themeFillTint="33"/>
          </w:tcPr>
          <w:p w14:paraId="5A0CE04D" w14:textId="62499038" w:rsidR="002A03FC" w:rsidRDefault="002A03FC" w:rsidP="002A03FC">
            <w:pPr>
              <w:ind w:firstLine="0"/>
              <w:jc w:val="center"/>
            </w:pPr>
            <w:r w:rsidRPr="00E24AD9">
              <w:rPr>
                <w:rFonts w:cs="Times New Roman"/>
              </w:rPr>
              <w:t>1 de enero</w:t>
            </w:r>
          </w:p>
        </w:tc>
        <w:tc>
          <w:tcPr>
            <w:tcW w:w="1981" w:type="dxa"/>
            <w:shd w:val="clear" w:color="auto" w:fill="D9E2F3" w:themeFill="accent1" w:themeFillTint="33"/>
          </w:tcPr>
          <w:p w14:paraId="3B05C53C" w14:textId="3B2E8EA2" w:rsidR="002A03FC" w:rsidRDefault="002A03FC" w:rsidP="002A03FC">
            <w:pPr>
              <w:ind w:firstLine="0"/>
              <w:jc w:val="center"/>
            </w:pPr>
            <w:r w:rsidRPr="00E24AD9">
              <w:rPr>
                <w:rFonts w:cs="Times New Roman"/>
              </w:rPr>
              <w:t xml:space="preserve">3000 </w:t>
            </w:r>
            <w:r>
              <w:rPr>
                <w:rFonts w:cs="Times New Roman"/>
              </w:rPr>
              <w:t>K</w:t>
            </w:r>
            <w:r w:rsidRPr="00E24AD9">
              <w:rPr>
                <w:rFonts w:cs="Times New Roman"/>
              </w:rPr>
              <w:t>W</w:t>
            </w:r>
          </w:p>
        </w:tc>
        <w:tc>
          <w:tcPr>
            <w:tcW w:w="1669" w:type="dxa"/>
            <w:shd w:val="clear" w:color="auto" w:fill="D9E2F3" w:themeFill="accent1" w:themeFillTint="33"/>
          </w:tcPr>
          <w:p w14:paraId="676C71C6" w14:textId="0422B1F9" w:rsidR="002A03FC" w:rsidRDefault="002A03FC" w:rsidP="002A03FC">
            <w:pPr>
              <w:ind w:firstLine="0"/>
              <w:jc w:val="center"/>
            </w:pPr>
            <w:r w:rsidRPr="00E24AD9">
              <w:rPr>
                <w:rFonts w:cs="Times New Roman"/>
              </w:rPr>
              <w:t>3</w:t>
            </w:r>
          </w:p>
        </w:tc>
        <w:tc>
          <w:tcPr>
            <w:tcW w:w="1108" w:type="dxa"/>
            <w:shd w:val="clear" w:color="auto" w:fill="D9E2F3" w:themeFill="accent1" w:themeFillTint="33"/>
          </w:tcPr>
          <w:p w14:paraId="4655B71C" w14:textId="42125E1F" w:rsidR="002A03FC" w:rsidRPr="002A03FC" w:rsidRDefault="002A03FC" w:rsidP="002A03FC">
            <w:pPr>
              <w:ind w:firstLine="0"/>
              <w:jc w:val="center"/>
              <w:rPr>
                <w:highlight w:val="cyan"/>
              </w:rPr>
            </w:pPr>
            <w:r w:rsidRPr="002A03FC">
              <w:rPr>
                <w:rFonts w:cs="Times New Roman"/>
                <w:highlight w:val="cyan"/>
              </w:rPr>
              <w:t>1000 W</w:t>
            </w:r>
          </w:p>
        </w:tc>
        <w:tc>
          <w:tcPr>
            <w:tcW w:w="1415" w:type="dxa"/>
            <w:shd w:val="clear" w:color="auto" w:fill="D9E2F3" w:themeFill="accent1" w:themeFillTint="33"/>
          </w:tcPr>
          <w:p w14:paraId="615E8283" w14:textId="55B19BBC" w:rsidR="002A03FC" w:rsidRDefault="002A03FC" w:rsidP="002A03FC">
            <w:pPr>
              <w:ind w:firstLine="0"/>
              <w:jc w:val="center"/>
            </w:pPr>
            <w:r w:rsidRPr="00E24AD9">
              <w:rPr>
                <w:rFonts w:cs="Times New Roman"/>
              </w:rPr>
              <w:t>3º</w:t>
            </w:r>
          </w:p>
        </w:tc>
      </w:tr>
      <w:tr w:rsidR="002A03FC" w14:paraId="4E5B079A" w14:textId="77777777" w:rsidTr="002A03FC">
        <w:tc>
          <w:tcPr>
            <w:tcW w:w="1368" w:type="dxa"/>
            <w:shd w:val="clear" w:color="auto" w:fill="FFF2CC" w:themeFill="accent4" w:themeFillTint="33"/>
          </w:tcPr>
          <w:p w14:paraId="0475F3CB" w14:textId="19B05849" w:rsidR="002A03FC" w:rsidRPr="002A03FC" w:rsidRDefault="002A03FC" w:rsidP="002A03FC">
            <w:pPr>
              <w:ind w:firstLine="0"/>
              <w:jc w:val="center"/>
              <w:rPr>
                <w:rFonts w:cs="Times New Roman"/>
              </w:rPr>
            </w:pPr>
            <w:r w:rsidRPr="00E24AD9">
              <w:rPr>
                <w:rFonts w:cs="Times New Roman"/>
              </w:rPr>
              <w:t>1</w:t>
            </w:r>
          </w:p>
        </w:tc>
        <w:tc>
          <w:tcPr>
            <w:tcW w:w="1381" w:type="dxa"/>
            <w:shd w:val="clear" w:color="auto" w:fill="FFF2CC" w:themeFill="accent4" w:themeFillTint="33"/>
          </w:tcPr>
          <w:p w14:paraId="3C166A7F" w14:textId="1D37ABF5"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43005A00" w14:textId="7BCC9BC2" w:rsidR="002A03FC" w:rsidRPr="002A03FC" w:rsidRDefault="002A03FC" w:rsidP="002A03FC">
            <w:pPr>
              <w:ind w:firstLine="0"/>
              <w:jc w:val="center"/>
              <w:rPr>
                <w:rFonts w:cs="Times New Roman"/>
              </w:rPr>
            </w:pPr>
            <w:r w:rsidRPr="00E24AD9">
              <w:rPr>
                <w:rFonts w:cs="Times New Roman"/>
              </w:rPr>
              <w:t xml:space="preserve">4100 </w:t>
            </w:r>
            <w:r>
              <w:rPr>
                <w:rFonts w:cs="Times New Roman"/>
              </w:rPr>
              <w:t>K</w:t>
            </w:r>
            <w:r w:rsidRPr="00E24AD9">
              <w:rPr>
                <w:rFonts w:cs="Times New Roman"/>
              </w:rPr>
              <w:t>W</w:t>
            </w:r>
          </w:p>
        </w:tc>
        <w:tc>
          <w:tcPr>
            <w:tcW w:w="1669" w:type="dxa"/>
            <w:shd w:val="clear" w:color="auto" w:fill="FFF2CC" w:themeFill="accent4" w:themeFillTint="33"/>
          </w:tcPr>
          <w:p w14:paraId="7F8994AD" w14:textId="738065CC"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5C19B984" w14:textId="1FCE3AEC" w:rsidR="002A03FC" w:rsidRPr="002A03FC" w:rsidRDefault="002A03FC" w:rsidP="002A03FC">
            <w:pPr>
              <w:ind w:firstLine="0"/>
              <w:jc w:val="center"/>
              <w:rPr>
                <w:rFonts w:cs="Times New Roman"/>
                <w:highlight w:val="yellow"/>
              </w:rPr>
            </w:pPr>
            <w:r w:rsidRPr="002A03FC">
              <w:rPr>
                <w:rFonts w:cs="Times New Roman"/>
                <w:highlight w:val="yellow"/>
              </w:rPr>
              <w:t>1366 W</w:t>
            </w:r>
          </w:p>
        </w:tc>
        <w:tc>
          <w:tcPr>
            <w:tcW w:w="1415" w:type="dxa"/>
            <w:shd w:val="clear" w:color="auto" w:fill="FFF2CC" w:themeFill="accent4" w:themeFillTint="33"/>
          </w:tcPr>
          <w:p w14:paraId="61EEE2C7" w14:textId="45B7344B" w:rsidR="002A03FC" w:rsidRPr="002A03FC" w:rsidRDefault="002A03FC" w:rsidP="002A03FC">
            <w:pPr>
              <w:ind w:firstLine="0"/>
              <w:jc w:val="center"/>
              <w:rPr>
                <w:rFonts w:cs="Times New Roman"/>
              </w:rPr>
            </w:pPr>
            <w:r w:rsidRPr="00E24AD9">
              <w:rPr>
                <w:rFonts w:cs="Times New Roman"/>
              </w:rPr>
              <w:t>1º</w:t>
            </w:r>
          </w:p>
        </w:tc>
      </w:tr>
      <w:tr w:rsidR="002A03FC" w14:paraId="6E741648" w14:textId="77777777" w:rsidTr="002A03FC">
        <w:tc>
          <w:tcPr>
            <w:tcW w:w="1368" w:type="dxa"/>
            <w:shd w:val="clear" w:color="auto" w:fill="FFF2CC" w:themeFill="accent4" w:themeFillTint="33"/>
          </w:tcPr>
          <w:p w14:paraId="33663FC5" w14:textId="205E02CE" w:rsidR="002A03FC" w:rsidRPr="002A03FC" w:rsidRDefault="002A03FC" w:rsidP="002A03FC">
            <w:pPr>
              <w:ind w:firstLine="0"/>
              <w:jc w:val="center"/>
              <w:rPr>
                <w:rFonts w:cs="Times New Roman"/>
              </w:rPr>
            </w:pPr>
            <w:r w:rsidRPr="00E24AD9">
              <w:rPr>
                <w:rFonts w:cs="Times New Roman"/>
              </w:rPr>
              <w:lastRenderedPageBreak/>
              <w:t>2</w:t>
            </w:r>
          </w:p>
        </w:tc>
        <w:tc>
          <w:tcPr>
            <w:tcW w:w="1381" w:type="dxa"/>
            <w:shd w:val="clear" w:color="auto" w:fill="FFF2CC" w:themeFill="accent4" w:themeFillTint="33"/>
          </w:tcPr>
          <w:p w14:paraId="74A92601" w14:textId="519E5F58"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1823F278" w14:textId="43BC89E3" w:rsidR="002A03FC" w:rsidRPr="002A03FC" w:rsidRDefault="002A03FC" w:rsidP="002A03FC">
            <w:pPr>
              <w:ind w:firstLine="0"/>
              <w:jc w:val="center"/>
              <w:rPr>
                <w:rFonts w:cs="Times New Roman"/>
              </w:rPr>
            </w:pPr>
            <w:r w:rsidRPr="00E24AD9">
              <w:rPr>
                <w:rFonts w:cs="Times New Roman"/>
              </w:rPr>
              <w:t xml:space="preserve">3200 </w:t>
            </w:r>
            <w:r>
              <w:rPr>
                <w:rFonts w:cs="Times New Roman"/>
              </w:rPr>
              <w:t>K</w:t>
            </w:r>
            <w:r w:rsidRPr="00E24AD9">
              <w:rPr>
                <w:rFonts w:cs="Times New Roman"/>
              </w:rPr>
              <w:t>W</w:t>
            </w:r>
          </w:p>
        </w:tc>
        <w:tc>
          <w:tcPr>
            <w:tcW w:w="1669" w:type="dxa"/>
            <w:shd w:val="clear" w:color="auto" w:fill="FFF2CC" w:themeFill="accent4" w:themeFillTint="33"/>
          </w:tcPr>
          <w:p w14:paraId="3619B40B" w14:textId="330297EA"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131CEAA8" w14:textId="058ACCAB" w:rsidR="002A03FC" w:rsidRPr="002A03FC" w:rsidRDefault="002A03FC" w:rsidP="002A03FC">
            <w:pPr>
              <w:ind w:firstLine="0"/>
              <w:jc w:val="center"/>
              <w:rPr>
                <w:rFonts w:cs="Times New Roman"/>
                <w:highlight w:val="yellow"/>
              </w:rPr>
            </w:pPr>
            <w:r w:rsidRPr="002A03FC">
              <w:rPr>
                <w:rFonts w:cs="Times New Roman"/>
                <w:highlight w:val="yellow"/>
              </w:rPr>
              <w:t>1066 W</w:t>
            </w:r>
          </w:p>
        </w:tc>
        <w:tc>
          <w:tcPr>
            <w:tcW w:w="1415" w:type="dxa"/>
            <w:shd w:val="clear" w:color="auto" w:fill="FFF2CC" w:themeFill="accent4" w:themeFillTint="33"/>
          </w:tcPr>
          <w:p w14:paraId="5762EEA5" w14:textId="38DA7BBC" w:rsidR="002A03FC" w:rsidRPr="002A03FC" w:rsidRDefault="002A03FC" w:rsidP="002A03FC">
            <w:pPr>
              <w:ind w:firstLine="0"/>
              <w:jc w:val="center"/>
              <w:rPr>
                <w:rFonts w:cs="Times New Roman"/>
              </w:rPr>
            </w:pPr>
            <w:r w:rsidRPr="00E24AD9">
              <w:rPr>
                <w:rFonts w:cs="Times New Roman"/>
              </w:rPr>
              <w:t>3º</w:t>
            </w:r>
          </w:p>
        </w:tc>
      </w:tr>
      <w:tr w:rsidR="002A03FC" w14:paraId="38CE8939" w14:textId="77777777" w:rsidTr="002A03FC">
        <w:tc>
          <w:tcPr>
            <w:tcW w:w="1368" w:type="dxa"/>
            <w:shd w:val="clear" w:color="auto" w:fill="FFF2CC" w:themeFill="accent4" w:themeFillTint="33"/>
          </w:tcPr>
          <w:p w14:paraId="453F613B" w14:textId="30C9BD4E" w:rsidR="002A03FC" w:rsidRPr="002A03FC" w:rsidRDefault="002A03FC" w:rsidP="002A03FC">
            <w:pPr>
              <w:ind w:firstLine="0"/>
              <w:jc w:val="center"/>
              <w:rPr>
                <w:rFonts w:cs="Times New Roman"/>
              </w:rPr>
            </w:pPr>
            <w:r w:rsidRPr="00E24AD9">
              <w:rPr>
                <w:rFonts w:cs="Times New Roman"/>
              </w:rPr>
              <w:t>3</w:t>
            </w:r>
          </w:p>
        </w:tc>
        <w:tc>
          <w:tcPr>
            <w:tcW w:w="1381" w:type="dxa"/>
            <w:shd w:val="clear" w:color="auto" w:fill="FFF2CC" w:themeFill="accent4" w:themeFillTint="33"/>
          </w:tcPr>
          <w:p w14:paraId="2B81F8FD" w14:textId="4670234A" w:rsidR="002A03FC" w:rsidRPr="002A03FC" w:rsidRDefault="002A03FC" w:rsidP="002A03FC">
            <w:pPr>
              <w:ind w:firstLine="0"/>
              <w:jc w:val="center"/>
              <w:rPr>
                <w:rFonts w:cs="Times New Roman"/>
              </w:rPr>
            </w:pPr>
            <w:r w:rsidRPr="00E24AD9">
              <w:rPr>
                <w:rFonts w:cs="Times New Roman"/>
              </w:rPr>
              <w:t>2 de enero</w:t>
            </w:r>
          </w:p>
        </w:tc>
        <w:tc>
          <w:tcPr>
            <w:tcW w:w="1981" w:type="dxa"/>
            <w:shd w:val="clear" w:color="auto" w:fill="FFF2CC" w:themeFill="accent4" w:themeFillTint="33"/>
          </w:tcPr>
          <w:p w14:paraId="3439D29C" w14:textId="5706B26F" w:rsidR="002A03FC" w:rsidRPr="002A03FC" w:rsidRDefault="002A03FC" w:rsidP="002A03FC">
            <w:pPr>
              <w:ind w:firstLine="0"/>
              <w:jc w:val="center"/>
              <w:rPr>
                <w:rFonts w:cs="Times New Roman"/>
              </w:rPr>
            </w:pPr>
            <w:r w:rsidRPr="00E24AD9">
              <w:rPr>
                <w:rFonts w:cs="Times New Roman"/>
              </w:rPr>
              <w:t xml:space="preserve">4000 </w:t>
            </w:r>
            <w:r>
              <w:rPr>
                <w:rFonts w:cs="Times New Roman"/>
              </w:rPr>
              <w:t>K</w:t>
            </w:r>
            <w:r w:rsidRPr="00E24AD9">
              <w:rPr>
                <w:rFonts w:cs="Times New Roman"/>
              </w:rPr>
              <w:t>W</w:t>
            </w:r>
          </w:p>
        </w:tc>
        <w:tc>
          <w:tcPr>
            <w:tcW w:w="1669" w:type="dxa"/>
            <w:shd w:val="clear" w:color="auto" w:fill="FFF2CC" w:themeFill="accent4" w:themeFillTint="33"/>
          </w:tcPr>
          <w:p w14:paraId="29517634" w14:textId="36F84363" w:rsidR="002A03FC" w:rsidRPr="002A03FC" w:rsidRDefault="002A03FC" w:rsidP="002A03FC">
            <w:pPr>
              <w:ind w:firstLine="0"/>
              <w:jc w:val="center"/>
              <w:rPr>
                <w:rFonts w:cs="Times New Roman"/>
              </w:rPr>
            </w:pPr>
            <w:r w:rsidRPr="00E24AD9">
              <w:rPr>
                <w:rFonts w:cs="Times New Roman"/>
              </w:rPr>
              <w:t>3</w:t>
            </w:r>
          </w:p>
        </w:tc>
        <w:tc>
          <w:tcPr>
            <w:tcW w:w="1108" w:type="dxa"/>
            <w:shd w:val="clear" w:color="auto" w:fill="FFF2CC" w:themeFill="accent4" w:themeFillTint="33"/>
          </w:tcPr>
          <w:p w14:paraId="35305FF7" w14:textId="6D3DF87D" w:rsidR="002A03FC" w:rsidRPr="002A03FC" w:rsidRDefault="002A03FC" w:rsidP="002A03FC">
            <w:pPr>
              <w:ind w:firstLine="0"/>
              <w:jc w:val="center"/>
              <w:rPr>
                <w:rFonts w:cs="Times New Roman"/>
                <w:highlight w:val="yellow"/>
              </w:rPr>
            </w:pPr>
            <w:r w:rsidRPr="002A03FC">
              <w:rPr>
                <w:rFonts w:cs="Times New Roman"/>
                <w:highlight w:val="yellow"/>
              </w:rPr>
              <w:t>1333 W</w:t>
            </w:r>
          </w:p>
        </w:tc>
        <w:tc>
          <w:tcPr>
            <w:tcW w:w="1415" w:type="dxa"/>
            <w:shd w:val="clear" w:color="auto" w:fill="FFF2CC" w:themeFill="accent4" w:themeFillTint="33"/>
          </w:tcPr>
          <w:p w14:paraId="1BDE4D9D" w14:textId="7D72D735" w:rsidR="002A03FC" w:rsidRPr="002A03FC" w:rsidRDefault="002A03FC" w:rsidP="002A03FC">
            <w:pPr>
              <w:keepNext/>
              <w:ind w:firstLine="0"/>
              <w:jc w:val="center"/>
              <w:rPr>
                <w:rFonts w:cs="Times New Roman"/>
              </w:rPr>
            </w:pPr>
            <w:r w:rsidRPr="00E24AD9">
              <w:rPr>
                <w:rFonts w:cs="Times New Roman"/>
              </w:rPr>
              <w:t>2º</w:t>
            </w:r>
          </w:p>
        </w:tc>
      </w:tr>
    </w:tbl>
    <w:p w14:paraId="40593C81" w14:textId="60CBAEFC" w:rsidR="0026775D" w:rsidRDefault="000E4C36" w:rsidP="00055B09">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4068C8E5" w14:textId="00F88593" w:rsidR="0026775D" w:rsidRDefault="0026775D" w:rsidP="0026775D">
      <w:pPr>
        <w:pStyle w:val="Standard"/>
        <w:numPr>
          <w:ilvl w:val="0"/>
          <w:numId w:val="11"/>
        </w:numPr>
      </w:pPr>
      <w:r>
        <w:t>Implementación de los patrones.</w:t>
      </w:r>
    </w:p>
    <w:p w14:paraId="27787DF9" w14:textId="34039585" w:rsidR="004715E5" w:rsidRDefault="00482BF9" w:rsidP="005B0D29">
      <w:r>
        <w:t>El origen de los datos proviene de los eventos simples “</w:t>
      </w:r>
      <w:proofErr w:type="spellStart"/>
      <w:r>
        <w:t>WindEvent</w:t>
      </w:r>
      <w:proofErr w:type="spellEnd"/>
      <w:r>
        <w:t>”. Estos eventos simples tienen 75 campos</w:t>
      </w:r>
      <w:r w:rsidR="00D37279">
        <w:t>. S</w:t>
      </w:r>
      <w:r>
        <w:t>in embargo</w:t>
      </w:r>
      <w:r w:rsidR="004715E5">
        <w:t>,</w:t>
      </w:r>
      <w:r>
        <w:t xml:space="preserve"> tal y como vemos en la </w:t>
      </w:r>
      <w:r w:rsidR="004715E5">
        <w:fldChar w:fldCharType="begin"/>
      </w:r>
      <w:r w:rsidR="004715E5">
        <w:instrText xml:space="preserve"> REF _Ref515272962 \h </w:instrText>
      </w:r>
      <w:r w:rsidR="004715E5">
        <w:fldChar w:fldCharType="separate"/>
      </w:r>
      <w:r w:rsidR="004715E5">
        <w:t xml:space="preserve">Ilustración </w:t>
      </w:r>
      <w:r w:rsidR="004715E5">
        <w:rPr>
          <w:noProof/>
        </w:rPr>
        <w:t>20</w:t>
      </w:r>
      <w:r w:rsidR="004715E5">
        <w:fldChar w:fldCharType="end"/>
      </w:r>
      <w:r w:rsidR="004715E5">
        <w:t xml:space="preserve"> </w:t>
      </w:r>
      <w:r>
        <w:t xml:space="preserve">solo utilizaremos el campo del viento, la potencia producida, la fecha de la lectura de datos y el </w:t>
      </w:r>
      <w:proofErr w:type="spellStart"/>
      <w:r>
        <w:t>System</w:t>
      </w:r>
      <w:proofErr w:type="spellEnd"/>
      <w:r>
        <w:t xml:space="preserve"> </w:t>
      </w:r>
      <w:proofErr w:type="spellStart"/>
      <w:r>
        <w:t>Number</w:t>
      </w:r>
      <w:proofErr w:type="spellEnd"/>
      <w:r>
        <w:t xml:space="preserve"> que es el identificador de cada aerogenerador.</w:t>
      </w:r>
    </w:p>
    <w:p w14:paraId="5404B5AF" w14:textId="77777777" w:rsidR="004715E5" w:rsidRDefault="00482BF9" w:rsidP="004715E5">
      <w:pPr>
        <w:pStyle w:val="Standard"/>
        <w:keepNext/>
        <w:jc w:val="center"/>
      </w:pPr>
      <w:r>
        <w:rPr>
          <w:noProof/>
        </w:rPr>
        <w:drawing>
          <wp:inline distT="0" distB="0" distL="0" distR="0" wp14:anchorId="6F6328F1" wp14:editId="4A26956B">
            <wp:extent cx="1647825" cy="1114425"/>
            <wp:effectExtent l="0" t="0" r="9525" b="9525"/>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47825" cy="1114425"/>
                    </a:xfrm>
                    <a:prstGeom prst="rect">
                      <a:avLst/>
                    </a:prstGeom>
                  </pic:spPr>
                </pic:pic>
              </a:graphicData>
            </a:graphic>
          </wp:inline>
        </w:drawing>
      </w:r>
    </w:p>
    <w:p w14:paraId="4CC5F977" w14:textId="7C89F2C9" w:rsidR="00482BF9" w:rsidRDefault="004715E5" w:rsidP="004715E5">
      <w:pPr>
        <w:pStyle w:val="Descripcin"/>
        <w:jc w:val="center"/>
      </w:pPr>
      <w:bookmarkStart w:id="175" w:name="_Ref515272962"/>
      <w:bookmarkStart w:id="176" w:name="_Toc515279930"/>
      <w:r>
        <w:t xml:space="preserve">Ilustración </w:t>
      </w:r>
      <w:r>
        <w:fldChar w:fldCharType="begin"/>
      </w:r>
      <w:r>
        <w:instrText xml:space="preserve"> SEQ Ilustración \* ARABIC </w:instrText>
      </w:r>
      <w:r>
        <w:fldChar w:fldCharType="separate"/>
      </w:r>
      <w:r w:rsidR="00207472">
        <w:rPr>
          <w:noProof/>
        </w:rPr>
        <w:t>23</w:t>
      </w:r>
      <w:r>
        <w:fldChar w:fldCharType="end"/>
      </w:r>
      <w:bookmarkEnd w:id="175"/>
      <w:r>
        <w:t xml:space="preserve">. Evento simple </w:t>
      </w:r>
      <w:proofErr w:type="spellStart"/>
      <w:r>
        <w:t>WindEvent</w:t>
      </w:r>
      <w:proofErr w:type="spellEnd"/>
      <w:r>
        <w:t>.</w:t>
      </w:r>
      <w:bookmarkEnd w:id="176"/>
    </w:p>
    <w:p w14:paraId="5929164B" w14:textId="27A936D8" w:rsidR="00055B09" w:rsidRDefault="00F26853" w:rsidP="005B0D29">
      <w:r>
        <w:t xml:space="preserve">Los patrones que hemos descrito </w:t>
      </w:r>
      <w:r w:rsidR="004715E5">
        <w:t>anteriormente</w:t>
      </w:r>
      <w:r>
        <w:t xml:space="preserve"> son el fruto de la combinación de varios scripts. Son los siguientes:</w:t>
      </w:r>
    </w:p>
    <w:p w14:paraId="225E03D4" w14:textId="0394AFB1" w:rsidR="00F26853" w:rsidRDefault="00F26853" w:rsidP="00F26853">
      <w:pPr>
        <w:pStyle w:val="Standard"/>
        <w:numPr>
          <w:ilvl w:val="1"/>
          <w:numId w:val="11"/>
        </w:numPr>
      </w:pPr>
      <w:r>
        <w:t>Productividad.</w:t>
      </w:r>
    </w:p>
    <w:p w14:paraId="0665DC89" w14:textId="1A7EA245" w:rsidR="005B0D29" w:rsidRDefault="00F26853" w:rsidP="005B0D29">
      <w:r>
        <w:t xml:space="preserve">Han hecho falta en total 5 patrones para lograr el análisis de lo descrito anteriormente. Se complementan los unos a los otros según el flujo de datos seleccionado en la cláusula “FROM”. </w:t>
      </w:r>
    </w:p>
    <w:p w14:paraId="375514E1" w14:textId="77777777" w:rsidR="005B0D29" w:rsidRDefault="00F26853" w:rsidP="005B0D29">
      <w:proofErr w:type="spellStart"/>
      <w:r w:rsidRPr="00482BF9">
        <w:rPr>
          <w:b/>
          <w:i/>
          <w:u w:val="single"/>
        </w:rPr>
        <w:lastRenderedPageBreak/>
        <w:t>RankingProd</w:t>
      </w:r>
      <w:proofErr w:type="spellEnd"/>
      <w:r w:rsidRPr="00482BF9">
        <w:rPr>
          <w:b/>
          <w:i/>
          <w:u w:val="single"/>
        </w:rPr>
        <w:t>.</w:t>
      </w:r>
      <w:r w:rsidR="00482BF9">
        <w:t xml:space="preserve"> Este patrón recoge una ventana temporal de un día completo de los eventos simples </w:t>
      </w:r>
      <w:proofErr w:type="spellStart"/>
      <w:r w:rsidR="00482BF9">
        <w:t>Wind</w:t>
      </w:r>
      <w:proofErr w:type="spellEnd"/>
      <w:r w:rsidR="00482BF9">
        <w:t xml:space="preserve"> Event</w:t>
      </w:r>
      <w:r w:rsidR="0092156E">
        <w:t xml:space="preserve"> tal y como vemos en la </w:t>
      </w:r>
      <w:r w:rsidR="004715E5">
        <w:fldChar w:fldCharType="begin"/>
      </w:r>
      <w:r w:rsidR="004715E5">
        <w:instrText xml:space="preserve"> REF _Ref515272973 \h </w:instrText>
      </w:r>
      <w:r w:rsidR="004715E5">
        <w:fldChar w:fldCharType="separate"/>
      </w:r>
      <w:r w:rsidR="004715E5">
        <w:t xml:space="preserve">Ilustración </w:t>
      </w:r>
      <w:r w:rsidR="004715E5">
        <w:rPr>
          <w:noProof/>
        </w:rPr>
        <w:t>21</w:t>
      </w:r>
      <w:r w:rsidR="004715E5">
        <w:fldChar w:fldCharType="end"/>
      </w:r>
      <w:r w:rsidR="00482BF9">
        <w:t xml:space="preserve">. Estos eventos complejos </w:t>
      </w:r>
      <w:proofErr w:type="spellStart"/>
      <w:r w:rsidR="00482BF9">
        <w:t>RankingProd</w:t>
      </w:r>
      <w:proofErr w:type="spellEnd"/>
      <w:r w:rsidR="00482BF9">
        <w:t xml:space="preserve"> son agrupados por identificador, de manera que diariamente desplegaremos un evento </w:t>
      </w:r>
      <w:proofErr w:type="spellStart"/>
      <w:r w:rsidR="00482BF9">
        <w:t>RankingProd</w:t>
      </w:r>
      <w:proofErr w:type="spellEnd"/>
      <w:r w:rsidR="00482BF9">
        <w:t xml:space="preserve"> por cada aerogenerador con las lecturas de la suma de todos sus diez </w:t>
      </w:r>
      <w:proofErr w:type="spellStart"/>
      <w:r w:rsidR="00482BF9">
        <w:t>minutales</w:t>
      </w:r>
      <w:proofErr w:type="spellEnd"/>
      <w:r w:rsidR="00482BF9">
        <w:t xml:space="preserve">, el número de diez </w:t>
      </w:r>
      <w:proofErr w:type="spellStart"/>
      <w:r w:rsidR="00482BF9">
        <w:t>minutales</w:t>
      </w:r>
      <w:proofErr w:type="spellEnd"/>
      <w:r w:rsidR="00482BF9">
        <w:t xml:space="preserve"> que se han recogido, el identificador del aerogenerador, la marca de tiempo del último evento que ha entrado en la ventana temporal, y la productividad, que es la suma de la potencia producida entre el número de eventos recogidos por cada aerogenerador</w:t>
      </w:r>
      <w:r w:rsidR="0092156E">
        <w:t xml:space="preserve">, es decir la media de la potencia producida. </w:t>
      </w:r>
    </w:p>
    <w:p w14:paraId="275E74AC" w14:textId="2BA01512" w:rsidR="0092156E" w:rsidRDefault="0092156E" w:rsidP="005B0D29">
      <w:r>
        <w:t xml:space="preserve">Es importante destacar, que al contrario que los patrones de rendimiento, aquí no tenemos en cuenta el viento que sopla ya que normalizamos el resto de las mediciones y solo nos fijamos en las transiciones del ranking. Finalmente decimos que despliegue estos eventos complejos en orden, formando un ranking diario donde el primer evento complejo </w:t>
      </w:r>
      <w:proofErr w:type="spellStart"/>
      <w:r>
        <w:t>RankingProd</w:t>
      </w:r>
      <w:proofErr w:type="spellEnd"/>
      <w:r>
        <w:t xml:space="preserve"> será el mejor, y el último será el peor.</w:t>
      </w:r>
    </w:p>
    <w:p w14:paraId="21897BDB" w14:textId="77777777" w:rsidR="0092156E" w:rsidRDefault="00F26853" w:rsidP="0092156E">
      <w:pPr>
        <w:pStyle w:val="Standard"/>
        <w:keepNext/>
        <w:spacing w:line="240" w:lineRule="auto"/>
        <w:jc w:val="center"/>
      </w:pPr>
      <w:r>
        <w:rPr>
          <w:noProof/>
        </w:rPr>
        <mc:AlternateContent>
          <mc:Choice Requires="wps">
            <w:drawing>
              <wp:inline distT="0" distB="0" distL="0" distR="0" wp14:anchorId="69AAFE1B" wp14:editId="148C8B47">
                <wp:extent cx="2845613" cy="1404620"/>
                <wp:effectExtent l="0" t="0" r="12065" b="10160"/>
                <wp:docPr id="2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5613" cy="1404620"/>
                        </a:xfrm>
                        <a:prstGeom prst="rect">
                          <a:avLst/>
                        </a:prstGeom>
                        <a:solidFill>
                          <a:srgbClr val="FFFFFF"/>
                        </a:solidFill>
                        <a:ln w="9525">
                          <a:solidFill>
                            <a:srgbClr val="000000"/>
                          </a:solidFill>
                          <a:miter lim="800000"/>
                          <a:headEnd/>
                          <a:tailEnd/>
                        </a:ln>
                      </wps:spPr>
                      <wps:txbx>
                        <w:txbxContent>
                          <w:p w14:paraId="5A506252" w14:textId="5FD9CACD" w:rsidR="00006A02" w:rsidRPr="00C82729" w:rsidRDefault="00006A02"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RankingProd")</w:t>
                            </w:r>
                          </w:p>
                          <w:p w14:paraId="4B917047" w14:textId="294F17CA"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r w:rsidRPr="00C82729">
                              <w:rPr>
                                <w:rFonts w:ascii="Consolas" w:hAnsi="Consolas"/>
                                <w:b/>
                                <w:sz w:val="16"/>
                                <w:szCs w:val="16"/>
                                <w:lang w:val="en-US"/>
                              </w:rPr>
                              <w:t>RankingProd</w:t>
                            </w:r>
                          </w:p>
                          <w:p w14:paraId="258D3859"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suma, </w:t>
                            </w:r>
                          </w:p>
                          <w:p w14:paraId="35B77F08"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systemNumber) as events,</w:t>
                            </w:r>
                          </w:p>
                          <w:p w14:paraId="5B91216F"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ystemNumber,</w:t>
                            </w:r>
                          </w:p>
                          <w:p w14:paraId="69BC7CC2"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systemNumber) as productividad</w:t>
                            </w:r>
                          </w:p>
                          <w:p w14:paraId="65CD8B9A" w14:textId="5E3D0111"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FROM  WindEvent.win:time_batch(</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006A02" w:rsidRPr="00A02440" w:rsidRDefault="00006A02"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GROUP BY systemNumber</w:t>
                            </w:r>
                          </w:p>
                          <w:p w14:paraId="6C189032" w14:textId="305E6192" w:rsidR="00006A02" w:rsidRPr="00C82729" w:rsidRDefault="00006A02"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r w:rsidRPr="00C82729">
                              <w:rPr>
                                <w:rFonts w:ascii="Consolas" w:hAnsi="Consolas"/>
                                <w:sz w:val="16"/>
                                <w:szCs w:val="16"/>
                                <w:lang w:val="en-US"/>
                              </w:rPr>
                              <w:t>productividad DESC;</w:t>
                            </w:r>
                          </w:p>
                        </w:txbxContent>
                      </wps:txbx>
                      <wps:bodyPr rot="0" vert="horz" wrap="square" lIns="91440" tIns="45720" rIns="91440" bIns="45720" anchor="t" anchorCtr="0">
                        <a:spAutoFit/>
                      </wps:bodyPr>
                    </wps:wsp>
                  </a:graphicData>
                </a:graphic>
              </wp:inline>
            </w:drawing>
          </mc:Choice>
          <mc:Fallback>
            <w:pict>
              <v:shape w14:anchorId="69AAFE1B" id="_x0000_s1031" type="#_x0000_t202" style="width:22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">
                <v:textbox style="mso-fit-shape-to-text:t">
                  <w:txbxContent>
                    <w:p w14:paraId="5A506252" w14:textId="5FD9CACD" w:rsidR="00006A02" w:rsidRPr="00C82729" w:rsidRDefault="00006A02" w:rsidP="00482BF9">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RankingProd")</w:t>
                      </w:r>
                    </w:p>
                    <w:p w14:paraId="4B917047" w14:textId="294F17CA"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INSERT INTO </w:t>
                      </w:r>
                      <w:r w:rsidRPr="00C82729">
                        <w:rPr>
                          <w:rFonts w:ascii="Consolas" w:hAnsi="Consolas"/>
                          <w:b/>
                          <w:sz w:val="16"/>
                          <w:szCs w:val="16"/>
                          <w:lang w:val="en-US"/>
                        </w:rPr>
                        <w:t>RankingProd</w:t>
                      </w:r>
                    </w:p>
                    <w:p w14:paraId="258D3859"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 xml:space="preserve">SELECT SUM(power) as suma, </w:t>
                      </w:r>
                    </w:p>
                    <w:p w14:paraId="35B77F08"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count(systemNumber) as events,</w:t>
                      </w:r>
                    </w:p>
                    <w:p w14:paraId="5B91216F"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ystemNumber,</w:t>
                      </w:r>
                    </w:p>
                    <w:p w14:paraId="69BC7CC2"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MAX(time) as time,</w:t>
                      </w:r>
                    </w:p>
                    <w:p w14:paraId="7F0B0BB8" w14:textId="77777777"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SUM(power)/count(systemNumber) as productividad</w:t>
                      </w:r>
                    </w:p>
                    <w:p w14:paraId="65CD8B9A" w14:textId="5E3D0111" w:rsidR="00006A02" w:rsidRPr="00F26853" w:rsidRDefault="00006A02" w:rsidP="00482BF9">
                      <w:pPr>
                        <w:spacing w:before="0" w:beforeAutospacing="0" w:line="240" w:lineRule="auto"/>
                        <w:ind w:firstLine="0"/>
                        <w:jc w:val="left"/>
                        <w:rPr>
                          <w:rFonts w:ascii="Consolas" w:hAnsi="Consolas"/>
                          <w:sz w:val="16"/>
                          <w:szCs w:val="16"/>
                          <w:lang w:val="en-US"/>
                        </w:rPr>
                      </w:pPr>
                      <w:r w:rsidRPr="00F26853">
                        <w:rPr>
                          <w:rFonts w:ascii="Consolas" w:hAnsi="Consolas"/>
                          <w:sz w:val="16"/>
                          <w:szCs w:val="16"/>
                          <w:lang w:val="en-US"/>
                        </w:rPr>
                        <w:t>FROM  WindEvent.win:time_batch(</w:t>
                      </w:r>
                      <w:r>
                        <w:rPr>
                          <w:rFonts w:ascii="Consolas" w:hAnsi="Consolas"/>
                          <w:sz w:val="16"/>
                          <w:szCs w:val="16"/>
                          <w:lang w:val="en-US"/>
                        </w:rPr>
                        <w:t>1</w:t>
                      </w:r>
                      <w:r w:rsidRPr="00F26853">
                        <w:rPr>
                          <w:rFonts w:ascii="Consolas" w:hAnsi="Consolas"/>
                          <w:sz w:val="16"/>
                          <w:szCs w:val="16"/>
                          <w:lang w:val="en-US"/>
                        </w:rPr>
                        <w:t xml:space="preserve"> </w:t>
                      </w:r>
                      <w:r>
                        <w:rPr>
                          <w:rFonts w:ascii="Consolas" w:hAnsi="Consolas"/>
                          <w:sz w:val="16"/>
                          <w:szCs w:val="16"/>
                          <w:lang w:val="en-US"/>
                        </w:rPr>
                        <w:t>day</w:t>
                      </w:r>
                      <w:r w:rsidRPr="00F26853">
                        <w:rPr>
                          <w:rFonts w:ascii="Consolas" w:hAnsi="Consolas"/>
                          <w:sz w:val="16"/>
                          <w:szCs w:val="16"/>
                          <w:lang w:val="en-US"/>
                        </w:rPr>
                        <w:t>) t</w:t>
                      </w:r>
                    </w:p>
                    <w:p w14:paraId="1971733B" w14:textId="77777777" w:rsidR="00006A02" w:rsidRPr="00A02440" w:rsidRDefault="00006A02"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GROUP BY systemNumber</w:t>
                      </w:r>
                    </w:p>
                    <w:p w14:paraId="6C189032" w14:textId="305E6192" w:rsidR="00006A02" w:rsidRPr="00C82729" w:rsidRDefault="00006A02" w:rsidP="00482BF9">
                      <w:pPr>
                        <w:spacing w:before="0" w:beforeAutospacing="0" w:line="240" w:lineRule="auto"/>
                        <w:ind w:firstLine="0"/>
                        <w:jc w:val="left"/>
                        <w:rPr>
                          <w:rFonts w:ascii="Consolas" w:hAnsi="Consolas"/>
                          <w:sz w:val="16"/>
                          <w:szCs w:val="16"/>
                          <w:lang w:val="en-US"/>
                        </w:rPr>
                      </w:pPr>
                      <w:r w:rsidRPr="00A02440">
                        <w:rPr>
                          <w:rFonts w:ascii="Consolas" w:hAnsi="Consolas"/>
                          <w:sz w:val="16"/>
                          <w:szCs w:val="16"/>
                          <w:lang w:val="en-US"/>
                        </w:rPr>
                        <w:t xml:space="preserve">ORDER BY </w:t>
                      </w:r>
                      <w:r w:rsidRPr="00C82729">
                        <w:rPr>
                          <w:rFonts w:ascii="Consolas" w:hAnsi="Consolas"/>
                          <w:sz w:val="16"/>
                          <w:szCs w:val="16"/>
                          <w:lang w:val="en-US"/>
                        </w:rPr>
                        <w:t>productividad DESC;</w:t>
                      </w:r>
                    </w:p>
                  </w:txbxContent>
                </v:textbox>
                <w10:anchorlock/>
              </v:shape>
            </w:pict>
          </mc:Fallback>
        </mc:AlternateContent>
      </w:r>
    </w:p>
    <w:p w14:paraId="17604B7D" w14:textId="3C9D0A92" w:rsidR="00F26853" w:rsidRDefault="0092156E" w:rsidP="0092156E">
      <w:pPr>
        <w:pStyle w:val="Descripcin"/>
        <w:jc w:val="center"/>
      </w:pPr>
      <w:bookmarkStart w:id="177" w:name="_Ref515272973"/>
      <w:bookmarkStart w:id="178" w:name="_Toc515279931"/>
      <w:r>
        <w:t xml:space="preserve">Ilustración </w:t>
      </w:r>
      <w:r>
        <w:fldChar w:fldCharType="begin"/>
      </w:r>
      <w:r>
        <w:instrText xml:space="preserve"> SEQ Ilustración \* ARABIC </w:instrText>
      </w:r>
      <w:r>
        <w:fldChar w:fldCharType="separate"/>
      </w:r>
      <w:r w:rsidR="00207472">
        <w:rPr>
          <w:noProof/>
        </w:rPr>
        <w:t>24</w:t>
      </w:r>
      <w:r>
        <w:fldChar w:fldCharType="end"/>
      </w:r>
      <w:bookmarkEnd w:id="177"/>
      <w:r>
        <w:t xml:space="preserve">. Versión 1.0 de </w:t>
      </w:r>
      <w:proofErr w:type="spellStart"/>
      <w:r>
        <w:t>RankingProd</w:t>
      </w:r>
      <w:proofErr w:type="spellEnd"/>
      <w:r>
        <w:t>.</w:t>
      </w:r>
      <w:bookmarkEnd w:id="178"/>
    </w:p>
    <w:p w14:paraId="70A3948C" w14:textId="77777777" w:rsidR="0092156E" w:rsidRDefault="0092156E" w:rsidP="0026775D">
      <w:pPr>
        <w:pStyle w:val="Standard"/>
      </w:pPr>
    </w:p>
    <w:p w14:paraId="686F84A7" w14:textId="1F46E689" w:rsidR="00054A2C" w:rsidRDefault="0092156E" w:rsidP="005B0D29">
      <w:proofErr w:type="spellStart"/>
      <w:r w:rsidRPr="00EF3B16">
        <w:rPr>
          <w:b/>
          <w:i/>
          <w:u w:val="single"/>
        </w:rPr>
        <w:t>CambioInicio</w:t>
      </w:r>
      <w:proofErr w:type="spellEnd"/>
      <w:r w:rsidRPr="00EF3B16">
        <w:rPr>
          <w:b/>
          <w:i/>
          <w:u w:val="single"/>
        </w:rPr>
        <w:t xml:space="preserve"> y </w:t>
      </w:r>
      <w:proofErr w:type="spellStart"/>
      <w:r w:rsidRPr="00EF3B16">
        <w:rPr>
          <w:b/>
          <w:i/>
          <w:u w:val="single"/>
        </w:rPr>
        <w:t>CambioSegundo</w:t>
      </w:r>
      <w:proofErr w:type="spellEnd"/>
      <w:r w:rsidRPr="00EF3B16">
        <w:rPr>
          <w:b/>
          <w:i/>
          <w:u w:val="single"/>
        </w:rPr>
        <w:t>.</w:t>
      </w:r>
      <w:r>
        <w:t xml:space="preserve"> Esta parte del patrón para detectar la productividad es una solución poco escalable, ya que no es amoldable para parques con distinto número de aerogeneradores.</w:t>
      </w:r>
      <w:r w:rsidR="009D197C">
        <w:t xml:space="preserve"> Debido a falta de tiempo en este sprint, y la dificultad del aprendizaje del lenguaje tuvimos que optar por esta solución y en un futuro idear un mecanismo para generar un patrón para cada parque.</w:t>
      </w:r>
      <w:r>
        <w:t xml:space="preserve"> </w:t>
      </w:r>
      <w:r w:rsidR="009D197C">
        <w:t xml:space="preserve">El número de líneas de este patrón varía según el número de aerogeneradores del parque, es decir un parque con 30 </w:t>
      </w:r>
      <w:proofErr w:type="spellStart"/>
      <w:r w:rsidR="009D197C">
        <w:t>aeros</w:t>
      </w:r>
      <w:proofErr w:type="spellEnd"/>
      <w:r w:rsidR="009D197C">
        <w:t xml:space="preserve">, necesita un </w:t>
      </w:r>
      <w:proofErr w:type="spellStart"/>
      <w:r w:rsidR="009D197C">
        <w:t>patron</w:t>
      </w:r>
      <w:proofErr w:type="spellEnd"/>
      <w:r w:rsidR="009D197C">
        <w:t xml:space="preserve"> “</w:t>
      </w:r>
      <w:proofErr w:type="spellStart"/>
      <w:r w:rsidR="009D197C">
        <w:t>CambioInicio</w:t>
      </w:r>
      <w:proofErr w:type="spellEnd"/>
      <w:r w:rsidR="009D197C">
        <w:t xml:space="preserve">” de 100 líneas de código aproximadamente. Podemos ver unos ejemplos suponiendo que el parque a analizar solo tiene 3 aerogeneradores, en la </w:t>
      </w:r>
      <w:r w:rsidR="004715E5">
        <w:fldChar w:fldCharType="begin"/>
      </w:r>
      <w:r w:rsidR="004715E5">
        <w:instrText xml:space="preserve"> REF _Ref515272982 \h </w:instrText>
      </w:r>
      <w:r w:rsidR="004715E5">
        <w:fldChar w:fldCharType="separate"/>
      </w:r>
      <w:r w:rsidR="004715E5">
        <w:t xml:space="preserve">Ilustración </w:t>
      </w:r>
      <w:r w:rsidR="004715E5">
        <w:rPr>
          <w:noProof/>
        </w:rPr>
        <w:t>22</w:t>
      </w:r>
      <w:r w:rsidR="004715E5">
        <w:fldChar w:fldCharType="end"/>
      </w:r>
      <w:r w:rsidR="004715E5">
        <w:t xml:space="preserve"> </w:t>
      </w:r>
      <w:proofErr w:type="spellStart"/>
      <w:r w:rsidR="009D197C">
        <w:t>y</w:t>
      </w:r>
      <w:proofErr w:type="spellEnd"/>
      <w:r w:rsidR="009D197C">
        <w:t xml:space="preserve"> </w:t>
      </w:r>
      <w:r w:rsidR="004715E5">
        <w:fldChar w:fldCharType="begin"/>
      </w:r>
      <w:r w:rsidR="004715E5">
        <w:instrText xml:space="preserve"> REF _Ref515272987 \h </w:instrText>
      </w:r>
      <w:r w:rsidR="004715E5">
        <w:fldChar w:fldCharType="separate"/>
      </w:r>
      <w:r w:rsidR="004715E5">
        <w:t xml:space="preserve">Ilustración </w:t>
      </w:r>
      <w:r w:rsidR="004715E5">
        <w:rPr>
          <w:noProof/>
        </w:rPr>
        <w:t>23</w:t>
      </w:r>
      <w:r w:rsidR="004715E5">
        <w:fldChar w:fldCharType="end"/>
      </w:r>
      <w:r w:rsidR="009D197C">
        <w:t>.</w:t>
      </w:r>
    </w:p>
    <w:p w14:paraId="57C6A963" w14:textId="11EF7CB6" w:rsidR="009D197C" w:rsidRDefault="009D197C" w:rsidP="0026775D">
      <w:pPr>
        <w:pStyle w:val="Standard"/>
      </w:pPr>
      <w:r>
        <w:t xml:space="preserve">Como vemos, este patrón captura 3 eventos </w:t>
      </w:r>
      <w:proofErr w:type="spellStart"/>
      <w:r>
        <w:t>RankingProd</w:t>
      </w:r>
      <w:proofErr w:type="spellEnd"/>
      <w:r>
        <w:t xml:space="preserve"> consecutivos con otros 3 tras pasar </w:t>
      </w:r>
      <w:r>
        <w:lastRenderedPageBreak/>
        <w:t xml:space="preserve">1 día. </w:t>
      </w:r>
    </w:p>
    <w:p w14:paraId="1D210AD4" w14:textId="77777777" w:rsidR="006B1463" w:rsidRDefault="0058529F" w:rsidP="006B1463">
      <w:pPr>
        <w:pStyle w:val="Standard"/>
        <w:keepNext/>
        <w:jc w:val="center"/>
      </w:pPr>
      <w:r>
        <w:rPr>
          <w:noProof/>
        </w:rPr>
        <mc:AlternateContent>
          <mc:Choice Requires="wps">
            <w:drawing>
              <wp:inline distT="0" distB="0" distL="0" distR="0" wp14:anchorId="57052D91" wp14:editId="102974D3">
                <wp:extent cx="3306471" cy="2333549"/>
                <wp:effectExtent l="0" t="0" r="27305" b="10160"/>
                <wp:docPr id="20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6471" cy="2333549"/>
                        </a:xfrm>
                        <a:prstGeom prst="rect">
                          <a:avLst/>
                        </a:prstGeom>
                        <a:solidFill>
                          <a:srgbClr val="FFFFFF"/>
                        </a:solidFill>
                        <a:ln w="9525">
                          <a:solidFill>
                            <a:srgbClr val="000000"/>
                          </a:solidFill>
                          <a:miter lim="800000"/>
                          <a:headEnd/>
                          <a:tailEnd/>
                        </a:ln>
                      </wps:spPr>
                      <wps:txbx>
                        <w:txbxContent>
                          <w:p w14:paraId="77F10ADA" w14:textId="77777777" w:rsidR="00006A02" w:rsidRPr="00C82729" w:rsidRDefault="00006A02"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CambioInicio")</w:t>
                            </w:r>
                          </w:p>
                          <w:p w14:paraId="753A4873"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INSERT INTO </w:t>
                            </w:r>
                            <w:r w:rsidRPr="00C82729">
                              <w:rPr>
                                <w:rFonts w:ascii="Consolas" w:hAnsi="Consolas"/>
                                <w:b/>
                                <w:sz w:val="16"/>
                                <w:szCs w:val="16"/>
                                <w:lang w:val="en-US"/>
                              </w:rPr>
                              <w:t>CambioInicio</w:t>
                            </w:r>
                          </w:p>
                          <w:p w14:paraId="57FA5C5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1.systemNumber,</w:t>
                            </w:r>
                          </w:p>
                          <w:p w14:paraId="3AB5331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2.systemNumber,</w:t>
                            </w:r>
                          </w:p>
                          <w:p w14:paraId="54770AF8"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w:t>
                            </w:r>
                          </w:p>
                          <w:p w14:paraId="75ECBCB5"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4.systemNumber, </w:t>
                            </w:r>
                          </w:p>
                          <w:p w14:paraId="16106C2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5.systemNumber, </w:t>
                            </w:r>
                          </w:p>
                          <w:p w14:paraId="0F130771"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6.systemNumber</w:t>
                            </w:r>
                          </w:p>
                          <w:p w14:paraId="68112EA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FROM PATTERN [ every  (a1 = RankingProd()-&gt;</w:t>
                            </w:r>
                          </w:p>
                          <w:p w14:paraId="763783C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2 = RankingProd() -&gt;</w:t>
                            </w:r>
                          </w:p>
                          <w:p w14:paraId="4AC72B3B"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3 = RankingProd() -&gt;timer:interval</w:t>
                            </w:r>
                            <w:r>
                              <w:rPr>
                                <w:rFonts w:ascii="Consolas" w:hAnsi="Consolas"/>
                                <w:sz w:val="16"/>
                                <w:szCs w:val="16"/>
                                <w:lang w:val="en-US"/>
                              </w:rPr>
                              <w:t>(1 day</w:t>
                            </w:r>
                            <w:r w:rsidRPr="0092156E">
                              <w:rPr>
                                <w:rFonts w:ascii="Consolas" w:hAnsi="Consolas"/>
                                <w:sz w:val="16"/>
                                <w:szCs w:val="16"/>
                                <w:lang w:val="en-US"/>
                              </w:rPr>
                              <w:t>) -&gt;</w:t>
                            </w:r>
                          </w:p>
                          <w:p w14:paraId="55D24A47"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4 = RankingProd() -&gt;</w:t>
                            </w:r>
                          </w:p>
                          <w:p w14:paraId="7F78697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5 = RankingProd() -&gt;</w:t>
                            </w:r>
                          </w:p>
                          <w:p w14:paraId="49722A95"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6 = RankingProd())</w:t>
                            </w:r>
                          </w:p>
                          <w:p w14:paraId="3BD86CD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WHERE (a1.systemNumber = a4.systemNumber AND </w:t>
                            </w:r>
                          </w:p>
                          <w:p w14:paraId="67E92F2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2.systemNumber=a5.systemNumber AND </w:t>
                            </w:r>
                          </w:p>
                          <w:p w14:paraId="77C40300"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a6.systemNumber)!=TRUE;</w:t>
                            </w:r>
                          </w:p>
                        </w:txbxContent>
                      </wps:txbx>
                      <wps:bodyPr rot="0" vert="horz" wrap="square" lIns="91440" tIns="45720" rIns="91440" bIns="45720" anchor="t" anchorCtr="0">
                        <a:noAutofit/>
                      </wps:bodyPr>
                    </wps:wsp>
                  </a:graphicData>
                </a:graphic>
              </wp:inline>
            </w:drawing>
          </mc:Choice>
          <mc:Fallback>
            <w:pict>
              <v:shape w14:anchorId="57052D91" id="_x0000_s1032" type="#_x0000_t202" style="width:260.35pt;height:18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">
                <v:textbox>
                  <w:txbxContent>
                    <w:p w14:paraId="77F10ADA" w14:textId="77777777" w:rsidR="00006A02" w:rsidRPr="00C82729" w:rsidRDefault="00006A02"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CambioInicio")</w:t>
                      </w:r>
                    </w:p>
                    <w:p w14:paraId="753A4873"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INSERT INTO </w:t>
                      </w:r>
                      <w:r w:rsidRPr="00C82729">
                        <w:rPr>
                          <w:rFonts w:ascii="Consolas" w:hAnsi="Consolas"/>
                          <w:b/>
                          <w:sz w:val="16"/>
                          <w:szCs w:val="16"/>
                          <w:lang w:val="en-US"/>
                        </w:rPr>
                        <w:t>CambioInicio</w:t>
                      </w:r>
                    </w:p>
                    <w:p w14:paraId="57FA5C5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SELECT a1.systemNumber,</w:t>
                      </w:r>
                    </w:p>
                    <w:p w14:paraId="3AB5331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2.systemNumber,</w:t>
                      </w:r>
                    </w:p>
                    <w:p w14:paraId="54770AF8"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w:t>
                      </w:r>
                    </w:p>
                    <w:p w14:paraId="75ECBCB5"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4.systemNumber, </w:t>
                      </w:r>
                    </w:p>
                    <w:p w14:paraId="16106C2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5.systemNumber, </w:t>
                      </w:r>
                    </w:p>
                    <w:p w14:paraId="0F130771"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6.systemNumber</w:t>
                      </w:r>
                    </w:p>
                    <w:p w14:paraId="68112EA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FROM PATTERN [ every  (a1 = RankingProd()-&gt;</w:t>
                      </w:r>
                    </w:p>
                    <w:p w14:paraId="763783C6"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2 = RankingProd() -&gt;</w:t>
                      </w:r>
                    </w:p>
                    <w:p w14:paraId="4AC72B3B"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3 = RankingProd() -&gt;timer:interval</w:t>
                      </w:r>
                      <w:r>
                        <w:rPr>
                          <w:rFonts w:ascii="Consolas" w:hAnsi="Consolas"/>
                          <w:sz w:val="16"/>
                          <w:szCs w:val="16"/>
                          <w:lang w:val="en-US"/>
                        </w:rPr>
                        <w:t>(1 day</w:t>
                      </w:r>
                      <w:r w:rsidRPr="0092156E">
                        <w:rPr>
                          <w:rFonts w:ascii="Consolas" w:hAnsi="Consolas"/>
                          <w:sz w:val="16"/>
                          <w:szCs w:val="16"/>
                          <w:lang w:val="en-US"/>
                        </w:rPr>
                        <w:t>) -&gt;</w:t>
                      </w:r>
                    </w:p>
                    <w:p w14:paraId="55D24A47"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4 = RankingProd() -&gt;</w:t>
                      </w:r>
                    </w:p>
                    <w:p w14:paraId="7F78697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5 = RankingProd() -&gt;</w:t>
                      </w:r>
                    </w:p>
                    <w:p w14:paraId="49722A95"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t>a6 = RankingProd())</w:t>
                      </w:r>
                    </w:p>
                    <w:p w14:paraId="3BD86CD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w:t>
                      </w:r>
                    </w:p>
                    <w:p w14:paraId="78D39432"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 xml:space="preserve">WHERE (a1.systemNumber = a4.systemNumber AND </w:t>
                      </w:r>
                    </w:p>
                    <w:p w14:paraId="67E92F2F"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 xml:space="preserve">a2.systemNumber=a5.systemNumber AND </w:t>
                      </w:r>
                    </w:p>
                    <w:p w14:paraId="77C40300" w14:textId="77777777" w:rsidR="00006A02" w:rsidRPr="0092156E" w:rsidRDefault="00006A02" w:rsidP="0058529F">
                      <w:pPr>
                        <w:spacing w:before="0" w:beforeAutospacing="0" w:line="240" w:lineRule="auto"/>
                        <w:ind w:firstLine="0"/>
                        <w:jc w:val="left"/>
                        <w:rPr>
                          <w:rFonts w:ascii="Consolas" w:hAnsi="Consolas"/>
                          <w:sz w:val="16"/>
                          <w:szCs w:val="16"/>
                          <w:lang w:val="en-US"/>
                        </w:rPr>
                      </w:pPr>
                      <w:r w:rsidRPr="0092156E">
                        <w:rPr>
                          <w:rFonts w:ascii="Consolas" w:hAnsi="Consolas"/>
                          <w:sz w:val="16"/>
                          <w:szCs w:val="16"/>
                          <w:lang w:val="en-US"/>
                        </w:rPr>
                        <w:tab/>
                      </w:r>
                      <w:r w:rsidRPr="0092156E">
                        <w:rPr>
                          <w:rFonts w:ascii="Consolas" w:hAnsi="Consolas"/>
                          <w:sz w:val="16"/>
                          <w:szCs w:val="16"/>
                          <w:lang w:val="en-US"/>
                        </w:rPr>
                        <w:tab/>
                        <w:t>a3.systemNumber=a6.systemNumber)!=TRUE;</w:t>
                      </w:r>
                    </w:p>
                  </w:txbxContent>
                </v:textbox>
                <w10:anchorlock/>
              </v:shape>
            </w:pict>
          </mc:Fallback>
        </mc:AlternateContent>
      </w:r>
    </w:p>
    <w:p w14:paraId="2B900525" w14:textId="53806891" w:rsidR="0058529F" w:rsidRDefault="006B1463" w:rsidP="006B1463">
      <w:pPr>
        <w:pStyle w:val="Descripcin"/>
        <w:jc w:val="center"/>
      </w:pPr>
      <w:bookmarkStart w:id="179" w:name="_Ref515272982"/>
      <w:bookmarkStart w:id="180" w:name="_Toc515279932"/>
      <w:r>
        <w:t xml:space="preserve">Ilustración </w:t>
      </w:r>
      <w:r>
        <w:fldChar w:fldCharType="begin"/>
      </w:r>
      <w:r>
        <w:instrText xml:space="preserve"> SEQ Ilustración \* ARABIC </w:instrText>
      </w:r>
      <w:r>
        <w:fldChar w:fldCharType="separate"/>
      </w:r>
      <w:r w:rsidR="00207472">
        <w:rPr>
          <w:noProof/>
        </w:rPr>
        <w:t>25</w:t>
      </w:r>
      <w:r>
        <w:fldChar w:fldCharType="end"/>
      </w:r>
      <w:bookmarkEnd w:id="179"/>
      <w:r>
        <w:t>.</w:t>
      </w:r>
      <w:r w:rsidRPr="00F9584E">
        <w:t xml:space="preserve">Versión 1.0 de </w:t>
      </w:r>
      <w:proofErr w:type="spellStart"/>
      <w:r>
        <w:t>CambioInicio</w:t>
      </w:r>
      <w:proofErr w:type="spellEnd"/>
      <w:r>
        <w:t>.</w:t>
      </w:r>
      <w:bookmarkEnd w:id="180"/>
    </w:p>
    <w:p w14:paraId="00025F46" w14:textId="77777777" w:rsidR="0058529F" w:rsidRDefault="0058529F" w:rsidP="0026775D">
      <w:pPr>
        <w:pStyle w:val="Standard"/>
      </w:pPr>
    </w:p>
    <w:p w14:paraId="1BAE8D8F" w14:textId="77777777" w:rsidR="006B1463" w:rsidRDefault="0058529F" w:rsidP="006B1463">
      <w:pPr>
        <w:pStyle w:val="Standard"/>
        <w:keepNext/>
        <w:jc w:val="center"/>
      </w:pPr>
      <w:r>
        <w:rPr>
          <w:noProof/>
        </w:rPr>
        <mc:AlternateContent>
          <mc:Choice Requires="wps">
            <w:drawing>
              <wp:inline distT="0" distB="0" distL="0" distR="0" wp14:anchorId="544A0C88" wp14:editId="1729E90A">
                <wp:extent cx="3313785" cy="2377440"/>
                <wp:effectExtent l="0" t="0" r="20320" b="22860"/>
                <wp:docPr id="2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3785" cy="2377440"/>
                        </a:xfrm>
                        <a:prstGeom prst="rect">
                          <a:avLst/>
                        </a:prstGeom>
                        <a:solidFill>
                          <a:srgbClr val="FFFFFF"/>
                        </a:solidFill>
                        <a:ln w="9525">
                          <a:solidFill>
                            <a:srgbClr val="000000"/>
                          </a:solidFill>
                          <a:miter lim="800000"/>
                          <a:headEnd/>
                          <a:tailEnd/>
                        </a:ln>
                      </wps:spPr>
                      <wps:txbx>
                        <w:txbxContent>
                          <w:p w14:paraId="6BB448B6" w14:textId="77777777" w:rsidR="00006A02" w:rsidRPr="00C82729" w:rsidRDefault="00006A02"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CambioSegundo")</w:t>
                            </w:r>
                          </w:p>
                          <w:p w14:paraId="7E564E19"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INSERT INTO </w:t>
                            </w:r>
                            <w:r w:rsidRPr="00C82729">
                              <w:rPr>
                                <w:rFonts w:ascii="Consolas" w:hAnsi="Consolas"/>
                                <w:b/>
                                <w:sz w:val="16"/>
                                <w:szCs w:val="16"/>
                                <w:lang w:val="en-US"/>
                              </w:rPr>
                              <w:t>CambioInicio</w:t>
                            </w:r>
                          </w:p>
                          <w:p w14:paraId="4FFF092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1.systemNumber,</w:t>
                            </w:r>
                          </w:p>
                          <w:p w14:paraId="060EB839"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2.systemNumber,</w:t>
                            </w:r>
                          </w:p>
                          <w:p w14:paraId="7DBE05C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3.systemNumber, </w:t>
                            </w:r>
                          </w:p>
                          <w:p w14:paraId="7DF05711"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4.systemNumber, </w:t>
                            </w:r>
                          </w:p>
                          <w:p w14:paraId="084914CD"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5.systemNumber, </w:t>
                            </w:r>
                          </w:p>
                          <w:p w14:paraId="76AFA60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6.systemNumber</w:t>
                            </w:r>
                          </w:p>
                          <w:p w14:paraId="4B82600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every  (a1 = RankingProd(a1.time.toMillisec()&gt;978314400000)-&gt;</w:t>
                            </w:r>
                          </w:p>
                          <w:p w14:paraId="63AA803F"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2 = RankingProd() -&gt;</w:t>
                            </w:r>
                          </w:p>
                          <w:p w14:paraId="1F06E853" w14:textId="7C126A1B"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3 = RankingProd() -&gt; timer:interval(</w:t>
                            </w:r>
                            <w:r>
                              <w:rPr>
                                <w:rFonts w:ascii="Consolas" w:hAnsi="Consolas"/>
                                <w:sz w:val="16"/>
                                <w:szCs w:val="16"/>
                                <w:lang w:val="en-US"/>
                              </w:rPr>
                              <w:t>1 day</w:t>
                            </w:r>
                            <w:r w:rsidRPr="0058529F">
                              <w:rPr>
                                <w:rFonts w:ascii="Consolas" w:hAnsi="Consolas"/>
                                <w:sz w:val="16"/>
                                <w:szCs w:val="16"/>
                                <w:lang w:val="en-US"/>
                              </w:rPr>
                              <w:t>)-&gt;</w:t>
                            </w:r>
                          </w:p>
                          <w:p w14:paraId="670B8028"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4 = RankingProd() -&gt;</w:t>
                            </w:r>
                          </w:p>
                          <w:p w14:paraId="3F406DBA"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5 = RankingProd() -&gt;</w:t>
                            </w:r>
                          </w:p>
                          <w:p w14:paraId="25BE4154"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6 = RankingProd())</w:t>
                            </w:r>
                          </w:p>
                          <w:p w14:paraId="0EDCF54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WHERE (a1.systemNumber = a4.systemNumber AND </w:t>
                            </w:r>
                          </w:p>
                          <w:p w14:paraId="2BDA716C"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2.systemNumber=a5.systemNumber AND </w:t>
                            </w:r>
                          </w:p>
                          <w:p w14:paraId="286EDE60" w14:textId="763E0549" w:rsidR="00006A02" w:rsidRPr="0092156E"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3.systemNumber=a6.systemNumber)!=TRUE;</w:t>
                            </w:r>
                          </w:p>
                        </w:txbxContent>
                      </wps:txbx>
                      <wps:bodyPr rot="0" vert="horz" wrap="square" lIns="91440" tIns="45720" rIns="91440" bIns="45720" anchor="t" anchorCtr="0">
                        <a:noAutofit/>
                      </wps:bodyPr>
                    </wps:wsp>
                  </a:graphicData>
                </a:graphic>
              </wp:inline>
            </w:drawing>
          </mc:Choice>
          <mc:Fallback>
            <w:pict>
              <v:shape w14:anchorId="544A0C88" id="_x0000_s1033" type="#_x0000_t202" style="width:260.95pt;height:18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">
                <v:textbox>
                  <w:txbxContent>
                    <w:p w14:paraId="6BB448B6" w14:textId="77777777" w:rsidR="00006A02" w:rsidRPr="00C82729" w:rsidRDefault="00006A02" w:rsidP="0058529F">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CambioSegundo")</w:t>
                      </w:r>
                    </w:p>
                    <w:p w14:paraId="7E564E19"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INSERT INTO </w:t>
                      </w:r>
                      <w:r w:rsidRPr="00C82729">
                        <w:rPr>
                          <w:rFonts w:ascii="Consolas" w:hAnsi="Consolas"/>
                          <w:b/>
                          <w:sz w:val="16"/>
                          <w:szCs w:val="16"/>
                          <w:lang w:val="en-US"/>
                        </w:rPr>
                        <w:t>CambioInicio</w:t>
                      </w:r>
                    </w:p>
                    <w:p w14:paraId="4FFF092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SELECT a1.systemNumber,</w:t>
                      </w:r>
                    </w:p>
                    <w:p w14:paraId="060EB839"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2.systemNumber,</w:t>
                      </w:r>
                    </w:p>
                    <w:p w14:paraId="7DBE05C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3.systemNumber, </w:t>
                      </w:r>
                    </w:p>
                    <w:p w14:paraId="7DF05711"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4.systemNumber, </w:t>
                      </w:r>
                    </w:p>
                    <w:p w14:paraId="084914CD"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5.systemNumber, </w:t>
                      </w:r>
                    </w:p>
                    <w:p w14:paraId="76AFA60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6.systemNumber</w:t>
                      </w:r>
                    </w:p>
                    <w:p w14:paraId="4B826005"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FROM PATTERN [every  (a1 = RankingProd(a1.time.toMillisec()&gt;978314400000)-&gt;</w:t>
                      </w:r>
                    </w:p>
                    <w:p w14:paraId="63AA803F"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2 = RankingProd() -&gt;</w:t>
                      </w:r>
                    </w:p>
                    <w:p w14:paraId="1F06E853" w14:textId="7C126A1B"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3 = RankingProd() -&gt; timer:interval(</w:t>
                      </w:r>
                      <w:r>
                        <w:rPr>
                          <w:rFonts w:ascii="Consolas" w:hAnsi="Consolas"/>
                          <w:sz w:val="16"/>
                          <w:szCs w:val="16"/>
                          <w:lang w:val="en-US"/>
                        </w:rPr>
                        <w:t>1 day</w:t>
                      </w:r>
                      <w:r w:rsidRPr="0058529F">
                        <w:rPr>
                          <w:rFonts w:ascii="Consolas" w:hAnsi="Consolas"/>
                          <w:sz w:val="16"/>
                          <w:szCs w:val="16"/>
                          <w:lang w:val="en-US"/>
                        </w:rPr>
                        <w:t>)-&gt;</w:t>
                      </w:r>
                    </w:p>
                    <w:p w14:paraId="670B8028"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4 = RankingProd() -&gt;</w:t>
                      </w:r>
                    </w:p>
                    <w:p w14:paraId="3F406DBA"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5 = RankingProd() -&gt;</w:t>
                      </w:r>
                    </w:p>
                    <w:p w14:paraId="25BE4154"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t>a6 = RankingProd())</w:t>
                      </w:r>
                    </w:p>
                    <w:p w14:paraId="0EDCF54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w:t>
                      </w:r>
                    </w:p>
                    <w:p w14:paraId="4DBB773E"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 xml:space="preserve">WHERE (a1.systemNumber = a4.systemNumber AND </w:t>
                      </w:r>
                    </w:p>
                    <w:p w14:paraId="2BDA716C" w14:textId="77777777" w:rsidR="00006A02" w:rsidRPr="0058529F"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 xml:space="preserve">a2.systemNumber=a5.systemNumber AND </w:t>
                      </w:r>
                    </w:p>
                    <w:p w14:paraId="286EDE60" w14:textId="763E0549" w:rsidR="00006A02" w:rsidRPr="0092156E" w:rsidRDefault="00006A02" w:rsidP="0058529F">
                      <w:pPr>
                        <w:spacing w:before="0" w:beforeAutospacing="0" w:line="240" w:lineRule="auto"/>
                        <w:ind w:firstLine="0"/>
                        <w:jc w:val="left"/>
                        <w:rPr>
                          <w:rFonts w:ascii="Consolas" w:hAnsi="Consolas"/>
                          <w:sz w:val="16"/>
                          <w:szCs w:val="16"/>
                          <w:lang w:val="en-US"/>
                        </w:rPr>
                      </w:pPr>
                      <w:r w:rsidRPr="0058529F">
                        <w:rPr>
                          <w:rFonts w:ascii="Consolas" w:hAnsi="Consolas"/>
                          <w:sz w:val="16"/>
                          <w:szCs w:val="16"/>
                          <w:lang w:val="en-US"/>
                        </w:rPr>
                        <w:tab/>
                      </w:r>
                      <w:r w:rsidRPr="0058529F">
                        <w:rPr>
                          <w:rFonts w:ascii="Consolas" w:hAnsi="Consolas"/>
                          <w:sz w:val="16"/>
                          <w:szCs w:val="16"/>
                          <w:lang w:val="en-US"/>
                        </w:rPr>
                        <w:tab/>
                        <w:t>a3.systemNumber=a6.systemNumber)!=TRUE;</w:t>
                      </w:r>
                    </w:p>
                  </w:txbxContent>
                </v:textbox>
                <w10:anchorlock/>
              </v:shape>
            </w:pict>
          </mc:Fallback>
        </mc:AlternateContent>
      </w:r>
    </w:p>
    <w:p w14:paraId="302C271D" w14:textId="38A3CF3B" w:rsidR="0058529F" w:rsidRDefault="006B1463" w:rsidP="006B1463">
      <w:pPr>
        <w:pStyle w:val="Descripcin"/>
        <w:jc w:val="center"/>
      </w:pPr>
      <w:bookmarkStart w:id="181" w:name="_Ref515272987"/>
      <w:bookmarkStart w:id="182" w:name="_Toc515279933"/>
      <w:r>
        <w:t xml:space="preserve">Ilustración </w:t>
      </w:r>
      <w:r>
        <w:fldChar w:fldCharType="begin"/>
      </w:r>
      <w:r>
        <w:instrText xml:space="preserve"> SEQ Ilustración \* ARABIC </w:instrText>
      </w:r>
      <w:r>
        <w:fldChar w:fldCharType="separate"/>
      </w:r>
      <w:r w:rsidR="00207472">
        <w:rPr>
          <w:noProof/>
        </w:rPr>
        <w:t>26</w:t>
      </w:r>
      <w:r>
        <w:fldChar w:fldCharType="end"/>
      </w:r>
      <w:bookmarkEnd w:id="181"/>
      <w:r>
        <w:t xml:space="preserve">. </w:t>
      </w:r>
      <w:r w:rsidRPr="000E5B05">
        <w:t>Versión 1.0 de</w:t>
      </w:r>
      <w:r>
        <w:t xml:space="preserve"> </w:t>
      </w:r>
      <w:proofErr w:type="spellStart"/>
      <w:r>
        <w:t>CambioSegundo</w:t>
      </w:r>
      <w:proofErr w:type="spellEnd"/>
      <w:r>
        <w:t>.</w:t>
      </w:r>
      <w:bookmarkEnd w:id="182"/>
    </w:p>
    <w:p w14:paraId="4C667979" w14:textId="29084672" w:rsidR="009D197C" w:rsidRDefault="009D197C" w:rsidP="00303305">
      <w:r>
        <w:t xml:space="preserve">En </w:t>
      </w:r>
      <w:r w:rsidR="00303305">
        <w:t>otras palabras</w:t>
      </w:r>
      <w:r>
        <w:t xml:space="preserve">, cogemos </w:t>
      </w:r>
      <w:r w:rsidR="00303305">
        <w:t>los rankings</w:t>
      </w:r>
      <w:r>
        <w:t xml:space="preserve"> de dos días consecutivos y comparamos si ha habido algún cambio</w:t>
      </w:r>
      <w:r w:rsidR="0058529F">
        <w:t xml:space="preserve">. Si sólo tenemos </w:t>
      </w:r>
      <w:proofErr w:type="spellStart"/>
      <w:r w:rsidR="00303305">
        <w:t>CambioInicio</w:t>
      </w:r>
      <w:proofErr w:type="spellEnd"/>
      <w:r w:rsidR="00303305">
        <w:t xml:space="preserve"> </w:t>
      </w:r>
      <w:r w:rsidR="0058529F">
        <w:t xml:space="preserve">funcionando no comparará todos los días consecutivos por ello es necesario </w:t>
      </w:r>
      <w:proofErr w:type="spellStart"/>
      <w:r w:rsidR="0058529F">
        <w:t>CambioSegundo</w:t>
      </w:r>
      <w:proofErr w:type="spellEnd"/>
      <w:r w:rsidR="00303305">
        <w:t xml:space="preserve">, </w:t>
      </w:r>
      <w:r w:rsidR="0058529F">
        <w:t xml:space="preserve">para analizar todos y cada uno de ellos. Podemos ver en la </w:t>
      </w:r>
      <w:r w:rsidR="004715E5">
        <w:fldChar w:fldCharType="begin"/>
      </w:r>
      <w:r w:rsidR="004715E5">
        <w:instrText xml:space="preserve"> REF _Ref515273022 \h </w:instrText>
      </w:r>
      <w:r w:rsidR="004715E5">
        <w:fldChar w:fldCharType="separate"/>
      </w:r>
      <w:r w:rsidR="004715E5">
        <w:t xml:space="preserve">Ilustración </w:t>
      </w:r>
      <w:r w:rsidR="004715E5">
        <w:rPr>
          <w:noProof/>
        </w:rPr>
        <w:t>24</w:t>
      </w:r>
      <w:r w:rsidR="004715E5">
        <w:fldChar w:fldCharType="end"/>
      </w:r>
      <w:r w:rsidR="0058529F">
        <w:t xml:space="preserve">, un ejemplo de los eventos complejos </w:t>
      </w:r>
      <w:proofErr w:type="spellStart"/>
      <w:r w:rsidR="0058529F">
        <w:t>RankingProd</w:t>
      </w:r>
      <w:proofErr w:type="spellEnd"/>
      <w:r w:rsidR="0058529F">
        <w:t xml:space="preserve"> que son capturados por cada patrón.</w:t>
      </w:r>
      <w:r w:rsidR="00303305">
        <w:t xml:space="preserve"> Para hacer ello, lo único que deberemos de hacer es declarar en </w:t>
      </w:r>
      <w:proofErr w:type="spellStart"/>
      <w:r w:rsidR="00303305">
        <w:t>CambioSegundo</w:t>
      </w:r>
      <w:proofErr w:type="spellEnd"/>
      <w:r w:rsidR="00303305">
        <w:t xml:space="preserve"> una condición </w:t>
      </w:r>
      <w:r w:rsidR="00EF3B16">
        <w:t>que evite coger el primer ranking que se da.</w:t>
      </w:r>
    </w:p>
    <w:p w14:paraId="01C9900D" w14:textId="77777777" w:rsidR="004715E5" w:rsidRDefault="00303305" w:rsidP="004715E5">
      <w:pPr>
        <w:pStyle w:val="Standard"/>
        <w:keepNext/>
        <w:jc w:val="center"/>
      </w:pPr>
      <w:r>
        <w:rPr>
          <w:noProof/>
        </w:rPr>
        <w:lastRenderedPageBreak/>
        <w:drawing>
          <wp:inline distT="0" distB="0" distL="0" distR="0" wp14:anchorId="6F911CD5" wp14:editId="144424C7">
            <wp:extent cx="4967020" cy="1566926"/>
            <wp:effectExtent l="19050" t="19050" r="24130" b="14605"/>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83688" cy="1572184"/>
                    </a:xfrm>
                    <a:prstGeom prst="rect">
                      <a:avLst/>
                    </a:prstGeom>
                    <a:ln>
                      <a:solidFill>
                        <a:schemeClr val="tx1"/>
                      </a:solidFill>
                    </a:ln>
                  </pic:spPr>
                </pic:pic>
              </a:graphicData>
            </a:graphic>
          </wp:inline>
        </w:drawing>
      </w:r>
    </w:p>
    <w:p w14:paraId="0A05D9C1" w14:textId="52DC3BB2" w:rsidR="0058529F" w:rsidRDefault="004715E5" w:rsidP="004715E5">
      <w:pPr>
        <w:pStyle w:val="Descripcin"/>
        <w:jc w:val="center"/>
      </w:pPr>
      <w:bookmarkStart w:id="183" w:name="_Ref515273022"/>
      <w:bookmarkStart w:id="184" w:name="_Toc515279934"/>
      <w:r>
        <w:t xml:space="preserve">Ilustración </w:t>
      </w:r>
      <w:r>
        <w:fldChar w:fldCharType="begin"/>
      </w:r>
      <w:r>
        <w:instrText xml:space="preserve"> SEQ Ilustración \* ARABIC </w:instrText>
      </w:r>
      <w:r>
        <w:fldChar w:fldCharType="separate"/>
      </w:r>
      <w:r w:rsidR="00207472">
        <w:rPr>
          <w:noProof/>
        </w:rPr>
        <w:t>27</w:t>
      </w:r>
      <w:r>
        <w:fldChar w:fldCharType="end"/>
      </w:r>
      <w:bookmarkEnd w:id="183"/>
      <w:r>
        <w:t xml:space="preserve">. Ejemplo de </w:t>
      </w:r>
      <w:proofErr w:type="spellStart"/>
      <w:r>
        <w:t>utilizanción</w:t>
      </w:r>
      <w:proofErr w:type="spellEnd"/>
      <w:r>
        <w:t xml:space="preserve"> de </w:t>
      </w:r>
      <w:proofErr w:type="spellStart"/>
      <w:r>
        <w:t>CambioInicio</w:t>
      </w:r>
      <w:proofErr w:type="spellEnd"/>
      <w:r>
        <w:t xml:space="preserve"> y </w:t>
      </w:r>
      <w:proofErr w:type="spellStart"/>
      <w:r>
        <w:t>CambioSegundo</w:t>
      </w:r>
      <w:proofErr w:type="spellEnd"/>
      <w:r>
        <w:t>.</w:t>
      </w:r>
      <w:bookmarkEnd w:id="184"/>
    </w:p>
    <w:p w14:paraId="52312B18" w14:textId="5BE438E1" w:rsidR="00EF3B16" w:rsidRDefault="00EF3B16" w:rsidP="005B0D29">
      <w:proofErr w:type="spellStart"/>
      <w:r w:rsidRPr="007A6A5C">
        <w:rPr>
          <w:b/>
          <w:i/>
          <w:u w:val="single"/>
        </w:rPr>
        <w:t>Transicion</w:t>
      </w:r>
      <w:proofErr w:type="spellEnd"/>
      <w:r w:rsidRPr="007A6A5C">
        <w:rPr>
          <w:b/>
          <w:i/>
          <w:u w:val="single"/>
        </w:rPr>
        <w:t>.</w:t>
      </w:r>
      <w:r w:rsidR="007A6A5C" w:rsidRPr="007A6A5C">
        <w:rPr>
          <w:b/>
        </w:rPr>
        <w:t xml:space="preserve"> </w:t>
      </w:r>
      <w:r w:rsidR="007A6A5C">
        <w:t xml:space="preserve">Tal y como vemos en la </w:t>
      </w:r>
      <w:r w:rsidR="004715E5">
        <w:fldChar w:fldCharType="begin"/>
      </w:r>
      <w:r w:rsidR="004715E5">
        <w:instrText xml:space="preserve"> REF _Ref515273028 \h </w:instrText>
      </w:r>
      <w:r w:rsidR="004715E5">
        <w:fldChar w:fldCharType="separate"/>
      </w:r>
      <w:r w:rsidR="004715E5">
        <w:t xml:space="preserve">Ilustración </w:t>
      </w:r>
      <w:r w:rsidR="004715E5">
        <w:rPr>
          <w:noProof/>
        </w:rPr>
        <w:t>25</w:t>
      </w:r>
      <w:r w:rsidR="004715E5">
        <w:fldChar w:fldCharType="end"/>
      </w:r>
      <w:r w:rsidR="007A6A5C">
        <w:t>, e</w:t>
      </w:r>
      <w:r>
        <w:t xml:space="preserve">n este patrón también tenemos el problema que hemos nombrado anteriormente en </w:t>
      </w:r>
      <w:proofErr w:type="spellStart"/>
      <w:r>
        <w:t>CambioInicio</w:t>
      </w:r>
      <w:proofErr w:type="spellEnd"/>
      <w:r>
        <w:t xml:space="preserve"> y </w:t>
      </w:r>
      <w:proofErr w:type="spellStart"/>
      <w:r>
        <w:t>CambioSegundo</w:t>
      </w:r>
      <w:proofErr w:type="spellEnd"/>
      <w:r>
        <w:t xml:space="preserve">. Lo que hacemos aquí es revisar en </w:t>
      </w:r>
      <w:proofErr w:type="spellStart"/>
      <w:r>
        <w:t>que</w:t>
      </w:r>
      <w:proofErr w:type="spellEnd"/>
      <w:r>
        <w:t xml:space="preserve"> posición se encuentra cada uno de los </w:t>
      </w:r>
      <w:proofErr w:type="spellStart"/>
      <w:r>
        <w:t>aeros</w:t>
      </w:r>
      <w:proofErr w:type="spellEnd"/>
      <w:r>
        <w:t xml:space="preserve"> y ponemos </w:t>
      </w:r>
      <w:r w:rsidR="007A6A5C">
        <w:t>si se ha quedado en la misma posición (0) o si han subido o bajado X número de puestos.</w:t>
      </w:r>
    </w:p>
    <w:p w14:paraId="655CB0EA" w14:textId="77777777" w:rsidR="006B1463" w:rsidRDefault="00EF3B16" w:rsidP="006B1463">
      <w:pPr>
        <w:pStyle w:val="Standard"/>
        <w:keepNext/>
        <w:jc w:val="center"/>
      </w:pPr>
      <w:r>
        <w:rPr>
          <w:noProof/>
        </w:rPr>
        <mc:AlternateContent>
          <mc:Choice Requires="wps">
            <w:drawing>
              <wp:inline distT="0" distB="0" distL="0" distR="0" wp14:anchorId="0748B34F" wp14:editId="3B13A450">
                <wp:extent cx="3218688" cy="1916582"/>
                <wp:effectExtent l="0" t="0" r="20320" b="26670"/>
                <wp:docPr id="2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1916582"/>
                        </a:xfrm>
                        <a:prstGeom prst="rect">
                          <a:avLst/>
                        </a:prstGeom>
                        <a:solidFill>
                          <a:srgbClr val="FFFFFF"/>
                        </a:solidFill>
                        <a:ln w="9525">
                          <a:solidFill>
                            <a:srgbClr val="000000"/>
                          </a:solidFill>
                          <a:miter lim="800000"/>
                          <a:headEnd/>
                          <a:tailEnd/>
                        </a:ln>
                      </wps:spPr>
                      <wps:txbx>
                        <w:txbxContent>
                          <w:p w14:paraId="3B219518" w14:textId="77777777" w:rsidR="00006A02" w:rsidRPr="00C82729" w:rsidRDefault="00006A02"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Transicion")</w:t>
                            </w:r>
                          </w:p>
                          <w:p w14:paraId="1261840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r w:rsidRPr="00C82729">
                              <w:rPr>
                                <w:rFonts w:ascii="Consolas" w:hAnsi="Consolas"/>
                                <w:b/>
                                <w:sz w:val="16"/>
                                <w:szCs w:val="16"/>
                                <w:lang w:val="en-US"/>
                              </w:rPr>
                              <w:t>Transicion</w:t>
                            </w:r>
                          </w:p>
                          <w:p w14:paraId="4213A164"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4.systemNumber as primero,</w:t>
                            </w:r>
                          </w:p>
                          <w:p w14:paraId="06235BCA"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4.systemNumber= a1.systemNumber then 0 </w:t>
                            </w:r>
                          </w:p>
                          <w:p w14:paraId="1584FB6C"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 xml:space="preserve">when a4.systemNumber= a2.systemNumber then 1 </w:t>
                            </w:r>
                          </w:p>
                          <w:p w14:paraId="29AE2A10"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5.systemNumber as segundo,</w:t>
                            </w:r>
                          </w:p>
                          <w:p w14:paraId="56C2413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5.systemNumber= a1.systemNumber then -1 </w:t>
                            </w:r>
                          </w:p>
                          <w:p w14:paraId="754D960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5.systemNumber= a2.systemNumber then 0</w:t>
                            </w:r>
                          </w:p>
                          <w:p w14:paraId="3C826935"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6.systemNumber as tercero,</w:t>
                            </w:r>
                          </w:p>
                          <w:p w14:paraId="291C9538"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6.systemNumber= a1.systemNumber then -2</w:t>
                            </w:r>
                          </w:p>
                          <w:p w14:paraId="4895537E"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6.systemNumber= a2.systemNumber then -1</w:t>
                            </w:r>
                          </w:p>
                          <w:p w14:paraId="23B0F3EC"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006A02" w:rsidRPr="0092156E"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FROM CambioInicio;</w:t>
                            </w:r>
                          </w:p>
                        </w:txbxContent>
                      </wps:txbx>
                      <wps:bodyPr rot="0" vert="horz" wrap="square" lIns="91440" tIns="45720" rIns="91440" bIns="45720" anchor="t" anchorCtr="0">
                        <a:noAutofit/>
                      </wps:bodyPr>
                    </wps:wsp>
                  </a:graphicData>
                </a:graphic>
              </wp:inline>
            </w:drawing>
          </mc:Choice>
          <mc:Fallback>
            <w:pict>
              <v:shape w14:anchorId="0748B34F" id="_x0000_s1034" type="#_x0000_t202" style="width:253.45pt;height:1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">
                <v:textbox>
                  <w:txbxContent>
                    <w:p w14:paraId="3B219518" w14:textId="77777777" w:rsidR="00006A02" w:rsidRPr="00C82729" w:rsidRDefault="00006A02" w:rsidP="00EF3B16">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Transicion")</w:t>
                      </w:r>
                    </w:p>
                    <w:p w14:paraId="1261840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INSERT INTO </w:t>
                      </w:r>
                      <w:r w:rsidRPr="00C82729">
                        <w:rPr>
                          <w:rFonts w:ascii="Consolas" w:hAnsi="Consolas"/>
                          <w:b/>
                          <w:sz w:val="16"/>
                          <w:szCs w:val="16"/>
                          <w:lang w:val="en-US"/>
                        </w:rPr>
                        <w:t>Transicion</w:t>
                      </w:r>
                    </w:p>
                    <w:p w14:paraId="4213A164"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SELECT a4.systemNumber as primero,</w:t>
                      </w:r>
                    </w:p>
                    <w:p w14:paraId="06235BCA"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4.systemNumber= a1.systemNumber then 0 </w:t>
                      </w:r>
                    </w:p>
                    <w:p w14:paraId="1584FB6C"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 xml:space="preserve">when a4.systemNumber= a2.systemNumber then 1 </w:t>
                      </w:r>
                    </w:p>
                    <w:p w14:paraId="29AE2A10"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2 end) as subida1,</w:t>
                      </w:r>
                    </w:p>
                    <w:p w14:paraId="19907AC3"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5.systemNumber as segundo,</w:t>
                      </w:r>
                    </w:p>
                    <w:p w14:paraId="56C2413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 xml:space="preserve">when a5.systemNumber= a1.systemNumber then -1 </w:t>
                      </w:r>
                    </w:p>
                    <w:p w14:paraId="754D960D"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5.systemNumber= a2.systemNumber then 0</w:t>
                      </w:r>
                    </w:p>
                    <w:p w14:paraId="3C826935"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1 end) as subida2,</w:t>
                      </w:r>
                    </w:p>
                    <w:p w14:paraId="720AF316"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a6.systemNumber as tercero,</w:t>
                      </w:r>
                    </w:p>
                    <w:p w14:paraId="291C9538"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case </w:t>
                      </w:r>
                      <w:r w:rsidRPr="00EF3B16">
                        <w:rPr>
                          <w:rFonts w:ascii="Consolas" w:hAnsi="Consolas"/>
                          <w:sz w:val="16"/>
                          <w:szCs w:val="16"/>
                          <w:lang w:val="en-US"/>
                        </w:rPr>
                        <w:tab/>
                        <w:t>when a6.systemNumber= a1.systemNumber then -2</w:t>
                      </w:r>
                    </w:p>
                    <w:p w14:paraId="4895537E"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when a6.systemNumber= a2.systemNumber then -1</w:t>
                      </w:r>
                    </w:p>
                    <w:p w14:paraId="23B0F3EC" w14:textId="77777777" w:rsidR="00006A02" w:rsidRPr="00EF3B16"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 xml:space="preserve">    </w:t>
                      </w:r>
                      <w:r w:rsidRPr="00EF3B16">
                        <w:rPr>
                          <w:rFonts w:ascii="Consolas" w:hAnsi="Consolas"/>
                          <w:sz w:val="16"/>
                          <w:szCs w:val="16"/>
                          <w:lang w:val="en-US"/>
                        </w:rPr>
                        <w:tab/>
                        <w:t>else 0 end) as subida3</w:t>
                      </w:r>
                    </w:p>
                    <w:p w14:paraId="2912B150" w14:textId="568A74D5" w:rsidR="00006A02" w:rsidRPr="0092156E" w:rsidRDefault="00006A02" w:rsidP="00EF3B16">
                      <w:pPr>
                        <w:spacing w:before="0" w:beforeAutospacing="0" w:line="240" w:lineRule="auto"/>
                        <w:ind w:firstLine="0"/>
                        <w:jc w:val="left"/>
                        <w:rPr>
                          <w:rFonts w:ascii="Consolas" w:hAnsi="Consolas"/>
                          <w:sz w:val="16"/>
                          <w:szCs w:val="16"/>
                          <w:lang w:val="en-US"/>
                        </w:rPr>
                      </w:pPr>
                      <w:r w:rsidRPr="00EF3B16">
                        <w:rPr>
                          <w:rFonts w:ascii="Consolas" w:hAnsi="Consolas"/>
                          <w:sz w:val="16"/>
                          <w:szCs w:val="16"/>
                          <w:lang w:val="en-US"/>
                        </w:rPr>
                        <w:t>FROM CambioInicio;</w:t>
                      </w:r>
                    </w:p>
                  </w:txbxContent>
                </v:textbox>
                <w10:anchorlock/>
              </v:shape>
            </w:pict>
          </mc:Fallback>
        </mc:AlternateContent>
      </w:r>
    </w:p>
    <w:p w14:paraId="5C914CBD" w14:textId="29C954D2" w:rsidR="00EF3B16" w:rsidRDefault="006B1463" w:rsidP="006B1463">
      <w:pPr>
        <w:pStyle w:val="Descripcin"/>
        <w:jc w:val="center"/>
      </w:pPr>
      <w:bookmarkStart w:id="185" w:name="_Ref515273028"/>
      <w:bookmarkStart w:id="186" w:name="_Toc515279935"/>
      <w:r>
        <w:t xml:space="preserve">Ilustración </w:t>
      </w:r>
      <w:r>
        <w:fldChar w:fldCharType="begin"/>
      </w:r>
      <w:r>
        <w:instrText xml:space="preserve"> SEQ Ilustración \* ARABIC </w:instrText>
      </w:r>
      <w:r>
        <w:fldChar w:fldCharType="separate"/>
      </w:r>
      <w:r w:rsidR="00207472">
        <w:rPr>
          <w:noProof/>
        </w:rPr>
        <w:t>28</w:t>
      </w:r>
      <w:r>
        <w:fldChar w:fldCharType="end"/>
      </w:r>
      <w:bookmarkEnd w:id="185"/>
      <w:r>
        <w:t xml:space="preserve">. </w:t>
      </w:r>
      <w:r w:rsidRPr="00DF4434">
        <w:t xml:space="preserve">Versión 1.0 de </w:t>
      </w:r>
      <w:r>
        <w:t>Transición.</w:t>
      </w:r>
      <w:bookmarkEnd w:id="186"/>
    </w:p>
    <w:p w14:paraId="0A07C766" w14:textId="706A6572" w:rsidR="007A6A5C" w:rsidRDefault="007A6A5C" w:rsidP="005B0D29">
      <w:proofErr w:type="spellStart"/>
      <w:r w:rsidRPr="007A6A5C">
        <w:rPr>
          <w:b/>
          <w:i/>
          <w:u w:val="single"/>
        </w:rPr>
        <w:t>FluctuaProd</w:t>
      </w:r>
      <w:proofErr w:type="spellEnd"/>
      <w:r w:rsidRPr="007A6A5C">
        <w:rPr>
          <w:b/>
          <w:i/>
          <w:u w:val="single"/>
        </w:rPr>
        <w:t>.</w:t>
      </w:r>
      <w:r>
        <w:rPr>
          <w:i/>
        </w:rPr>
        <w:t xml:space="preserve"> </w:t>
      </w:r>
      <w:r>
        <w:t>Este patrón sirve para poder determinar si ha habido una bajada crítica dentro del ranking. La máxima bajada que se puede dar en este parque es de dos posiciones, por tanto</w:t>
      </w:r>
      <w:r w:rsidR="005B0D29">
        <w:t>,</w:t>
      </w:r>
      <w:r>
        <w:t xml:space="preserve"> el patrón será el </w:t>
      </w:r>
      <w:proofErr w:type="spellStart"/>
      <w:r>
        <w:t>correpondiente</w:t>
      </w:r>
      <w:proofErr w:type="spellEnd"/>
      <w:r>
        <w:t xml:space="preserve"> a la </w:t>
      </w:r>
      <w:r w:rsidR="004715E5">
        <w:fldChar w:fldCharType="begin"/>
      </w:r>
      <w:r w:rsidR="004715E5">
        <w:instrText xml:space="preserve"> REF _Ref515273033 \h </w:instrText>
      </w:r>
      <w:r w:rsidR="004715E5">
        <w:fldChar w:fldCharType="separate"/>
      </w:r>
      <w:r w:rsidR="004715E5">
        <w:t xml:space="preserve">Ilustración </w:t>
      </w:r>
      <w:r w:rsidR="004715E5">
        <w:rPr>
          <w:noProof/>
        </w:rPr>
        <w:t>26</w:t>
      </w:r>
      <w:r w:rsidR="004715E5">
        <w:fldChar w:fldCharType="end"/>
      </w:r>
      <w:r>
        <w:t>.</w:t>
      </w:r>
    </w:p>
    <w:p w14:paraId="2513E49F" w14:textId="77777777" w:rsidR="006B1463" w:rsidRDefault="007A6A5C" w:rsidP="006B1463">
      <w:pPr>
        <w:pStyle w:val="Standard"/>
        <w:keepNext/>
        <w:jc w:val="center"/>
      </w:pPr>
      <w:r>
        <w:rPr>
          <w:noProof/>
        </w:rPr>
        <mc:AlternateContent>
          <mc:Choice Requires="wps">
            <w:drawing>
              <wp:inline distT="0" distB="0" distL="0" distR="0" wp14:anchorId="3271FEC9" wp14:editId="43E28288">
                <wp:extent cx="3218688" cy="746150"/>
                <wp:effectExtent l="0" t="0" r="20320" b="15875"/>
                <wp:docPr id="21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688" cy="746150"/>
                        </a:xfrm>
                        <a:prstGeom prst="rect">
                          <a:avLst/>
                        </a:prstGeom>
                        <a:solidFill>
                          <a:srgbClr val="FFFFFF"/>
                        </a:solidFill>
                        <a:ln w="9525">
                          <a:solidFill>
                            <a:srgbClr val="000000"/>
                          </a:solidFill>
                          <a:miter lim="800000"/>
                          <a:headEnd/>
                          <a:tailEnd/>
                        </a:ln>
                      </wps:spPr>
                      <wps:txbx>
                        <w:txbxContent>
                          <w:p w14:paraId="2F23705F" w14:textId="77777777" w:rsidR="00006A02" w:rsidRPr="00C82729" w:rsidRDefault="00006A02"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fluctuaProd")</w:t>
                            </w:r>
                          </w:p>
                          <w:p w14:paraId="7D9ABA5C" w14:textId="77777777" w:rsidR="00006A02" w:rsidRPr="007A6A5C"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r w:rsidRPr="00C82729">
                              <w:rPr>
                                <w:rFonts w:ascii="Consolas" w:hAnsi="Consolas"/>
                                <w:b/>
                                <w:sz w:val="16"/>
                                <w:szCs w:val="16"/>
                                <w:lang w:val="en-US"/>
                              </w:rPr>
                              <w:t>fluctuaProd</w:t>
                            </w:r>
                          </w:p>
                          <w:p w14:paraId="33EC510F" w14:textId="77777777" w:rsidR="00006A02" w:rsidRPr="007A6A5C"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006A02" w:rsidRPr="0092156E"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FROM PATTERN[every (a1 = Transicion(a1.subida1=-2 OR a1.subida2=-2 OR a1.subida3=-2))];</w:t>
                            </w:r>
                          </w:p>
                        </w:txbxContent>
                      </wps:txbx>
                      <wps:bodyPr rot="0" vert="horz" wrap="square" lIns="91440" tIns="45720" rIns="91440" bIns="45720" anchor="t" anchorCtr="0">
                        <a:noAutofit/>
                      </wps:bodyPr>
                    </wps:wsp>
                  </a:graphicData>
                </a:graphic>
              </wp:inline>
            </w:drawing>
          </mc:Choice>
          <mc:Fallback>
            <w:pict>
              <v:shape w14:anchorId="3271FEC9" id="_x0000_s1035" type="#_x0000_t202" style="width:253.45pt;height:5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">
                <v:textbox>
                  <w:txbxContent>
                    <w:p w14:paraId="2F23705F" w14:textId="77777777" w:rsidR="00006A02" w:rsidRPr="00C82729" w:rsidRDefault="00006A02" w:rsidP="007A6A5C">
                      <w:pPr>
                        <w:spacing w:before="0" w:beforeAutospacing="0" w:line="240" w:lineRule="auto"/>
                        <w:ind w:firstLine="0"/>
                        <w:jc w:val="left"/>
                        <w:rPr>
                          <w:rFonts w:ascii="Consolas" w:hAnsi="Consolas"/>
                          <w:b/>
                          <w:sz w:val="16"/>
                          <w:szCs w:val="16"/>
                          <w:lang w:val="en-US"/>
                        </w:rPr>
                      </w:pPr>
                      <w:r w:rsidRPr="00C82729">
                        <w:rPr>
                          <w:rFonts w:ascii="Consolas" w:hAnsi="Consolas"/>
                          <w:b/>
                          <w:sz w:val="16"/>
                          <w:szCs w:val="16"/>
                          <w:lang w:val="en-US"/>
                        </w:rPr>
                        <w:t>@Name("fluctuaProd")</w:t>
                      </w:r>
                    </w:p>
                    <w:p w14:paraId="7D9ABA5C" w14:textId="77777777" w:rsidR="00006A02" w:rsidRPr="007A6A5C"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 xml:space="preserve">INSERT INTO </w:t>
                      </w:r>
                      <w:r w:rsidRPr="00C82729">
                        <w:rPr>
                          <w:rFonts w:ascii="Consolas" w:hAnsi="Consolas"/>
                          <w:b/>
                          <w:sz w:val="16"/>
                          <w:szCs w:val="16"/>
                          <w:lang w:val="en-US"/>
                        </w:rPr>
                        <w:t>fluctuaProd</w:t>
                      </w:r>
                    </w:p>
                    <w:p w14:paraId="33EC510F" w14:textId="77777777" w:rsidR="00006A02" w:rsidRPr="007A6A5C"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SELECT *</w:t>
                      </w:r>
                    </w:p>
                    <w:p w14:paraId="3C9568BA" w14:textId="0BEE8D2F" w:rsidR="00006A02" w:rsidRPr="0092156E" w:rsidRDefault="00006A02" w:rsidP="007A6A5C">
                      <w:pPr>
                        <w:spacing w:before="0" w:beforeAutospacing="0" w:line="240" w:lineRule="auto"/>
                        <w:ind w:firstLine="0"/>
                        <w:jc w:val="left"/>
                        <w:rPr>
                          <w:rFonts w:ascii="Consolas" w:hAnsi="Consolas"/>
                          <w:sz w:val="16"/>
                          <w:szCs w:val="16"/>
                          <w:lang w:val="en-US"/>
                        </w:rPr>
                      </w:pPr>
                      <w:r w:rsidRPr="007A6A5C">
                        <w:rPr>
                          <w:rFonts w:ascii="Consolas" w:hAnsi="Consolas"/>
                          <w:sz w:val="16"/>
                          <w:szCs w:val="16"/>
                          <w:lang w:val="en-US"/>
                        </w:rPr>
                        <w:t>FROM PATTERN[every (a1 = Transicion(a1.subida1=-2 OR a1.subida2=-2 OR a1.subida3=-2))];</w:t>
                      </w:r>
                    </w:p>
                  </w:txbxContent>
                </v:textbox>
                <w10:anchorlock/>
              </v:shape>
            </w:pict>
          </mc:Fallback>
        </mc:AlternateContent>
      </w:r>
    </w:p>
    <w:p w14:paraId="2B73DF00" w14:textId="758A9502" w:rsidR="00D37279" w:rsidRDefault="006B1463" w:rsidP="00161BCD">
      <w:pPr>
        <w:pStyle w:val="Descripcin"/>
        <w:jc w:val="center"/>
      </w:pPr>
      <w:bookmarkStart w:id="187" w:name="_Ref515273033"/>
      <w:bookmarkStart w:id="188" w:name="_Toc515279936"/>
      <w:r>
        <w:t xml:space="preserve">Ilustración </w:t>
      </w:r>
      <w:r>
        <w:fldChar w:fldCharType="begin"/>
      </w:r>
      <w:r>
        <w:instrText xml:space="preserve"> SEQ Ilustración \* ARABIC </w:instrText>
      </w:r>
      <w:r>
        <w:fldChar w:fldCharType="separate"/>
      </w:r>
      <w:r w:rsidR="00207472">
        <w:rPr>
          <w:noProof/>
        </w:rPr>
        <w:t>29</w:t>
      </w:r>
      <w:r>
        <w:fldChar w:fldCharType="end"/>
      </w:r>
      <w:bookmarkEnd w:id="187"/>
      <w:r>
        <w:t xml:space="preserve">. </w:t>
      </w:r>
      <w:r w:rsidRPr="00670737">
        <w:t xml:space="preserve">Versión 1.0 de </w:t>
      </w:r>
      <w:proofErr w:type="spellStart"/>
      <w:r>
        <w:t>FluctuaProd</w:t>
      </w:r>
      <w:proofErr w:type="spellEnd"/>
      <w:r>
        <w:t>.</w:t>
      </w:r>
      <w:bookmarkEnd w:id="188"/>
    </w:p>
    <w:p w14:paraId="03F0E8AB" w14:textId="2737F4EC" w:rsidR="00A315E6" w:rsidRDefault="00161BCD" w:rsidP="00A315E6">
      <w:r>
        <w:t xml:space="preserve">En la </w:t>
      </w:r>
      <w:r w:rsidR="005B0D29">
        <w:fldChar w:fldCharType="begin"/>
      </w:r>
      <w:r w:rsidR="005B0D29">
        <w:instrText xml:space="preserve"> REF _Ref515273297 \h </w:instrText>
      </w:r>
      <w:r w:rsidR="005B0D29">
        <w:fldChar w:fldCharType="separate"/>
      </w:r>
      <w:r w:rsidR="005B0D29">
        <w:t xml:space="preserve">Ilustración </w:t>
      </w:r>
      <w:r w:rsidR="005B0D29">
        <w:rPr>
          <w:noProof/>
        </w:rPr>
        <w:t>27</w:t>
      </w:r>
      <w:r w:rsidR="005B0D29">
        <w:fldChar w:fldCharType="end"/>
      </w:r>
      <w:r w:rsidR="005B0D29">
        <w:t xml:space="preserve">, </w:t>
      </w:r>
      <w:r>
        <w:t xml:space="preserve">podemos ver un diagrama de clases que </w:t>
      </w:r>
      <w:r w:rsidR="00A315E6">
        <w:t xml:space="preserve">esquematiza cuales son las dependencias entre los patrones que analizan la </w:t>
      </w:r>
      <w:proofErr w:type="spellStart"/>
      <w:r w:rsidR="00A315E6">
        <w:t>producividad</w:t>
      </w:r>
      <w:proofErr w:type="spellEnd"/>
      <w:r w:rsidR="00A315E6">
        <w:t xml:space="preserve"> de los aerogeneradores.</w:t>
      </w:r>
    </w:p>
    <w:p w14:paraId="7C7FD480" w14:textId="1E671109" w:rsidR="00A315E6" w:rsidRDefault="00A315E6" w:rsidP="00A315E6">
      <w:pPr>
        <w:keepNext/>
        <w:jc w:val="center"/>
      </w:pPr>
      <w:r>
        <w:rPr>
          <w:noProof/>
        </w:rPr>
        <w:lastRenderedPageBreak/>
        <w:drawing>
          <wp:inline distT="0" distB="0" distL="0" distR="0" wp14:anchorId="73054666" wp14:editId="37838BDD">
            <wp:extent cx="5572656" cy="4991100"/>
            <wp:effectExtent l="0" t="0" r="9525" b="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80878" cy="4998464"/>
                    </a:xfrm>
                    <a:prstGeom prst="rect">
                      <a:avLst/>
                    </a:prstGeom>
                  </pic:spPr>
                </pic:pic>
              </a:graphicData>
            </a:graphic>
          </wp:inline>
        </w:drawing>
      </w:r>
    </w:p>
    <w:p w14:paraId="518672A5" w14:textId="57B1583A" w:rsidR="00A315E6" w:rsidRPr="00161BCD" w:rsidRDefault="00A315E6" w:rsidP="00A315E6">
      <w:pPr>
        <w:pStyle w:val="Descripcin"/>
        <w:jc w:val="center"/>
      </w:pPr>
      <w:bookmarkStart w:id="189" w:name="_Ref515273297"/>
      <w:bookmarkStart w:id="190" w:name="_Toc515279937"/>
      <w:r>
        <w:t xml:space="preserve">Ilustración </w:t>
      </w:r>
      <w:r>
        <w:fldChar w:fldCharType="begin"/>
      </w:r>
      <w:r>
        <w:instrText xml:space="preserve"> SEQ Ilustración \* ARABIC </w:instrText>
      </w:r>
      <w:r>
        <w:fldChar w:fldCharType="separate"/>
      </w:r>
      <w:r w:rsidR="00207472">
        <w:rPr>
          <w:noProof/>
        </w:rPr>
        <w:t>30</w:t>
      </w:r>
      <w:r>
        <w:fldChar w:fldCharType="end"/>
      </w:r>
      <w:bookmarkEnd w:id="189"/>
      <w:r>
        <w:t>. Diagrama de clases de los patrones de productividad V.1.0.</w:t>
      </w:r>
      <w:bookmarkEnd w:id="190"/>
    </w:p>
    <w:p w14:paraId="2503DF2B" w14:textId="15492BD7" w:rsidR="00D37279" w:rsidRPr="00161BCD" w:rsidRDefault="00D37279" w:rsidP="00D37279">
      <w:pPr>
        <w:pStyle w:val="Standard"/>
        <w:numPr>
          <w:ilvl w:val="1"/>
          <w:numId w:val="11"/>
        </w:numPr>
        <w:rPr>
          <w:b/>
        </w:rPr>
      </w:pPr>
      <w:r w:rsidRPr="00161BCD">
        <w:rPr>
          <w:b/>
        </w:rPr>
        <w:t>Rendimiento</w:t>
      </w:r>
    </w:p>
    <w:p w14:paraId="33238D48" w14:textId="270D300F" w:rsidR="00D37279" w:rsidRDefault="00D37279" w:rsidP="005B0D29">
      <w:r>
        <w:t xml:space="preserve">Para llevar a cabo el análisis de rendimiento que hemos descrito en el punto anterior hemos empleado </w:t>
      </w:r>
      <w:r w:rsidR="006E21DE">
        <w:t>en total 4 patrones. La primera versión de los patrones para analizar el rendimiento de la curva de potencia son los siguientes:</w:t>
      </w:r>
    </w:p>
    <w:p w14:paraId="3FF989E3" w14:textId="77777777" w:rsidR="005B0D29" w:rsidRDefault="005B0D29" w:rsidP="00D37279">
      <w:pPr>
        <w:pStyle w:val="Standard"/>
      </w:pPr>
    </w:p>
    <w:p w14:paraId="1739F83B" w14:textId="289ACC2B" w:rsidR="006E21DE" w:rsidRDefault="006E21DE" w:rsidP="005B0D29">
      <w:proofErr w:type="spellStart"/>
      <w:r w:rsidRPr="006E21DE">
        <w:rPr>
          <w:b/>
          <w:i/>
          <w:u w:val="single"/>
        </w:rPr>
        <w:t>WindEventT</w:t>
      </w:r>
      <w:proofErr w:type="spellEnd"/>
      <w:r w:rsidRPr="006E21DE">
        <w:rPr>
          <w:b/>
          <w:i/>
          <w:u w:val="single"/>
        </w:rPr>
        <w:t>.</w:t>
      </w:r>
      <w:r>
        <w:t xml:space="preserve"> Este patrón agrupa por identificador y por intervalo de tiempo unitario todas las mediciones de los aerogeneradores, y diariamente se obtienen la información de la media de la potencia producida, su desviación típica, la marca de tiempo del último evento </w:t>
      </w:r>
      <w:proofErr w:type="spellStart"/>
      <w:r>
        <w:t>WindEvent</w:t>
      </w:r>
      <w:proofErr w:type="spellEnd"/>
      <w:r>
        <w:t xml:space="preserve"> que ha entrado en la ventana temporal diaria, así como el número de diez </w:t>
      </w:r>
      <w:proofErr w:type="spellStart"/>
      <w:r>
        <w:t>minutales</w:t>
      </w:r>
      <w:proofErr w:type="spellEnd"/>
      <w:r>
        <w:t xml:space="preserve"> que se han agrupado. Podemos ver el código de este patrón en la </w:t>
      </w:r>
      <w:r w:rsidR="004715E5">
        <w:fldChar w:fldCharType="begin"/>
      </w:r>
      <w:r w:rsidR="004715E5">
        <w:instrText xml:space="preserve"> REF _Ref515273041 \h </w:instrText>
      </w:r>
      <w:r w:rsidR="004715E5">
        <w:fldChar w:fldCharType="separate"/>
      </w:r>
      <w:r w:rsidR="004715E5">
        <w:t xml:space="preserve">Ilustración </w:t>
      </w:r>
      <w:r w:rsidR="004715E5">
        <w:rPr>
          <w:noProof/>
        </w:rPr>
        <w:t>28</w:t>
      </w:r>
      <w:r w:rsidR="004715E5">
        <w:fldChar w:fldCharType="end"/>
      </w:r>
      <w:r>
        <w:t>.</w:t>
      </w:r>
    </w:p>
    <w:p w14:paraId="66AF4A02" w14:textId="77777777" w:rsidR="006B1463" w:rsidRDefault="006E21DE" w:rsidP="006B1463">
      <w:pPr>
        <w:pStyle w:val="Standard"/>
        <w:keepNext/>
        <w:jc w:val="center"/>
      </w:pPr>
      <w:r>
        <w:rPr>
          <w:noProof/>
        </w:rPr>
        <w:lastRenderedPageBreak/>
        <mc:AlternateContent>
          <mc:Choice Requires="wps">
            <w:drawing>
              <wp:inline distT="0" distB="0" distL="0" distR="0" wp14:anchorId="0508DEFF" wp14:editId="3ADFD2CB">
                <wp:extent cx="2647784" cy="1526650"/>
                <wp:effectExtent l="0" t="0" r="19685" b="16510"/>
                <wp:docPr id="20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784" cy="1526650"/>
                        </a:xfrm>
                        <a:prstGeom prst="rect">
                          <a:avLst/>
                        </a:prstGeom>
                        <a:solidFill>
                          <a:srgbClr val="FFFFFF"/>
                        </a:solidFill>
                        <a:ln w="9525">
                          <a:solidFill>
                            <a:srgbClr val="000000"/>
                          </a:solidFill>
                          <a:miter lim="800000"/>
                          <a:headEnd/>
                          <a:tailEnd/>
                        </a:ln>
                      </wps:spPr>
                      <wps:txbx>
                        <w:txbxContent>
                          <w:p w14:paraId="10D5C9AB" w14:textId="77777777" w:rsidR="00006A02" w:rsidRPr="006E21DE" w:rsidRDefault="00006A02"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indEventT")</w:t>
                            </w:r>
                          </w:p>
                          <w:p w14:paraId="74A66A6D"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INSERT INTO WindEventT</w:t>
                            </w:r>
                          </w:p>
                          <w:p w14:paraId="2F4DD87A"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ELECT systemNumber ,</w:t>
                            </w:r>
                          </w:p>
                          <w:p w14:paraId="587683FB"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tddev(power) as desv,</w:t>
                            </w:r>
                          </w:p>
                          <w:p w14:paraId="55B20ED9"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COUNT(*) as veces,</w:t>
                            </w:r>
                          </w:p>
                          <w:p w14:paraId="18D5A3F3"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th.floor(windSpeed) as viento</w:t>
                            </w:r>
                          </w:p>
                          <w:p w14:paraId="56FF6CA7"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FROM  WindEvent.win:time_batch(2 hours) t</w:t>
                            </w:r>
                          </w:p>
                          <w:p w14:paraId="1FF83888"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GROUP BY systemNumber,Math.floor(windSpeed)</w:t>
                            </w:r>
                          </w:p>
                          <w:p w14:paraId="30D2D8AD" w14:textId="109D8889"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HAVING COUNT(*)&gt;0 ;</w:t>
                            </w:r>
                          </w:p>
                        </w:txbxContent>
                      </wps:txbx>
                      <wps:bodyPr rot="0" vert="horz" wrap="square" lIns="91440" tIns="45720" rIns="91440" bIns="45720" anchor="t" anchorCtr="0">
                        <a:noAutofit/>
                      </wps:bodyPr>
                    </wps:wsp>
                  </a:graphicData>
                </a:graphic>
              </wp:inline>
            </w:drawing>
          </mc:Choice>
          <mc:Fallback>
            <w:pict>
              <v:shape w14:anchorId="0508DEFF" id="_x0000_s1036" type="#_x0000_t202" style="width:208.5pt;height:12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">
                <v:textbox>
                  <w:txbxContent>
                    <w:p w14:paraId="10D5C9AB" w14:textId="77777777" w:rsidR="00006A02" w:rsidRPr="006E21DE" w:rsidRDefault="00006A02" w:rsidP="006E21DE">
                      <w:pPr>
                        <w:spacing w:before="0" w:beforeAutospacing="0" w:line="240" w:lineRule="auto"/>
                        <w:ind w:firstLine="0"/>
                        <w:jc w:val="left"/>
                        <w:rPr>
                          <w:rFonts w:ascii="Consolas" w:hAnsi="Consolas"/>
                          <w:b/>
                          <w:sz w:val="16"/>
                          <w:szCs w:val="16"/>
                          <w:lang w:val="en-US"/>
                        </w:rPr>
                      </w:pPr>
                      <w:r w:rsidRPr="006E21DE">
                        <w:rPr>
                          <w:rFonts w:ascii="Consolas" w:hAnsi="Consolas"/>
                          <w:b/>
                          <w:sz w:val="16"/>
                          <w:szCs w:val="16"/>
                          <w:lang w:val="en-US"/>
                        </w:rPr>
                        <w:t>@Name("WindEventT")</w:t>
                      </w:r>
                    </w:p>
                    <w:p w14:paraId="74A66A6D"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INSERT INTO WindEventT</w:t>
                      </w:r>
                    </w:p>
                    <w:p w14:paraId="2F4DD87A"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ELECT systemNumber ,</w:t>
                      </w:r>
                    </w:p>
                    <w:p w14:paraId="587683FB"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stddev(power) as desv,</w:t>
                      </w:r>
                    </w:p>
                    <w:p w14:paraId="55B20ED9"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X(time) as time,</w:t>
                      </w:r>
                    </w:p>
                    <w:p w14:paraId="2AF06C6E"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AVG(power) as rend,</w:t>
                      </w:r>
                    </w:p>
                    <w:p w14:paraId="647C8A61"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COUNT(*) as veces,</w:t>
                      </w:r>
                    </w:p>
                    <w:p w14:paraId="18D5A3F3"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Math.floor(windSpeed) as viento</w:t>
                      </w:r>
                    </w:p>
                    <w:p w14:paraId="56FF6CA7"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FROM  WindEvent.win:time_batch(2 hours) t</w:t>
                      </w:r>
                    </w:p>
                    <w:p w14:paraId="1FF83888" w14:textId="77777777"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GROUP BY systemNumber,Math.floor(windSpeed)</w:t>
                      </w:r>
                    </w:p>
                    <w:p w14:paraId="30D2D8AD" w14:textId="109D8889" w:rsidR="00006A02" w:rsidRPr="006E21DE" w:rsidRDefault="00006A02" w:rsidP="006E21DE">
                      <w:pPr>
                        <w:spacing w:before="0" w:beforeAutospacing="0" w:line="240" w:lineRule="auto"/>
                        <w:ind w:firstLine="0"/>
                        <w:jc w:val="left"/>
                        <w:rPr>
                          <w:rFonts w:ascii="Consolas" w:hAnsi="Consolas"/>
                          <w:sz w:val="16"/>
                          <w:szCs w:val="16"/>
                          <w:lang w:val="en-US"/>
                        </w:rPr>
                      </w:pPr>
                      <w:r w:rsidRPr="006E21DE">
                        <w:rPr>
                          <w:rFonts w:ascii="Consolas" w:hAnsi="Consolas"/>
                          <w:sz w:val="16"/>
                          <w:szCs w:val="16"/>
                          <w:lang w:val="en-US"/>
                        </w:rPr>
                        <w:t>HAVING COUNT(*)&gt;0 ;</w:t>
                      </w:r>
                    </w:p>
                  </w:txbxContent>
                </v:textbox>
                <w10:anchorlock/>
              </v:shape>
            </w:pict>
          </mc:Fallback>
        </mc:AlternateContent>
      </w:r>
    </w:p>
    <w:p w14:paraId="421167FD" w14:textId="21847B76" w:rsidR="006E21DE" w:rsidRDefault="006B1463" w:rsidP="006B1463">
      <w:pPr>
        <w:pStyle w:val="Descripcin"/>
        <w:jc w:val="center"/>
      </w:pPr>
      <w:bookmarkStart w:id="191" w:name="_Ref515273041"/>
      <w:bookmarkStart w:id="192" w:name="_Toc515279938"/>
      <w:r>
        <w:t xml:space="preserve">Ilustración </w:t>
      </w:r>
      <w:r>
        <w:fldChar w:fldCharType="begin"/>
      </w:r>
      <w:r>
        <w:instrText xml:space="preserve"> SEQ Ilustración \* ARABIC </w:instrText>
      </w:r>
      <w:r>
        <w:fldChar w:fldCharType="separate"/>
      </w:r>
      <w:r w:rsidR="00207472">
        <w:rPr>
          <w:noProof/>
        </w:rPr>
        <w:t>31</w:t>
      </w:r>
      <w:r>
        <w:fldChar w:fldCharType="end"/>
      </w:r>
      <w:bookmarkEnd w:id="191"/>
      <w:r>
        <w:t xml:space="preserve">. </w:t>
      </w:r>
      <w:r w:rsidRPr="00D8284A">
        <w:t xml:space="preserve">Versión 1.0 de </w:t>
      </w:r>
      <w:proofErr w:type="spellStart"/>
      <w:r>
        <w:t>WindEventT</w:t>
      </w:r>
      <w:proofErr w:type="spellEnd"/>
      <w:r>
        <w:t>.</w:t>
      </w:r>
      <w:bookmarkEnd w:id="192"/>
    </w:p>
    <w:p w14:paraId="2DA553A5" w14:textId="0EB65297" w:rsidR="00B7508A" w:rsidRPr="00592B72" w:rsidRDefault="00592B72" w:rsidP="005B0D29">
      <w:r w:rsidRPr="006E21DE">
        <w:rPr>
          <w:b/>
          <w:i/>
          <w:u w:val="single"/>
        </w:rPr>
        <w:t>BajadaDe10.</w:t>
      </w:r>
      <w:r>
        <w:t xml:space="preserve"> </w:t>
      </w:r>
      <w:r w:rsidR="00B7508A">
        <w:t xml:space="preserve">En este patrón detectaremos dos eventos consecutivos de tipo </w:t>
      </w:r>
      <w:proofErr w:type="spellStart"/>
      <w:r w:rsidR="00B7508A">
        <w:t>WindEventT</w:t>
      </w:r>
      <w:proofErr w:type="spellEnd"/>
      <w:r w:rsidR="00B7508A">
        <w:t xml:space="preserve"> de un mismo aerogenerador de un intervalo de viento concreto (unitario), de forma que el patrón se activará cuando el segundo de ellos tenga una bajada del 10 % con respecto el anterior. Es decir, si de un día para otro ha habido una bajada del 10 % en la potencia producida de ese aerogenerador en un intervalo unitario de viento concreto.</w:t>
      </w:r>
      <w:r w:rsidR="004715E5">
        <w:t xml:space="preserve"> Podemos ver el código en la </w:t>
      </w:r>
      <w:r w:rsidR="004715E5">
        <w:fldChar w:fldCharType="begin"/>
      </w:r>
      <w:r w:rsidR="004715E5">
        <w:instrText xml:space="preserve"> REF _Ref515273066 \h </w:instrText>
      </w:r>
      <w:r w:rsidR="004715E5">
        <w:fldChar w:fldCharType="separate"/>
      </w:r>
      <w:r w:rsidR="004715E5">
        <w:t xml:space="preserve">Ilustración </w:t>
      </w:r>
      <w:r w:rsidR="004715E5">
        <w:rPr>
          <w:noProof/>
        </w:rPr>
        <w:t>29</w:t>
      </w:r>
      <w:r w:rsidR="004715E5">
        <w:fldChar w:fldCharType="end"/>
      </w:r>
      <w:r w:rsidR="004715E5">
        <w:t>.</w:t>
      </w:r>
    </w:p>
    <w:p w14:paraId="090EE1AB" w14:textId="77777777" w:rsidR="006B1463" w:rsidRDefault="00B7508A" w:rsidP="006B1463">
      <w:pPr>
        <w:pStyle w:val="Standard"/>
        <w:keepNext/>
        <w:jc w:val="center"/>
      </w:pPr>
      <w:r>
        <w:rPr>
          <w:noProof/>
        </w:rPr>
        <mc:AlternateContent>
          <mc:Choice Requires="wps">
            <w:drawing>
              <wp:inline distT="0" distB="0" distL="0" distR="0" wp14:anchorId="74F6FF97" wp14:editId="7EB245B2">
                <wp:extent cx="3458817" cy="2051437"/>
                <wp:effectExtent l="0" t="0" r="27940" b="25400"/>
                <wp:docPr id="21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2051437"/>
                        </a:xfrm>
                        <a:prstGeom prst="rect">
                          <a:avLst/>
                        </a:prstGeom>
                        <a:solidFill>
                          <a:srgbClr val="FFFFFF"/>
                        </a:solidFill>
                        <a:ln w="9525">
                          <a:solidFill>
                            <a:srgbClr val="000000"/>
                          </a:solidFill>
                          <a:miter lim="800000"/>
                          <a:headEnd/>
                          <a:tailEnd/>
                        </a:ln>
                      </wps:spPr>
                      <wps:txbx>
                        <w:txbxContent>
                          <w:p w14:paraId="7281A6CD" w14:textId="77777777" w:rsidR="00006A02" w:rsidRPr="00B7508A" w:rsidRDefault="00006A02" w:rsidP="00B7508A">
                            <w:pPr>
                              <w:spacing w:before="0" w:beforeAutospacing="0" w:line="240" w:lineRule="auto"/>
                              <w:ind w:firstLine="0"/>
                              <w:jc w:val="left"/>
                              <w:rPr>
                                <w:rFonts w:ascii="Consolas" w:hAnsi="Consolas"/>
                                <w:b/>
                                <w:sz w:val="16"/>
                                <w:szCs w:val="16"/>
                                <w:lang w:val="en-US"/>
                              </w:rPr>
                            </w:pPr>
                            <w:r w:rsidRPr="00B7508A">
                              <w:rPr>
                                <w:rFonts w:ascii="Consolas" w:hAnsi="Consolas"/>
                                <w:b/>
                                <w:sz w:val="16"/>
                                <w:szCs w:val="16"/>
                                <w:lang w:val="en-US"/>
                              </w:rPr>
                              <w:t>@Name(BajadaDe10)</w:t>
                            </w:r>
                          </w:p>
                          <w:p w14:paraId="72E9014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INSERT INTO BajadaDe10</w:t>
                            </w:r>
                          </w:p>
                          <w:p w14:paraId="6FE2F5E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1.systemNumber as id1,</w:t>
                            </w:r>
                          </w:p>
                          <w:p w14:paraId="71009B85"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rend as rend1,</w:t>
                            </w:r>
                          </w:p>
                          <w:p w14:paraId="3F5B403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1.time as time1, </w:t>
                            </w:r>
                          </w:p>
                          <w:p w14:paraId="2ABB6469"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viento as viento1,</w:t>
                            </w:r>
                          </w:p>
                          <w:p w14:paraId="7207CF3B"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2.systemNumber as id2, </w:t>
                            </w:r>
                          </w:p>
                          <w:p w14:paraId="30A60864"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rend as rend2,</w:t>
                            </w:r>
                          </w:p>
                          <w:p w14:paraId="6C9CA4D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time as time2,</w:t>
                            </w:r>
                          </w:p>
                          <w:p w14:paraId="506CB501"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viento as viento2</w:t>
                            </w:r>
                          </w:p>
                          <w:p w14:paraId="7568CC97" w14:textId="2353C43B"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every a1=WindEventT() -&gt; </w:t>
                            </w:r>
                          </w:p>
                          <w:p w14:paraId="02E6F734" w14:textId="3F96ABD5"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a2=WindEventT(a1.systemNumber =a2.systemNumber AND </w:t>
                            </w:r>
                          </w:p>
                          <w:p w14:paraId="0D22AA2C" w14:textId="6C8DE1C6"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1.viento = a2.viento AND</w:t>
                            </w:r>
                            <w:r w:rsidRPr="00B7508A">
                              <w:rPr>
                                <w:rFonts w:ascii="Consolas" w:hAnsi="Consolas"/>
                                <w:sz w:val="16"/>
                                <w:szCs w:val="16"/>
                                <w:lang w:val="en-US"/>
                              </w:rPr>
                              <w:tab/>
                              <w:t>a1.rend*0.9 &gt; a2.rend)]</w:t>
                            </w:r>
                          </w:p>
                          <w:p w14:paraId="423ED2D4" w14:textId="05E71C13"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1.time;</w:t>
                            </w:r>
                          </w:p>
                        </w:txbxContent>
                      </wps:txbx>
                      <wps:bodyPr rot="0" vert="horz" wrap="square" lIns="91440" tIns="45720" rIns="91440" bIns="45720" anchor="t" anchorCtr="0">
                        <a:noAutofit/>
                      </wps:bodyPr>
                    </wps:wsp>
                  </a:graphicData>
                </a:graphic>
              </wp:inline>
            </w:drawing>
          </mc:Choice>
          <mc:Fallback>
            <w:pict>
              <v:shape w14:anchorId="74F6FF97" id="_x0000_s1037" type="#_x0000_t202" style="width:272.35pt;height:16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">
                <v:textbox>
                  <w:txbxContent>
                    <w:p w14:paraId="7281A6CD" w14:textId="77777777" w:rsidR="00006A02" w:rsidRPr="00B7508A" w:rsidRDefault="00006A02" w:rsidP="00B7508A">
                      <w:pPr>
                        <w:spacing w:before="0" w:beforeAutospacing="0" w:line="240" w:lineRule="auto"/>
                        <w:ind w:firstLine="0"/>
                        <w:jc w:val="left"/>
                        <w:rPr>
                          <w:rFonts w:ascii="Consolas" w:hAnsi="Consolas"/>
                          <w:b/>
                          <w:sz w:val="16"/>
                          <w:szCs w:val="16"/>
                          <w:lang w:val="en-US"/>
                        </w:rPr>
                      </w:pPr>
                      <w:r w:rsidRPr="00B7508A">
                        <w:rPr>
                          <w:rFonts w:ascii="Consolas" w:hAnsi="Consolas"/>
                          <w:b/>
                          <w:sz w:val="16"/>
                          <w:szCs w:val="16"/>
                          <w:lang w:val="en-US"/>
                        </w:rPr>
                        <w:t>@Name(BajadaDe10)</w:t>
                      </w:r>
                    </w:p>
                    <w:p w14:paraId="72E9014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INSERT INTO BajadaDe10</w:t>
                      </w:r>
                    </w:p>
                    <w:p w14:paraId="6FE2F5E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SELECT a1.systemNumber as id1,</w:t>
                      </w:r>
                    </w:p>
                    <w:p w14:paraId="71009B85"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rend as rend1,</w:t>
                      </w:r>
                    </w:p>
                    <w:p w14:paraId="3F5B403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1.time as time1, </w:t>
                      </w:r>
                    </w:p>
                    <w:p w14:paraId="2ABB6469"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1.viento as viento1,</w:t>
                      </w:r>
                    </w:p>
                    <w:p w14:paraId="7207CF3B"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 xml:space="preserve">a2.systemNumber as id2, </w:t>
                      </w:r>
                    </w:p>
                    <w:p w14:paraId="30A60864"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rend as rend2,</w:t>
                      </w:r>
                    </w:p>
                    <w:p w14:paraId="6C9CA4D7"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time as time2,</w:t>
                      </w:r>
                    </w:p>
                    <w:p w14:paraId="506CB501" w14:textId="77777777"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a2.viento as viento2</w:t>
                      </w:r>
                    </w:p>
                    <w:p w14:paraId="7568CC97" w14:textId="2353C43B"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FROM PATTERN [</w:t>
                      </w:r>
                    </w:p>
                    <w:p w14:paraId="44514788" w14:textId="77777777"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every a1=WindEventT() -&gt; </w:t>
                      </w:r>
                    </w:p>
                    <w:p w14:paraId="02E6F734" w14:textId="3F96ABD5"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 xml:space="preserve">a2=WindEventT(a1.systemNumber =a2.systemNumber AND </w:t>
                      </w:r>
                    </w:p>
                    <w:p w14:paraId="0D22AA2C" w14:textId="6C8DE1C6" w:rsidR="00006A02" w:rsidRPr="00B7508A" w:rsidRDefault="00006A02" w:rsidP="00B7508A">
                      <w:pPr>
                        <w:spacing w:before="0" w:beforeAutospacing="0" w:line="240" w:lineRule="auto"/>
                        <w:ind w:left="709" w:firstLine="0"/>
                        <w:jc w:val="left"/>
                        <w:rPr>
                          <w:rFonts w:ascii="Consolas" w:hAnsi="Consolas"/>
                          <w:sz w:val="16"/>
                          <w:szCs w:val="16"/>
                          <w:lang w:val="en-US"/>
                        </w:rPr>
                      </w:pPr>
                      <w:r w:rsidRPr="00B7508A">
                        <w:rPr>
                          <w:rFonts w:ascii="Consolas" w:hAnsi="Consolas"/>
                          <w:sz w:val="16"/>
                          <w:szCs w:val="16"/>
                          <w:lang w:val="en-US"/>
                        </w:rPr>
                        <w:tab/>
                        <w:t>a1.viento = a2.viento AND</w:t>
                      </w:r>
                      <w:r w:rsidRPr="00B7508A">
                        <w:rPr>
                          <w:rFonts w:ascii="Consolas" w:hAnsi="Consolas"/>
                          <w:sz w:val="16"/>
                          <w:szCs w:val="16"/>
                          <w:lang w:val="en-US"/>
                        </w:rPr>
                        <w:tab/>
                        <w:t>a1.rend*0.9 &gt; a2.rend)]</w:t>
                      </w:r>
                    </w:p>
                    <w:p w14:paraId="423ED2D4" w14:textId="05E71C13" w:rsidR="00006A02" w:rsidRPr="00B7508A" w:rsidRDefault="00006A02" w:rsidP="00B7508A">
                      <w:pPr>
                        <w:spacing w:before="0" w:beforeAutospacing="0" w:line="240" w:lineRule="auto"/>
                        <w:ind w:firstLine="0"/>
                        <w:jc w:val="left"/>
                        <w:rPr>
                          <w:rFonts w:ascii="Consolas" w:hAnsi="Consolas"/>
                          <w:sz w:val="16"/>
                          <w:szCs w:val="16"/>
                          <w:lang w:val="en-US"/>
                        </w:rPr>
                      </w:pPr>
                      <w:r w:rsidRPr="00B7508A">
                        <w:rPr>
                          <w:rFonts w:ascii="Consolas" w:hAnsi="Consolas"/>
                          <w:sz w:val="16"/>
                          <w:szCs w:val="16"/>
                          <w:lang w:val="en-US"/>
                        </w:rPr>
                        <w:t>order by a1.time;</w:t>
                      </w:r>
                    </w:p>
                  </w:txbxContent>
                </v:textbox>
                <w10:anchorlock/>
              </v:shape>
            </w:pict>
          </mc:Fallback>
        </mc:AlternateContent>
      </w:r>
    </w:p>
    <w:p w14:paraId="09806FE4" w14:textId="31D866EE" w:rsidR="00592B72" w:rsidRPr="006E21DE" w:rsidRDefault="006B1463" w:rsidP="006B1463">
      <w:pPr>
        <w:pStyle w:val="Descripcin"/>
        <w:jc w:val="center"/>
        <w:rPr>
          <w:b/>
          <w:i w:val="0"/>
          <w:u w:val="single"/>
        </w:rPr>
      </w:pPr>
      <w:bookmarkStart w:id="193" w:name="_Ref515273066"/>
      <w:bookmarkStart w:id="194" w:name="_Toc515279939"/>
      <w:r>
        <w:t xml:space="preserve">Ilustración </w:t>
      </w:r>
      <w:r>
        <w:fldChar w:fldCharType="begin"/>
      </w:r>
      <w:r>
        <w:instrText xml:space="preserve"> SEQ Ilustración \* ARABIC </w:instrText>
      </w:r>
      <w:r>
        <w:fldChar w:fldCharType="separate"/>
      </w:r>
      <w:r w:rsidR="00207472">
        <w:rPr>
          <w:noProof/>
        </w:rPr>
        <w:t>32</w:t>
      </w:r>
      <w:r>
        <w:fldChar w:fldCharType="end"/>
      </w:r>
      <w:bookmarkEnd w:id="193"/>
      <w:r>
        <w:t xml:space="preserve">. </w:t>
      </w:r>
      <w:r w:rsidRPr="00C672B1">
        <w:t>Versión 1.0 de</w:t>
      </w:r>
      <w:r>
        <w:t xml:space="preserve"> BajadaDe10.</w:t>
      </w:r>
      <w:bookmarkEnd w:id="194"/>
    </w:p>
    <w:p w14:paraId="57ACBF19" w14:textId="44928EAF" w:rsidR="006E21DE" w:rsidRPr="00A02440" w:rsidRDefault="006E21DE" w:rsidP="005B0D29">
      <w:proofErr w:type="spellStart"/>
      <w:r w:rsidRPr="006E21DE">
        <w:rPr>
          <w:b/>
          <w:i/>
          <w:u w:val="single"/>
        </w:rPr>
        <w:t>WindEventR</w:t>
      </w:r>
      <w:proofErr w:type="spellEnd"/>
      <w:r>
        <w:rPr>
          <w:b/>
          <w:i/>
          <w:u w:val="single"/>
        </w:rPr>
        <w:t>.</w:t>
      </w:r>
      <w:r w:rsidR="00A02440">
        <w:t xml:space="preserve"> Este patrón sirve para </w:t>
      </w:r>
      <w:r w:rsidR="00860511">
        <w:t xml:space="preserve">ayudar a </w:t>
      </w:r>
      <w:r w:rsidR="00A02440">
        <w:t>obtener aquellos puntos que son ubicados fuera de los intervalos de confianza producidos diariamente por cada</w:t>
      </w:r>
      <w:r w:rsidR="00860511">
        <w:t xml:space="preserve"> unidad de viento. En una ventana temporal de 1 día se obtienen las medias y las desviaciones de cada aerogenerador en cada intervalo de viento. Sin embargo, ahora no sólo obtendremos eso, si no que se desplegarán tantos eventos complejos </w:t>
      </w:r>
      <w:proofErr w:type="spellStart"/>
      <w:r w:rsidR="00860511">
        <w:t>WindEventR</w:t>
      </w:r>
      <w:proofErr w:type="spellEnd"/>
      <w:r w:rsidR="00860511">
        <w:t xml:space="preserve"> como </w:t>
      </w:r>
      <w:proofErr w:type="spellStart"/>
      <w:r w:rsidR="00860511">
        <w:t>WindEvent</w:t>
      </w:r>
      <w:proofErr w:type="spellEnd"/>
      <w:r w:rsidR="00860511">
        <w:t xml:space="preserve"> haya capturado la ventana diaria. Podríamos decir que se desplegará otra vez esos eventos simples, pero con la medición de la desviación y la media en dos de sus campos. Es decir</w:t>
      </w:r>
      <w:r w:rsidR="004715E5">
        <w:t>,</w:t>
      </w:r>
      <w:r w:rsidR="00860511">
        <w:t xml:space="preserve"> si en un día se han capturado 4464 eventos simples </w:t>
      </w:r>
      <w:proofErr w:type="spellStart"/>
      <w:r w:rsidR="00860511">
        <w:t>WindEvent</w:t>
      </w:r>
      <w:proofErr w:type="spellEnd"/>
      <w:r w:rsidR="00860511">
        <w:t xml:space="preserve">, se desplegarán a medianoche 4464 </w:t>
      </w:r>
      <w:r w:rsidR="00860511">
        <w:lastRenderedPageBreak/>
        <w:t xml:space="preserve">eventos complejos </w:t>
      </w:r>
      <w:proofErr w:type="spellStart"/>
      <w:r w:rsidR="00860511">
        <w:t>WindEventR</w:t>
      </w:r>
      <w:proofErr w:type="spellEnd"/>
      <w:r w:rsidR="00860511">
        <w:t>.</w:t>
      </w:r>
      <w:r w:rsidR="004715E5">
        <w:t xml:space="preserve"> En la </w:t>
      </w:r>
      <w:r w:rsidR="004715E5">
        <w:fldChar w:fldCharType="begin"/>
      </w:r>
      <w:r w:rsidR="004715E5">
        <w:instrText xml:space="preserve"> REF _Ref515273171 \h </w:instrText>
      </w:r>
      <w:r w:rsidR="004715E5">
        <w:fldChar w:fldCharType="separate"/>
      </w:r>
      <w:r w:rsidR="004715E5">
        <w:t xml:space="preserve">Ilustración </w:t>
      </w:r>
      <w:r w:rsidR="004715E5">
        <w:rPr>
          <w:noProof/>
        </w:rPr>
        <w:t>30</w:t>
      </w:r>
      <w:r w:rsidR="004715E5">
        <w:fldChar w:fldCharType="end"/>
      </w:r>
      <w:r w:rsidR="004715E5">
        <w:t>, podemos ver el código para su implementación.</w:t>
      </w:r>
    </w:p>
    <w:p w14:paraId="21A87F54" w14:textId="77777777" w:rsidR="006B1463" w:rsidRDefault="00D12506" w:rsidP="006B1463">
      <w:pPr>
        <w:pStyle w:val="Standard"/>
        <w:keepNext/>
        <w:jc w:val="center"/>
      </w:pPr>
      <w:r>
        <w:rPr>
          <w:noProof/>
        </w:rPr>
        <mc:AlternateContent>
          <mc:Choice Requires="wps">
            <w:drawing>
              <wp:inline distT="0" distB="0" distL="0" distR="0" wp14:anchorId="78D47149" wp14:editId="4D2EE8DC">
                <wp:extent cx="3458817" cy="1423284"/>
                <wp:effectExtent l="0" t="0" r="27940" b="24765"/>
                <wp:docPr id="2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423284"/>
                        </a:xfrm>
                        <a:prstGeom prst="rect">
                          <a:avLst/>
                        </a:prstGeom>
                        <a:solidFill>
                          <a:srgbClr val="FFFFFF"/>
                        </a:solidFill>
                        <a:ln w="9525">
                          <a:solidFill>
                            <a:srgbClr val="000000"/>
                          </a:solidFill>
                          <a:miter lim="800000"/>
                          <a:headEnd/>
                          <a:tailEnd/>
                        </a:ln>
                      </wps:spPr>
                      <wps:txbx>
                        <w:txbxContent>
                          <w:p w14:paraId="2EE6DF49" w14:textId="77777777" w:rsidR="00006A02" w:rsidRPr="00D12506" w:rsidRDefault="00006A02"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indEventR")</w:t>
                            </w:r>
                          </w:p>
                          <w:p w14:paraId="6A10BAC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WindEventR</w:t>
                            </w:r>
                          </w:p>
                          <w:p w14:paraId="1EDA342B"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ystemNumber, </w:t>
                            </w:r>
                          </w:p>
                          <w:p w14:paraId="69D76C1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TDDEV(power) as desviacion,</w:t>
                            </w:r>
                          </w:p>
                          <w:p w14:paraId="3330D261"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windSpeed,</w:t>
                            </w:r>
                          </w:p>
                          <w:p w14:paraId="7303AFE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6F80E505"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w:t>
                            </w:r>
                          </w:p>
                          <w:p w14:paraId="3EDEED6C" w14:textId="795803F4"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Tr.win:time_batch(</w:t>
                            </w:r>
                            <w:r>
                              <w:rPr>
                                <w:rFonts w:ascii="Consolas" w:hAnsi="Consolas"/>
                                <w:sz w:val="16"/>
                                <w:szCs w:val="16"/>
                                <w:lang w:val="en-US"/>
                              </w:rPr>
                              <w:t>1 day</w:t>
                            </w:r>
                            <w:r w:rsidRPr="00D12506">
                              <w:rPr>
                                <w:rFonts w:ascii="Consolas" w:hAnsi="Consolas"/>
                                <w:sz w:val="16"/>
                                <w:szCs w:val="16"/>
                                <w:lang w:val="en-US"/>
                              </w:rPr>
                              <w:t>) ventana</w:t>
                            </w:r>
                          </w:p>
                          <w:p w14:paraId="094724C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 viento;</w:t>
                            </w:r>
                          </w:p>
                          <w:p w14:paraId="6E800CAD" w14:textId="5DC6CE58" w:rsidR="00006A02" w:rsidRPr="00B7508A" w:rsidRDefault="00006A02" w:rsidP="00D12506">
                            <w:pPr>
                              <w:spacing w:before="0" w:beforeAutospacing="0" w:line="240" w:lineRule="auto"/>
                              <w:ind w:firstLine="0"/>
                              <w:jc w:val="left"/>
                              <w:rPr>
                                <w:rFonts w:ascii="Consolas" w:hAnsi="Consolas"/>
                                <w:sz w:val="16"/>
                                <w:szCs w:val="16"/>
                                <w:lang w:val="en-US"/>
                              </w:rPr>
                            </w:pPr>
                          </w:p>
                        </w:txbxContent>
                      </wps:txbx>
                      <wps:bodyPr rot="0" vert="horz" wrap="square" lIns="91440" tIns="45720" rIns="91440" bIns="45720" anchor="t" anchorCtr="0">
                        <a:noAutofit/>
                      </wps:bodyPr>
                    </wps:wsp>
                  </a:graphicData>
                </a:graphic>
              </wp:inline>
            </w:drawing>
          </mc:Choice>
          <mc:Fallback>
            <w:pict>
              <v:shape w14:anchorId="78D47149" id="_x0000_s1038" type="#_x0000_t202" style="width:272.35pt;height:11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">
                <v:textbox>
                  <w:txbxContent>
                    <w:p w14:paraId="2EE6DF49" w14:textId="77777777" w:rsidR="00006A02" w:rsidRPr="00D12506" w:rsidRDefault="00006A02"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WindEventR")</w:t>
                      </w:r>
                    </w:p>
                    <w:p w14:paraId="6A10BAC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WindEventR</w:t>
                      </w:r>
                    </w:p>
                    <w:p w14:paraId="1EDA342B"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power,</w:t>
                      </w:r>
                    </w:p>
                    <w:p w14:paraId="3410213A"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systemNumber, </w:t>
                      </w:r>
                    </w:p>
                    <w:p w14:paraId="69D76C1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AVG(power) as media,</w:t>
                      </w:r>
                    </w:p>
                    <w:p w14:paraId="085B574D"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TDDEV(power) as desviacion,</w:t>
                      </w:r>
                    </w:p>
                    <w:p w14:paraId="3330D261"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windSpeed,</w:t>
                      </w:r>
                    </w:p>
                    <w:p w14:paraId="7303AFE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6F80E505"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w:t>
                      </w:r>
                    </w:p>
                    <w:p w14:paraId="3EDEED6C" w14:textId="795803F4"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Tr.win:time_batch(</w:t>
                      </w:r>
                      <w:r>
                        <w:rPr>
                          <w:rFonts w:ascii="Consolas" w:hAnsi="Consolas"/>
                          <w:sz w:val="16"/>
                          <w:szCs w:val="16"/>
                          <w:lang w:val="en-US"/>
                        </w:rPr>
                        <w:t>1 day</w:t>
                      </w:r>
                      <w:r w:rsidRPr="00D12506">
                        <w:rPr>
                          <w:rFonts w:ascii="Consolas" w:hAnsi="Consolas"/>
                          <w:sz w:val="16"/>
                          <w:szCs w:val="16"/>
                          <w:lang w:val="en-US"/>
                        </w:rPr>
                        <w:t>) ventana</w:t>
                      </w:r>
                    </w:p>
                    <w:p w14:paraId="094724C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 viento;</w:t>
                      </w:r>
                    </w:p>
                    <w:p w14:paraId="6E800CAD" w14:textId="5DC6CE58" w:rsidR="00006A02" w:rsidRPr="00B7508A" w:rsidRDefault="00006A02" w:rsidP="00D12506">
                      <w:pPr>
                        <w:spacing w:before="0" w:beforeAutospacing="0" w:line="240" w:lineRule="auto"/>
                        <w:ind w:firstLine="0"/>
                        <w:jc w:val="left"/>
                        <w:rPr>
                          <w:rFonts w:ascii="Consolas" w:hAnsi="Consolas"/>
                          <w:sz w:val="16"/>
                          <w:szCs w:val="16"/>
                          <w:lang w:val="en-US"/>
                        </w:rPr>
                      </w:pPr>
                    </w:p>
                  </w:txbxContent>
                </v:textbox>
                <w10:anchorlock/>
              </v:shape>
            </w:pict>
          </mc:Fallback>
        </mc:AlternateContent>
      </w:r>
    </w:p>
    <w:p w14:paraId="4882AD94" w14:textId="05090178" w:rsidR="00D12506" w:rsidRPr="00592B72" w:rsidRDefault="006B1463" w:rsidP="006B1463">
      <w:pPr>
        <w:pStyle w:val="Descripcin"/>
        <w:jc w:val="center"/>
      </w:pPr>
      <w:bookmarkStart w:id="195" w:name="_Ref515273171"/>
      <w:bookmarkStart w:id="196" w:name="_Toc515279940"/>
      <w:r>
        <w:t xml:space="preserve">Ilustración </w:t>
      </w:r>
      <w:r>
        <w:fldChar w:fldCharType="begin"/>
      </w:r>
      <w:r>
        <w:instrText xml:space="preserve"> SEQ Ilustración \* ARABIC </w:instrText>
      </w:r>
      <w:r>
        <w:fldChar w:fldCharType="separate"/>
      </w:r>
      <w:r w:rsidR="00207472">
        <w:rPr>
          <w:noProof/>
        </w:rPr>
        <w:t>33</w:t>
      </w:r>
      <w:r>
        <w:fldChar w:fldCharType="end"/>
      </w:r>
      <w:bookmarkEnd w:id="195"/>
      <w:r>
        <w:t xml:space="preserve">. </w:t>
      </w:r>
      <w:r w:rsidRPr="0041200D">
        <w:t xml:space="preserve">Versión 1.0 de </w:t>
      </w:r>
      <w:proofErr w:type="spellStart"/>
      <w:r>
        <w:t>WindEventR</w:t>
      </w:r>
      <w:proofErr w:type="spellEnd"/>
      <w:r>
        <w:t>.</w:t>
      </w:r>
      <w:bookmarkEnd w:id="196"/>
    </w:p>
    <w:p w14:paraId="2262E4AC" w14:textId="7152FA0C" w:rsidR="006E21DE" w:rsidRPr="00860511" w:rsidRDefault="006E21DE" w:rsidP="005B0D29">
      <w:r w:rsidRPr="006E21DE">
        <w:rPr>
          <w:b/>
          <w:i/>
          <w:u w:val="single"/>
        </w:rPr>
        <w:t>Fuera</w:t>
      </w:r>
      <w:r w:rsidR="00860511">
        <w:rPr>
          <w:b/>
          <w:i/>
          <w:u w:val="single"/>
        </w:rPr>
        <w:t>.</w:t>
      </w:r>
      <w:r w:rsidR="00860511">
        <w:t xml:space="preserve"> </w:t>
      </w:r>
      <w:r w:rsidR="004715E5">
        <w:t xml:space="preserve">Tal y como vemos en la </w:t>
      </w:r>
      <w:r w:rsidR="004715E5">
        <w:fldChar w:fldCharType="begin"/>
      </w:r>
      <w:r w:rsidR="004715E5">
        <w:instrText xml:space="preserve"> REF _Ref515273196 \h </w:instrText>
      </w:r>
      <w:r w:rsidR="004715E5">
        <w:fldChar w:fldCharType="separate"/>
      </w:r>
      <w:r w:rsidR="004715E5">
        <w:t xml:space="preserve">Ilustración </w:t>
      </w:r>
      <w:r w:rsidR="004715E5">
        <w:rPr>
          <w:noProof/>
        </w:rPr>
        <w:t>31</w:t>
      </w:r>
      <w:r w:rsidR="004715E5">
        <w:fldChar w:fldCharType="end"/>
      </w:r>
      <w:r w:rsidR="004715E5">
        <w:t xml:space="preserve"> estos</w:t>
      </w:r>
      <w:r w:rsidR="00860511">
        <w:t xml:space="preserve"> eventos complejos </w:t>
      </w:r>
      <w:proofErr w:type="spellStart"/>
      <w:r w:rsidR="00860511">
        <w:t>WindEventR</w:t>
      </w:r>
      <w:proofErr w:type="spellEnd"/>
      <w:r w:rsidR="00860511">
        <w:t xml:space="preserve"> serán capturados por el patrón Fuera. Este patrón captura todos eventos que se </w:t>
      </w:r>
      <w:proofErr w:type="spellStart"/>
      <w:r w:rsidR="00860511">
        <w:t>despligan</w:t>
      </w:r>
      <w:proofErr w:type="spellEnd"/>
      <w:r w:rsidR="00860511">
        <w:t xml:space="preserve"> a la misma hora con una ventana temporal de un 1 segundo, agrupándolos por generador y por intervalo de viento. De esta forma contaremos con </w:t>
      </w:r>
      <w:proofErr w:type="spellStart"/>
      <w:r w:rsidR="00860511">
        <w:t>vecesFuera</w:t>
      </w:r>
      <w:proofErr w:type="spellEnd"/>
      <w:r w:rsidR="00860511">
        <w:t xml:space="preserve"> los puntos que se han quedado fuera del intervalo de confianza generado por su media y su desviación típica.</w:t>
      </w:r>
    </w:p>
    <w:p w14:paraId="7C413D78" w14:textId="77777777" w:rsidR="006B1463" w:rsidRDefault="00D12506" w:rsidP="006B1463">
      <w:pPr>
        <w:pStyle w:val="Standard"/>
        <w:keepNext/>
        <w:jc w:val="center"/>
      </w:pPr>
      <w:r>
        <w:rPr>
          <w:noProof/>
        </w:rPr>
        <mc:AlternateContent>
          <mc:Choice Requires="wps">
            <w:drawing>
              <wp:inline distT="0" distB="0" distL="0" distR="0" wp14:anchorId="38026785" wp14:editId="360F1964">
                <wp:extent cx="3458817" cy="1288112"/>
                <wp:effectExtent l="0" t="0" r="27940" b="26670"/>
                <wp:docPr id="2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8817" cy="1288112"/>
                        </a:xfrm>
                        <a:prstGeom prst="rect">
                          <a:avLst/>
                        </a:prstGeom>
                        <a:solidFill>
                          <a:srgbClr val="FFFFFF"/>
                        </a:solidFill>
                        <a:ln w="9525">
                          <a:solidFill>
                            <a:srgbClr val="000000"/>
                          </a:solidFill>
                          <a:miter lim="800000"/>
                          <a:headEnd/>
                          <a:tailEnd/>
                        </a:ln>
                      </wps:spPr>
                      <wps:txbx>
                        <w:txbxContent>
                          <w:p w14:paraId="56EAD59A" w14:textId="77777777" w:rsidR="00006A02" w:rsidRPr="00D12506" w:rsidRDefault="00006A02"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Fuera")</w:t>
                            </w:r>
                          </w:p>
                          <w:p w14:paraId="0A11468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Fuera</w:t>
                            </w:r>
                          </w:p>
                          <w:p w14:paraId="53CC14EB"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systemNumber,</w:t>
                            </w:r>
                          </w:p>
                          <w:p w14:paraId="574B4DB7"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Fuera,</w:t>
                            </w:r>
                          </w:p>
                          <w:p w14:paraId="7EF15738"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0BABF53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R.win:time_batch(1 sec) ventana</w:t>
                            </w:r>
                          </w:p>
                          <w:p w14:paraId="5EEAC174" w14:textId="77777777" w:rsidR="00006A02" w:rsidRPr="00D12506" w:rsidRDefault="00006A02"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WHERE power&lt;media-desviacion OR power&gt;media+desviacion</w:t>
                            </w:r>
                          </w:p>
                          <w:p w14:paraId="6F0C58C1"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viento</w:t>
                            </w:r>
                          </w:p>
                          <w:p w14:paraId="47B5C73E"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systemNumber)&gt;0</w:t>
                            </w:r>
                          </w:p>
                          <w:p w14:paraId="0CC2B984" w14:textId="23A97B5A"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order by viento;</w:t>
                            </w:r>
                          </w:p>
                        </w:txbxContent>
                      </wps:txbx>
                      <wps:bodyPr rot="0" vert="horz" wrap="square" lIns="91440" tIns="45720" rIns="91440" bIns="45720" anchor="t" anchorCtr="0">
                        <a:noAutofit/>
                      </wps:bodyPr>
                    </wps:wsp>
                  </a:graphicData>
                </a:graphic>
              </wp:inline>
            </w:drawing>
          </mc:Choice>
          <mc:Fallback>
            <w:pict>
              <v:shape w14:anchorId="38026785" id="_x0000_s1039" type="#_x0000_t202" style="width:272.35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">
                <v:textbox>
                  <w:txbxContent>
                    <w:p w14:paraId="56EAD59A" w14:textId="77777777" w:rsidR="00006A02" w:rsidRPr="00D12506" w:rsidRDefault="00006A02" w:rsidP="00D12506">
                      <w:pPr>
                        <w:spacing w:before="0" w:beforeAutospacing="0" w:line="240" w:lineRule="auto"/>
                        <w:ind w:firstLine="0"/>
                        <w:jc w:val="left"/>
                        <w:rPr>
                          <w:rFonts w:ascii="Consolas" w:hAnsi="Consolas"/>
                          <w:b/>
                          <w:sz w:val="16"/>
                          <w:szCs w:val="16"/>
                          <w:lang w:val="en-US"/>
                        </w:rPr>
                      </w:pPr>
                      <w:r w:rsidRPr="00D12506">
                        <w:rPr>
                          <w:rFonts w:ascii="Consolas" w:hAnsi="Consolas"/>
                          <w:b/>
                          <w:sz w:val="16"/>
                          <w:szCs w:val="16"/>
                          <w:lang w:val="en-US"/>
                        </w:rPr>
                        <w:t>@Name("Fuera")</w:t>
                      </w:r>
                    </w:p>
                    <w:p w14:paraId="0A11468C"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 xml:space="preserve">INSERT INTO </w:t>
                      </w:r>
                      <w:r w:rsidRPr="00D12506">
                        <w:rPr>
                          <w:rFonts w:ascii="Consolas" w:hAnsi="Consolas"/>
                          <w:b/>
                          <w:sz w:val="16"/>
                          <w:szCs w:val="16"/>
                          <w:lang w:val="en-US"/>
                        </w:rPr>
                        <w:t>Fuera</w:t>
                      </w:r>
                    </w:p>
                    <w:p w14:paraId="53CC14EB"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SELECT systemNumber,</w:t>
                      </w:r>
                    </w:p>
                    <w:p w14:paraId="574B4DB7"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count(systemNumber) as vecesFuera,</w:t>
                      </w:r>
                    </w:p>
                    <w:p w14:paraId="7EF15738"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viento</w:t>
                      </w:r>
                    </w:p>
                    <w:p w14:paraId="0BABF536"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FROM WindEventR.win:time_batch(1 sec) ventana</w:t>
                      </w:r>
                    </w:p>
                    <w:p w14:paraId="5EEAC174" w14:textId="77777777" w:rsidR="00006A02" w:rsidRPr="00D12506" w:rsidRDefault="00006A02" w:rsidP="00D12506">
                      <w:pPr>
                        <w:spacing w:before="0" w:beforeAutospacing="0" w:line="240" w:lineRule="auto"/>
                        <w:ind w:firstLine="0"/>
                        <w:jc w:val="left"/>
                        <w:rPr>
                          <w:rFonts w:ascii="Consolas" w:hAnsi="Consolas"/>
                          <w:sz w:val="16"/>
                          <w:szCs w:val="16"/>
                        </w:rPr>
                      </w:pPr>
                      <w:r w:rsidRPr="00D12506">
                        <w:rPr>
                          <w:rFonts w:ascii="Consolas" w:hAnsi="Consolas"/>
                          <w:sz w:val="16"/>
                          <w:szCs w:val="16"/>
                        </w:rPr>
                        <w:t>WHERE power&lt;media-desviacion OR power&gt;media+desviacion</w:t>
                      </w:r>
                    </w:p>
                    <w:p w14:paraId="6F0C58C1"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GROUP BY systemNumber,viento</w:t>
                      </w:r>
                    </w:p>
                    <w:p w14:paraId="47B5C73E" w14:textId="77777777"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HAVING count(systemNumber)&gt;0</w:t>
                      </w:r>
                    </w:p>
                    <w:p w14:paraId="0CC2B984" w14:textId="23A97B5A" w:rsidR="00006A02" w:rsidRPr="00D12506" w:rsidRDefault="00006A02" w:rsidP="00D12506">
                      <w:pPr>
                        <w:spacing w:before="0" w:beforeAutospacing="0" w:line="240" w:lineRule="auto"/>
                        <w:ind w:firstLine="0"/>
                        <w:jc w:val="left"/>
                        <w:rPr>
                          <w:rFonts w:ascii="Consolas" w:hAnsi="Consolas"/>
                          <w:sz w:val="16"/>
                          <w:szCs w:val="16"/>
                          <w:lang w:val="en-US"/>
                        </w:rPr>
                      </w:pPr>
                      <w:r w:rsidRPr="00D12506">
                        <w:rPr>
                          <w:rFonts w:ascii="Consolas" w:hAnsi="Consolas"/>
                          <w:sz w:val="16"/>
                          <w:szCs w:val="16"/>
                          <w:lang w:val="en-US"/>
                        </w:rPr>
                        <w:t>order by viento;</w:t>
                      </w:r>
                    </w:p>
                  </w:txbxContent>
                </v:textbox>
                <w10:anchorlock/>
              </v:shape>
            </w:pict>
          </mc:Fallback>
        </mc:AlternateContent>
      </w:r>
    </w:p>
    <w:p w14:paraId="6CD1B002" w14:textId="4BC99819" w:rsidR="00D12506" w:rsidRPr="006E21DE" w:rsidRDefault="006B1463" w:rsidP="006B1463">
      <w:pPr>
        <w:pStyle w:val="Descripcin"/>
        <w:jc w:val="center"/>
        <w:rPr>
          <w:b/>
          <w:i w:val="0"/>
          <w:u w:val="single"/>
        </w:rPr>
      </w:pPr>
      <w:bookmarkStart w:id="197" w:name="_Ref515273196"/>
      <w:bookmarkStart w:id="198" w:name="_Toc515279941"/>
      <w:r>
        <w:t xml:space="preserve">Ilustración </w:t>
      </w:r>
      <w:r>
        <w:fldChar w:fldCharType="begin"/>
      </w:r>
      <w:r>
        <w:instrText xml:space="preserve"> SEQ Ilustración \* ARABIC </w:instrText>
      </w:r>
      <w:r>
        <w:fldChar w:fldCharType="separate"/>
      </w:r>
      <w:r w:rsidR="00207472">
        <w:rPr>
          <w:noProof/>
        </w:rPr>
        <w:t>34</w:t>
      </w:r>
      <w:r>
        <w:fldChar w:fldCharType="end"/>
      </w:r>
      <w:bookmarkEnd w:id="197"/>
      <w:r>
        <w:t xml:space="preserve">. </w:t>
      </w:r>
      <w:r w:rsidRPr="007A5A0F">
        <w:t>Versión 1.0 de</w:t>
      </w:r>
      <w:r>
        <w:t xml:space="preserve"> Fuera.</w:t>
      </w:r>
      <w:bookmarkEnd w:id="198"/>
    </w:p>
    <w:p w14:paraId="49F5311B" w14:textId="727AC39A" w:rsidR="00161BCD" w:rsidRDefault="00A315E6" w:rsidP="00D12506">
      <w:r>
        <w:t xml:space="preserve">Al igual que en el caso del análisis de la productividad, podemos ver en la </w:t>
      </w:r>
      <w:r w:rsidR="004715E5">
        <w:fldChar w:fldCharType="begin"/>
      </w:r>
      <w:r w:rsidR="004715E5">
        <w:instrText xml:space="preserve"> REF _Ref515273221 \h </w:instrText>
      </w:r>
      <w:r w:rsidR="004715E5">
        <w:fldChar w:fldCharType="separate"/>
      </w:r>
      <w:r w:rsidR="004715E5">
        <w:t xml:space="preserve">Ilustración </w:t>
      </w:r>
      <w:r w:rsidR="004715E5">
        <w:rPr>
          <w:noProof/>
        </w:rPr>
        <w:t>32</w:t>
      </w:r>
      <w:r w:rsidR="004715E5">
        <w:fldChar w:fldCharType="end"/>
      </w:r>
      <w:r w:rsidR="004715E5">
        <w:t xml:space="preserve"> </w:t>
      </w:r>
      <w:r>
        <w:t>el diagrama de clases que esquematiza las dependencias entre los patrones que analizan el rendimiento de los aerogeneradores.</w:t>
      </w:r>
    </w:p>
    <w:p w14:paraId="3598CFFD" w14:textId="77777777" w:rsidR="00AE1873" w:rsidRDefault="00AE1873" w:rsidP="00AE1873">
      <w:pPr>
        <w:keepNext/>
        <w:jc w:val="center"/>
      </w:pPr>
      <w:r>
        <w:rPr>
          <w:noProof/>
        </w:rPr>
        <w:lastRenderedPageBreak/>
        <w:drawing>
          <wp:inline distT="0" distB="0" distL="0" distR="0" wp14:anchorId="521BED0B" wp14:editId="07F38746">
            <wp:extent cx="4248150" cy="2856926"/>
            <wp:effectExtent l="0" t="0" r="0" b="63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4204" b="2100"/>
                    <a:stretch/>
                  </pic:blipFill>
                  <pic:spPr bwMode="auto">
                    <a:xfrm>
                      <a:off x="0" y="0"/>
                      <a:ext cx="4292534" cy="2886775"/>
                    </a:xfrm>
                    <a:prstGeom prst="rect">
                      <a:avLst/>
                    </a:prstGeom>
                    <a:ln>
                      <a:noFill/>
                    </a:ln>
                    <a:extLst>
                      <a:ext uri="{53640926-AAD7-44D8-BBD7-CCE9431645EC}">
                        <a14:shadowObscured xmlns:a14="http://schemas.microsoft.com/office/drawing/2010/main"/>
                      </a:ext>
                    </a:extLst>
                  </pic:spPr>
                </pic:pic>
              </a:graphicData>
            </a:graphic>
          </wp:inline>
        </w:drawing>
      </w:r>
    </w:p>
    <w:p w14:paraId="39A04B21" w14:textId="60894F07" w:rsidR="00A315E6" w:rsidRDefault="00AE1873" w:rsidP="00AE1873">
      <w:pPr>
        <w:pStyle w:val="Descripcin"/>
        <w:jc w:val="center"/>
      </w:pPr>
      <w:bookmarkStart w:id="199" w:name="_Ref515273221"/>
      <w:bookmarkStart w:id="200" w:name="_Toc515279942"/>
      <w:r>
        <w:t xml:space="preserve">Ilustración </w:t>
      </w:r>
      <w:r>
        <w:fldChar w:fldCharType="begin"/>
      </w:r>
      <w:r>
        <w:instrText xml:space="preserve"> SEQ Ilustración \* ARABIC </w:instrText>
      </w:r>
      <w:r>
        <w:fldChar w:fldCharType="separate"/>
      </w:r>
      <w:r w:rsidR="00207472">
        <w:rPr>
          <w:noProof/>
        </w:rPr>
        <w:t>35</w:t>
      </w:r>
      <w:r>
        <w:fldChar w:fldCharType="end"/>
      </w:r>
      <w:bookmarkEnd w:id="199"/>
      <w:r>
        <w:t xml:space="preserve">. </w:t>
      </w:r>
      <w:r w:rsidRPr="00831D2C">
        <w:t xml:space="preserve">Diagrama de clases de los patrones de </w:t>
      </w:r>
      <w:r>
        <w:t>rendimiento</w:t>
      </w:r>
      <w:r w:rsidRPr="00831D2C">
        <w:t xml:space="preserve"> V.1.0.</w:t>
      </w:r>
      <w:bookmarkEnd w:id="200"/>
    </w:p>
    <w:p w14:paraId="17F86A3A" w14:textId="639601C9" w:rsidR="007A6A5C" w:rsidRDefault="00D12506" w:rsidP="004715E5">
      <w:r>
        <w:t>Para comprobar el correcto funcionamiento de estos patrones se han comprobado utilizando el simulador que ofrece Esper en su página web.</w:t>
      </w:r>
    </w:p>
    <w:p w14:paraId="68213D72" w14:textId="77777777" w:rsidR="00360D40" w:rsidRDefault="00360D40" w:rsidP="00360D40">
      <w:pPr>
        <w:pStyle w:val="Prrafodelista"/>
        <w:numPr>
          <w:ilvl w:val="0"/>
          <w:numId w:val="11"/>
        </w:numPr>
        <w:rPr>
          <w:b/>
        </w:rPr>
      </w:pPr>
      <w:r w:rsidRPr="004C7556">
        <w:rPr>
          <w:b/>
        </w:rPr>
        <w:t>Estructura de transmisión de la información y flujos del ESB.</w:t>
      </w:r>
    </w:p>
    <w:p w14:paraId="5E3F2B95" w14:textId="532EBC5D" w:rsidR="00360D40" w:rsidRDefault="00360D40" w:rsidP="00360D40">
      <w:r>
        <w:t xml:space="preserve">Tras el feedback de la reunión al finalizar el sprint primero, llegamos a la conclusión de que debíamos reducir las dependencias con </w:t>
      </w:r>
      <w:proofErr w:type="spellStart"/>
      <w:r>
        <w:t>ThingSpeak</w:t>
      </w:r>
      <w:proofErr w:type="spellEnd"/>
      <w:r>
        <w:t xml:space="preserve">. Por ello </w:t>
      </w:r>
      <w:proofErr w:type="spellStart"/>
      <w:r>
        <w:t>redifinimos</w:t>
      </w:r>
      <w:proofErr w:type="spellEnd"/>
      <w:r>
        <w:t xml:space="preserve"> los flujos implementados en el ESB de </w:t>
      </w:r>
      <w:proofErr w:type="spellStart"/>
      <w:r>
        <w:t>Mule</w:t>
      </w:r>
      <w:proofErr w:type="spellEnd"/>
      <w:r>
        <w:t>. El resultado es el siguiente.</w:t>
      </w:r>
    </w:p>
    <w:p w14:paraId="42FD0BBC" w14:textId="6ED822CB" w:rsidR="00360D40" w:rsidRDefault="00360D40" w:rsidP="00360D40">
      <w:r w:rsidRPr="00360D40">
        <w:rPr>
          <w:b/>
          <w:i/>
          <w:u w:val="single"/>
        </w:rPr>
        <w:t>Flujo del input.</w:t>
      </w:r>
      <w:r>
        <w:t xml:space="preserve"> En este flujo de datos vemos como el programa recoge los datos a través de un servicio FTP en la propia máquina del ESB. A través de este servicio, podemos introducir un fichero </w:t>
      </w:r>
      <w:proofErr w:type="spellStart"/>
      <w:r>
        <w:t>csv</w:t>
      </w:r>
      <w:proofErr w:type="spellEnd"/>
      <w:r>
        <w:t xml:space="preserve"> en ese directorio(/</w:t>
      </w:r>
      <w:proofErr w:type="spellStart"/>
      <w:r>
        <w:t>resources</w:t>
      </w:r>
      <w:proofErr w:type="spellEnd"/>
      <w:r>
        <w:t xml:space="preserve">/input) para que después pasé a formato </w:t>
      </w:r>
      <w:proofErr w:type="spellStart"/>
      <w:r>
        <w:t>String</w:t>
      </w:r>
      <w:proofErr w:type="spellEnd"/>
      <w:r>
        <w:t xml:space="preserve"> y sea dividid en registros apilados. Estos registros son pasados a un transformador de eventos. Pasaría de un formato </w:t>
      </w:r>
      <w:proofErr w:type="spellStart"/>
      <w:r>
        <w:t>String</w:t>
      </w:r>
      <w:proofErr w:type="spellEnd"/>
      <w:r>
        <w:t xml:space="preserve"> a un </w:t>
      </w:r>
      <w:proofErr w:type="spellStart"/>
      <w:r>
        <w:t>Hashmap</w:t>
      </w:r>
      <w:proofErr w:type="spellEnd"/>
      <w:r>
        <w:t xml:space="preserve"> con 75 claves asemejándose con el modelo del aerogenerador. A continuación, mostraremos su contenido por consola a través del </w:t>
      </w:r>
      <w:proofErr w:type="spellStart"/>
      <w:r>
        <w:t>logger</w:t>
      </w:r>
      <w:proofErr w:type="spellEnd"/>
      <w:r>
        <w:t xml:space="preserve"> y lo enviaremos al motor CEP a través de “</w:t>
      </w:r>
      <w:proofErr w:type="spellStart"/>
      <w:r>
        <w:t>Send</w:t>
      </w:r>
      <w:proofErr w:type="spellEnd"/>
      <w:r>
        <w:t xml:space="preserve"> </w:t>
      </w:r>
      <w:proofErr w:type="spellStart"/>
      <w:r>
        <w:t>Wind</w:t>
      </w:r>
      <w:proofErr w:type="spellEnd"/>
      <w:r>
        <w:t xml:space="preserve"> Event </w:t>
      </w:r>
      <w:proofErr w:type="spellStart"/>
      <w:r>
        <w:t>to</w:t>
      </w:r>
      <w:proofErr w:type="spellEnd"/>
      <w:r>
        <w:t xml:space="preserve"> Esper </w:t>
      </w:r>
      <w:proofErr w:type="spellStart"/>
      <w:r>
        <w:t>Engine</w:t>
      </w:r>
      <w:proofErr w:type="spellEnd"/>
      <w:r>
        <w:t>”.</w:t>
      </w:r>
      <w:r w:rsidR="00585ABD">
        <w:t xml:space="preserve"> Podemos ver este flujo en la </w:t>
      </w:r>
      <w:r w:rsidR="00585ABD">
        <w:fldChar w:fldCharType="begin"/>
      </w:r>
      <w:r w:rsidR="00585ABD">
        <w:instrText xml:space="preserve"> REF _Ref515279134 \h </w:instrText>
      </w:r>
      <w:r w:rsidR="00585ABD">
        <w:fldChar w:fldCharType="separate"/>
      </w:r>
      <w:r w:rsidR="00585ABD">
        <w:t xml:space="preserve">Ilustración </w:t>
      </w:r>
      <w:r w:rsidR="00585ABD">
        <w:rPr>
          <w:noProof/>
        </w:rPr>
        <w:t>33</w:t>
      </w:r>
      <w:r w:rsidR="00585ABD">
        <w:fldChar w:fldCharType="end"/>
      </w:r>
      <w:r w:rsidR="00585ABD">
        <w:t>.</w:t>
      </w:r>
    </w:p>
    <w:p w14:paraId="4343B88A" w14:textId="77777777" w:rsidR="007759F1" w:rsidRDefault="00360D40" w:rsidP="007759F1">
      <w:pPr>
        <w:keepNext/>
      </w:pPr>
      <w:r w:rsidRPr="00D66F5A">
        <w:rPr>
          <w:noProof/>
        </w:rPr>
        <w:lastRenderedPageBreak/>
        <w:drawing>
          <wp:inline distT="0" distB="0" distL="0" distR="0" wp14:anchorId="6ABC4CB3" wp14:editId="573DA2CA">
            <wp:extent cx="5287060" cy="1587261"/>
            <wp:effectExtent l="0" t="0" r="0" b="0"/>
            <wp:docPr id="9" name="Marcador de contenido 3">
              <a:extLst xmlns:a="http://schemas.openxmlformats.org/drawingml/2006/main">
                <a:ext uri="{FF2B5EF4-FFF2-40B4-BE49-F238E27FC236}">
                  <a16:creationId xmlns:a16="http://schemas.microsoft.com/office/drawing/2014/main" id="{C3D769E9-C242-44DC-AB22-E42B73D3429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Marcador de contenido 3">
                      <a:extLst>
                        <a:ext uri="{FF2B5EF4-FFF2-40B4-BE49-F238E27FC236}">
                          <a16:creationId xmlns:a16="http://schemas.microsoft.com/office/drawing/2014/main" id="{C3D769E9-C242-44DC-AB22-E42B73D3429E}"/>
                        </a:ext>
                      </a:extLst>
                    </pic:cNvPr>
                    <pic:cNvPicPr>
                      <a:picLocks noGrp="1" noChangeAspect="1"/>
                    </pic:cNvPicPr>
                  </pic:nvPicPr>
                  <pic:blipFill>
                    <a:blip r:embed="rId67"/>
                    <a:stretch>
                      <a:fillRect/>
                    </a:stretch>
                  </pic:blipFill>
                  <pic:spPr>
                    <a:xfrm>
                      <a:off x="0" y="0"/>
                      <a:ext cx="5329707" cy="1600064"/>
                    </a:xfrm>
                    <a:prstGeom prst="rect">
                      <a:avLst/>
                    </a:prstGeom>
                  </pic:spPr>
                </pic:pic>
              </a:graphicData>
            </a:graphic>
          </wp:inline>
        </w:drawing>
      </w:r>
    </w:p>
    <w:p w14:paraId="3877E5EB" w14:textId="1ED4D114" w:rsidR="00360D40" w:rsidRDefault="007759F1" w:rsidP="007759F1">
      <w:pPr>
        <w:pStyle w:val="Descripcin"/>
        <w:jc w:val="center"/>
      </w:pPr>
      <w:bookmarkStart w:id="201" w:name="_Ref515279134"/>
      <w:bookmarkStart w:id="202" w:name="_Toc515279943"/>
      <w:r>
        <w:t xml:space="preserve">Ilustración </w:t>
      </w:r>
      <w:r>
        <w:fldChar w:fldCharType="begin"/>
      </w:r>
      <w:r>
        <w:instrText xml:space="preserve"> SEQ Ilustración \* ARABIC </w:instrText>
      </w:r>
      <w:r>
        <w:fldChar w:fldCharType="separate"/>
      </w:r>
      <w:r w:rsidR="00207472">
        <w:rPr>
          <w:noProof/>
        </w:rPr>
        <w:t>36</w:t>
      </w:r>
      <w:r>
        <w:fldChar w:fldCharType="end"/>
      </w:r>
      <w:bookmarkEnd w:id="201"/>
      <w:r>
        <w:t>. Flujo del input</w:t>
      </w:r>
      <w:r w:rsidR="00585ABD">
        <w:t xml:space="preserve"> V 1.0</w:t>
      </w:r>
      <w:r>
        <w:t>.</w:t>
      </w:r>
      <w:bookmarkEnd w:id="202"/>
    </w:p>
    <w:p w14:paraId="096FBA6C" w14:textId="3E967574" w:rsidR="007759F1" w:rsidRDefault="007759F1" w:rsidP="00360D40">
      <w:r w:rsidRPr="007759F1">
        <w:rPr>
          <w:b/>
          <w:i/>
          <w:u w:val="single"/>
        </w:rPr>
        <w:t>Adición de patrones.</w:t>
      </w:r>
      <w:r>
        <w:t xml:space="preserve"> </w:t>
      </w:r>
      <w:r w:rsidR="00585ABD">
        <w:t xml:space="preserve">Tal y como vemos en la </w:t>
      </w:r>
      <w:r w:rsidR="00585ABD">
        <w:fldChar w:fldCharType="begin"/>
      </w:r>
      <w:r w:rsidR="00585ABD">
        <w:instrText xml:space="preserve"> REF _Ref515279143 \h </w:instrText>
      </w:r>
      <w:r w:rsidR="00585ABD">
        <w:fldChar w:fldCharType="separate"/>
      </w:r>
      <w:r w:rsidR="00585ABD">
        <w:t xml:space="preserve">Ilustración </w:t>
      </w:r>
      <w:r w:rsidR="00585ABD">
        <w:rPr>
          <w:noProof/>
        </w:rPr>
        <w:t>34</w:t>
      </w:r>
      <w:r w:rsidR="00585ABD">
        <w:fldChar w:fldCharType="end"/>
      </w:r>
      <w:r w:rsidR="00585ABD">
        <w:t>, e</w:t>
      </w:r>
      <w:r>
        <w:t xml:space="preserve">l objetivo de este flujo es desplegar los patrones en el motor CEP. En este flujo podemos ver al igual que el anterior comenzando con un servicio FTP donde introduciremos un archivo con extensión </w:t>
      </w:r>
      <w:proofErr w:type="gramStart"/>
      <w:r>
        <w:t>“.</w:t>
      </w:r>
      <w:proofErr w:type="spellStart"/>
      <w:r>
        <w:t>epl</w:t>
      </w:r>
      <w:proofErr w:type="spellEnd"/>
      <w:proofErr w:type="gramEnd"/>
      <w:r>
        <w:t xml:space="preserve">” los patrones. Estos patrones se pasarán a formato </w:t>
      </w:r>
      <w:proofErr w:type="spellStart"/>
      <w:r>
        <w:t>String</w:t>
      </w:r>
      <w:proofErr w:type="spellEnd"/>
      <w:r>
        <w:t xml:space="preserve"> para que el motor compruebe su </w:t>
      </w:r>
      <w:proofErr w:type="spellStart"/>
      <w:r>
        <w:t>sintáxis</w:t>
      </w:r>
      <w:proofErr w:type="spellEnd"/>
      <w:r>
        <w:t>, en caso de estar correctamente implementados, se desplegarán al motor, en caso contrario, mostraremos un aviso por la consola del ESB indicando el error.</w:t>
      </w:r>
    </w:p>
    <w:p w14:paraId="1CD38DE1" w14:textId="77777777" w:rsidR="007759F1" w:rsidRDefault="007759F1" w:rsidP="007759F1">
      <w:pPr>
        <w:keepNext/>
        <w:jc w:val="center"/>
      </w:pPr>
      <w:r w:rsidRPr="007759F1">
        <w:rPr>
          <w:noProof/>
        </w:rPr>
        <w:drawing>
          <wp:inline distT="0" distB="0" distL="0" distR="0" wp14:anchorId="4CD89DAF" wp14:editId="75F52FBC">
            <wp:extent cx="3278038" cy="2318815"/>
            <wp:effectExtent l="0" t="0" r="0" b="5715"/>
            <wp:docPr id="7" name="Imagen 6">
              <a:extLst xmlns:a="http://schemas.openxmlformats.org/drawingml/2006/main">
                <a:ext uri="{FF2B5EF4-FFF2-40B4-BE49-F238E27FC236}">
                  <a16:creationId xmlns:a16="http://schemas.microsoft.com/office/drawing/2014/main" id="{39D9DAB3-DEF8-4F93-92EB-8128A81808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39D9DAB3-DEF8-4F93-92EB-8128A8180893}"/>
                        </a:ext>
                      </a:extLst>
                    </pic:cNvPr>
                    <pic:cNvPicPr>
                      <a:picLocks noChangeAspect="1"/>
                    </pic:cNvPicPr>
                  </pic:nvPicPr>
                  <pic:blipFill>
                    <a:blip r:embed="rId68"/>
                    <a:stretch>
                      <a:fillRect/>
                    </a:stretch>
                  </pic:blipFill>
                  <pic:spPr>
                    <a:xfrm>
                      <a:off x="0" y="0"/>
                      <a:ext cx="3284486" cy="2323376"/>
                    </a:xfrm>
                    <a:prstGeom prst="rect">
                      <a:avLst/>
                    </a:prstGeom>
                  </pic:spPr>
                </pic:pic>
              </a:graphicData>
            </a:graphic>
          </wp:inline>
        </w:drawing>
      </w:r>
    </w:p>
    <w:p w14:paraId="121D9693" w14:textId="507E11AF" w:rsidR="007759F1" w:rsidRDefault="007759F1" w:rsidP="007759F1">
      <w:pPr>
        <w:pStyle w:val="Descripcin"/>
        <w:jc w:val="center"/>
      </w:pPr>
      <w:bookmarkStart w:id="203" w:name="_Ref515279143"/>
      <w:bookmarkStart w:id="204" w:name="_Toc515279944"/>
      <w:r>
        <w:t xml:space="preserve">Ilustración </w:t>
      </w:r>
      <w:r>
        <w:fldChar w:fldCharType="begin"/>
      </w:r>
      <w:r>
        <w:instrText xml:space="preserve"> SEQ Ilustración \* ARABIC </w:instrText>
      </w:r>
      <w:r>
        <w:fldChar w:fldCharType="separate"/>
      </w:r>
      <w:r w:rsidR="00207472">
        <w:rPr>
          <w:noProof/>
        </w:rPr>
        <w:t>37</w:t>
      </w:r>
      <w:r>
        <w:fldChar w:fldCharType="end"/>
      </w:r>
      <w:bookmarkEnd w:id="203"/>
      <w:r>
        <w:t>. Flujo de adición de patrones</w:t>
      </w:r>
      <w:r w:rsidR="00585ABD">
        <w:t xml:space="preserve"> V 1.0</w:t>
      </w:r>
      <w:r>
        <w:t>.</w:t>
      </w:r>
      <w:bookmarkEnd w:id="204"/>
    </w:p>
    <w:p w14:paraId="1CF48353" w14:textId="1C1AF4F1" w:rsidR="007759F1" w:rsidRDefault="007759F1" w:rsidP="007759F1">
      <w:pPr>
        <w:pStyle w:val="Descripcin"/>
        <w:rPr>
          <w:i w:val="0"/>
        </w:rPr>
      </w:pPr>
      <w:r w:rsidRPr="00585ABD">
        <w:rPr>
          <w:b/>
          <w:u w:val="single"/>
        </w:rPr>
        <w:t>Despliegue de eventos complejos.</w:t>
      </w:r>
      <w:r>
        <w:rPr>
          <w:i w:val="0"/>
        </w:rPr>
        <w:t xml:space="preserve"> El objetivo de este patrón</w:t>
      </w:r>
      <w:r w:rsidR="00585ABD">
        <w:rPr>
          <w:i w:val="0"/>
        </w:rPr>
        <w:t xml:space="preserve"> como podemos ver en la </w:t>
      </w:r>
      <w:r w:rsidR="00585ABD">
        <w:rPr>
          <w:i w:val="0"/>
        </w:rPr>
        <w:fldChar w:fldCharType="begin"/>
      </w:r>
      <w:r w:rsidR="00585ABD">
        <w:rPr>
          <w:i w:val="0"/>
        </w:rPr>
        <w:instrText xml:space="preserve"> REF _Ref515279153 \h </w:instrText>
      </w:r>
      <w:r w:rsidR="00585ABD">
        <w:rPr>
          <w:i w:val="0"/>
        </w:rPr>
      </w:r>
      <w:r w:rsidR="00585ABD">
        <w:rPr>
          <w:i w:val="0"/>
        </w:rPr>
        <w:fldChar w:fldCharType="separate"/>
      </w:r>
      <w:r w:rsidR="00585ABD">
        <w:t xml:space="preserve">Ilustración </w:t>
      </w:r>
      <w:r w:rsidR="00585ABD">
        <w:rPr>
          <w:noProof/>
        </w:rPr>
        <w:t>35</w:t>
      </w:r>
      <w:r w:rsidR="00585ABD">
        <w:rPr>
          <w:i w:val="0"/>
        </w:rPr>
        <w:fldChar w:fldCharType="end"/>
      </w:r>
      <w:r w:rsidR="00585ABD">
        <w:rPr>
          <w:i w:val="0"/>
        </w:rPr>
        <w:t>,</w:t>
      </w:r>
      <w:r>
        <w:rPr>
          <w:i w:val="0"/>
        </w:rPr>
        <w:t xml:space="preserve"> es mostrar el output de los patrones. Es decir, produce los eventos complejos correspondientes y se producen las siguientes acciones:</w:t>
      </w:r>
    </w:p>
    <w:p w14:paraId="780F997C" w14:textId="24D0E91B"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consola del ESB.</w:t>
      </w:r>
    </w:p>
    <w:p w14:paraId="33DEA950" w14:textId="33EE613C" w:rsidR="007759F1" w:rsidRDefault="007759F1" w:rsidP="007759F1">
      <w:pPr>
        <w:pStyle w:val="Descripcin"/>
        <w:numPr>
          <w:ilvl w:val="0"/>
          <w:numId w:val="11"/>
        </w:numPr>
        <w:rPr>
          <w:i w:val="0"/>
        </w:rPr>
      </w:pPr>
      <w:r>
        <w:rPr>
          <w:i w:val="0"/>
        </w:rPr>
        <w:t xml:space="preserve">Son mostrados por el </w:t>
      </w:r>
      <w:proofErr w:type="spellStart"/>
      <w:r>
        <w:rPr>
          <w:i w:val="0"/>
        </w:rPr>
        <w:t>logger</w:t>
      </w:r>
      <w:proofErr w:type="spellEnd"/>
      <w:r>
        <w:rPr>
          <w:i w:val="0"/>
        </w:rPr>
        <w:t xml:space="preserve"> de Java del ESB que he implementado.</w:t>
      </w:r>
    </w:p>
    <w:p w14:paraId="33C166EB" w14:textId="2243A68A" w:rsidR="007759F1" w:rsidRDefault="007759F1" w:rsidP="007759F1">
      <w:pPr>
        <w:pStyle w:val="Descripcin"/>
        <w:numPr>
          <w:ilvl w:val="0"/>
          <w:numId w:val="11"/>
        </w:numPr>
        <w:rPr>
          <w:i w:val="0"/>
        </w:rPr>
      </w:pPr>
      <w:r>
        <w:rPr>
          <w:i w:val="0"/>
        </w:rPr>
        <w:t xml:space="preserve">Son enviados a </w:t>
      </w:r>
      <w:hyperlink r:id="rId69" w:history="1">
        <w:r w:rsidRPr="00434DAE">
          <w:rPr>
            <w:rStyle w:val="Hipervnculo"/>
            <w:i w:val="0"/>
          </w:rPr>
          <w:t>enriquebs96@gmail.com</w:t>
        </w:r>
      </w:hyperlink>
      <w:r>
        <w:rPr>
          <w:i w:val="0"/>
        </w:rPr>
        <w:t xml:space="preserve"> por correo electrónico. </w:t>
      </w:r>
    </w:p>
    <w:p w14:paraId="0FDCF70D" w14:textId="5A3CD7C6" w:rsidR="007759F1" w:rsidRPr="00585ABD" w:rsidRDefault="00585ABD" w:rsidP="00585ABD">
      <w:pPr>
        <w:pStyle w:val="Descripcin"/>
        <w:numPr>
          <w:ilvl w:val="0"/>
          <w:numId w:val="11"/>
        </w:numPr>
        <w:rPr>
          <w:i w:val="0"/>
        </w:rPr>
      </w:pPr>
      <w:r>
        <w:rPr>
          <w:i w:val="0"/>
        </w:rPr>
        <w:lastRenderedPageBreak/>
        <w:t xml:space="preserve">Los datos obtenidos por los eventos complejos serán insertados en la base de datos. Solo se insertarán aquellos eventos complejos de tipo </w:t>
      </w:r>
      <w:proofErr w:type="spellStart"/>
      <w:r>
        <w:rPr>
          <w:i w:val="0"/>
        </w:rPr>
        <w:t>RankingProd</w:t>
      </w:r>
      <w:proofErr w:type="spellEnd"/>
      <w:r>
        <w:rPr>
          <w:i w:val="0"/>
        </w:rPr>
        <w:t xml:space="preserve">, </w:t>
      </w:r>
      <w:proofErr w:type="spellStart"/>
      <w:r>
        <w:rPr>
          <w:i w:val="0"/>
        </w:rPr>
        <w:t>CambioInicio</w:t>
      </w:r>
      <w:proofErr w:type="spellEnd"/>
      <w:r>
        <w:rPr>
          <w:i w:val="0"/>
        </w:rPr>
        <w:t xml:space="preserve">, </w:t>
      </w:r>
      <w:proofErr w:type="spellStart"/>
      <w:r>
        <w:rPr>
          <w:i w:val="0"/>
        </w:rPr>
        <w:t>CambioSegundo</w:t>
      </w:r>
      <w:proofErr w:type="spellEnd"/>
      <w:r>
        <w:rPr>
          <w:i w:val="0"/>
        </w:rPr>
        <w:t xml:space="preserve">, </w:t>
      </w:r>
      <w:proofErr w:type="spellStart"/>
      <w:r>
        <w:rPr>
          <w:i w:val="0"/>
        </w:rPr>
        <w:t>Transicion</w:t>
      </w:r>
      <w:proofErr w:type="spellEnd"/>
      <w:r>
        <w:rPr>
          <w:i w:val="0"/>
        </w:rPr>
        <w:t xml:space="preserve">, y </w:t>
      </w:r>
      <w:proofErr w:type="spellStart"/>
      <w:r>
        <w:rPr>
          <w:i w:val="0"/>
        </w:rPr>
        <w:t>FluctuaProd</w:t>
      </w:r>
      <w:proofErr w:type="spellEnd"/>
      <w:r>
        <w:rPr>
          <w:i w:val="0"/>
        </w:rPr>
        <w:t xml:space="preserve">. Aquellos que no sean de este tipo, se volverán a mostrar a través del </w:t>
      </w:r>
      <w:proofErr w:type="spellStart"/>
      <w:r>
        <w:rPr>
          <w:i w:val="0"/>
        </w:rPr>
        <w:t>logger</w:t>
      </w:r>
      <w:proofErr w:type="spellEnd"/>
      <w:r>
        <w:rPr>
          <w:i w:val="0"/>
        </w:rPr>
        <w:t xml:space="preserve"> del ESB con el aviso ¡</w:t>
      </w:r>
      <w:proofErr w:type="gramStart"/>
      <w:r>
        <w:rPr>
          <w:i w:val="0"/>
        </w:rPr>
        <w:t>WARNING!.</w:t>
      </w:r>
      <w:proofErr w:type="gramEnd"/>
      <w:r>
        <w:rPr>
          <w:i w:val="0"/>
        </w:rPr>
        <w:t xml:space="preserve"> </w:t>
      </w:r>
    </w:p>
    <w:p w14:paraId="251ABE81" w14:textId="77777777" w:rsidR="007759F1" w:rsidRDefault="007759F1" w:rsidP="007759F1">
      <w:pPr>
        <w:pStyle w:val="Descripcin"/>
        <w:rPr>
          <w:i w:val="0"/>
        </w:rPr>
      </w:pPr>
    </w:p>
    <w:p w14:paraId="34D28919" w14:textId="77777777" w:rsidR="00585ABD" w:rsidRDefault="007759F1" w:rsidP="00585ABD">
      <w:pPr>
        <w:pStyle w:val="Descripcin"/>
        <w:keepNext/>
        <w:jc w:val="center"/>
      </w:pPr>
      <w:r w:rsidRPr="007759F1">
        <w:rPr>
          <w:i w:val="0"/>
          <w:noProof/>
        </w:rPr>
        <w:drawing>
          <wp:inline distT="0" distB="0" distL="0" distR="0" wp14:anchorId="5DF52ACD" wp14:editId="02A190C3">
            <wp:extent cx="3335343" cy="4633748"/>
            <wp:effectExtent l="0" t="0" r="0" b="0"/>
            <wp:docPr id="15" name="Imagen 3">
              <a:extLst xmlns:a="http://schemas.openxmlformats.org/drawingml/2006/main">
                <a:ext uri="{FF2B5EF4-FFF2-40B4-BE49-F238E27FC236}">
                  <a16:creationId xmlns:a16="http://schemas.microsoft.com/office/drawing/2014/main" id="{00C700D7-0B27-412B-96C1-82EF98E367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00C700D7-0B27-412B-96C1-82EF98E367F4}"/>
                        </a:ext>
                      </a:extLst>
                    </pic:cNvPr>
                    <pic:cNvPicPr>
                      <a:picLocks noChangeAspect="1"/>
                    </pic:cNvPicPr>
                  </pic:nvPicPr>
                  <pic:blipFill>
                    <a:blip r:embed="rId70"/>
                    <a:stretch>
                      <a:fillRect/>
                    </a:stretch>
                  </pic:blipFill>
                  <pic:spPr>
                    <a:xfrm>
                      <a:off x="0" y="0"/>
                      <a:ext cx="3361184" cy="4669648"/>
                    </a:xfrm>
                    <a:prstGeom prst="rect">
                      <a:avLst/>
                    </a:prstGeom>
                  </pic:spPr>
                </pic:pic>
              </a:graphicData>
            </a:graphic>
          </wp:inline>
        </w:drawing>
      </w:r>
    </w:p>
    <w:p w14:paraId="54609397" w14:textId="0A1FAEEE" w:rsidR="007759F1" w:rsidRPr="007759F1" w:rsidRDefault="00585ABD" w:rsidP="00585ABD">
      <w:pPr>
        <w:pStyle w:val="Descripcin"/>
        <w:jc w:val="center"/>
        <w:rPr>
          <w:i w:val="0"/>
        </w:rPr>
      </w:pPr>
      <w:bookmarkStart w:id="205" w:name="_Ref515279153"/>
      <w:bookmarkStart w:id="206" w:name="_Toc515279945"/>
      <w:r>
        <w:t xml:space="preserve">Ilustración </w:t>
      </w:r>
      <w:r>
        <w:fldChar w:fldCharType="begin"/>
      </w:r>
      <w:r>
        <w:instrText xml:space="preserve"> SEQ Ilustración \* ARABIC </w:instrText>
      </w:r>
      <w:r>
        <w:fldChar w:fldCharType="separate"/>
      </w:r>
      <w:r w:rsidR="00207472">
        <w:rPr>
          <w:noProof/>
        </w:rPr>
        <w:t>38</w:t>
      </w:r>
      <w:r>
        <w:fldChar w:fldCharType="end"/>
      </w:r>
      <w:bookmarkEnd w:id="205"/>
      <w:r>
        <w:t>. Flujo del despliegue de eventos complejos V 1.0.</w:t>
      </w:r>
      <w:bookmarkEnd w:id="206"/>
    </w:p>
    <w:p w14:paraId="4005B74F" w14:textId="2BDBB376" w:rsidR="007A6A5C" w:rsidRDefault="007A6A5C" w:rsidP="007A6A5C">
      <w:pPr>
        <w:pStyle w:val="Captulo-Nivel2"/>
        <w:numPr>
          <w:ilvl w:val="3"/>
          <w:numId w:val="4"/>
        </w:numPr>
      </w:pPr>
      <w:bookmarkStart w:id="207" w:name="_Toc515280035"/>
      <w:r w:rsidRPr="00465C27">
        <w:t>Reuni</w:t>
      </w:r>
      <w:r>
        <w:t>ones al finalizar el sprint</w:t>
      </w:r>
      <w:bookmarkEnd w:id="207"/>
    </w:p>
    <w:p w14:paraId="268074BC" w14:textId="156E5A5D" w:rsidR="007A6A5C" w:rsidRDefault="007A6A5C" w:rsidP="005B0D29">
      <w:r>
        <w:t>Esta reunión sirvió para dar fin a la segunda iteración para revisar los prototipos y la documentación correspondiente. Además, se llevó a cabo la retrospectiva para ver qué hemos hecho bien y qué se puede mejorar</w:t>
      </w:r>
      <w:r w:rsidR="002957D9">
        <w:t xml:space="preserve"> de cara al proyecto</w:t>
      </w:r>
      <w:r>
        <w:t>.</w:t>
      </w:r>
    </w:p>
    <w:p w14:paraId="0091FC71" w14:textId="77777777" w:rsidR="002957D9" w:rsidRPr="00E76E18" w:rsidRDefault="002957D9" w:rsidP="002957D9">
      <w:pPr>
        <w:pStyle w:val="Prrafodelista"/>
        <w:numPr>
          <w:ilvl w:val="0"/>
          <w:numId w:val="10"/>
        </w:numPr>
        <w:rPr>
          <w:rFonts w:cs="Times New Roman"/>
          <w:szCs w:val="24"/>
        </w:rPr>
      </w:pPr>
      <w:r w:rsidRPr="00E76E18">
        <w:rPr>
          <w:rFonts w:cs="Times New Roman"/>
          <w:color w:val="222222"/>
          <w:szCs w:val="24"/>
          <w:shd w:val="clear" w:color="auto" w:fill="FFFFFF"/>
        </w:rPr>
        <w:t xml:space="preserve">Dirección: Parque Científico y Tecnológico, Paseo de la Innovación, 3, 02006 </w:t>
      </w:r>
      <w:r w:rsidRPr="00E76E18">
        <w:rPr>
          <w:rFonts w:cs="Times New Roman"/>
          <w:color w:val="222222"/>
          <w:szCs w:val="24"/>
          <w:shd w:val="clear" w:color="auto" w:fill="FFFFFF"/>
        </w:rPr>
        <w:lastRenderedPageBreak/>
        <w:t>Albacete. Oficinas de Ingeteam S.A.</w:t>
      </w:r>
    </w:p>
    <w:p w14:paraId="7B8E1DAA" w14:textId="6DC2DD4D" w:rsidR="002957D9" w:rsidRPr="005B0D29" w:rsidRDefault="002957D9" w:rsidP="005B0D29">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w:t>
      </w:r>
      <w:r w:rsidR="005B0D29" w:rsidRPr="005B0D29">
        <w:rPr>
          <w:rFonts w:cs="Times New Roman"/>
          <w:szCs w:val="24"/>
        </w:rPr>
        <w:t>16:30</w:t>
      </w:r>
      <w:r w:rsidRPr="005B0D29">
        <w:rPr>
          <w:rFonts w:cs="Times New Roman"/>
          <w:szCs w:val="24"/>
        </w:rPr>
        <w:t xml:space="preserve"> el día </w:t>
      </w:r>
      <w:r w:rsidR="005B0D29" w:rsidRPr="005B0D29">
        <w:rPr>
          <w:rFonts w:cs="Times New Roman"/>
          <w:szCs w:val="24"/>
        </w:rPr>
        <w:t>29</w:t>
      </w:r>
      <w:r w:rsidRPr="005B0D29">
        <w:rPr>
          <w:rFonts w:cs="Times New Roman"/>
          <w:szCs w:val="24"/>
        </w:rPr>
        <w:t xml:space="preserve"> de </w:t>
      </w:r>
      <w:r w:rsidR="005B0D29" w:rsidRPr="005B0D29">
        <w:rPr>
          <w:rFonts w:cs="Times New Roman"/>
          <w:szCs w:val="24"/>
        </w:rPr>
        <w:t>marzo</w:t>
      </w:r>
      <w:r w:rsidRPr="005B0D29">
        <w:rPr>
          <w:rFonts w:cs="Times New Roman"/>
          <w:szCs w:val="24"/>
        </w:rPr>
        <w:t xml:space="preserve"> de 2018.</w:t>
      </w:r>
    </w:p>
    <w:p w14:paraId="458D6991" w14:textId="544D63C2" w:rsidR="002957D9" w:rsidRDefault="002957D9" w:rsidP="005B0D29">
      <w:r>
        <w:t>Los participantes en esta reunión fueron:</w:t>
      </w:r>
    </w:p>
    <w:p w14:paraId="776EAB96" w14:textId="77777777" w:rsidR="002957D9" w:rsidRPr="00E76E18" w:rsidRDefault="002957D9" w:rsidP="002957D9">
      <w:pPr>
        <w:pStyle w:val="Prrafodelista"/>
        <w:numPr>
          <w:ilvl w:val="0"/>
          <w:numId w:val="10"/>
        </w:numPr>
        <w:rPr>
          <w:rFonts w:cs="Times New Roman"/>
          <w:szCs w:val="24"/>
        </w:rPr>
      </w:pPr>
      <w:r w:rsidRPr="00E76E18">
        <w:rPr>
          <w:rFonts w:cs="Times New Roman"/>
          <w:szCs w:val="24"/>
        </w:rPr>
        <w:t xml:space="preserve">Francisco José Polo. </w:t>
      </w:r>
      <w:proofErr w:type="spellStart"/>
      <w:r w:rsidRPr="00E76E18">
        <w:rPr>
          <w:rFonts w:cs="Times New Roman"/>
          <w:szCs w:val="24"/>
        </w:rPr>
        <w:t>Enca</w:t>
      </w:r>
      <w:proofErr w:type="spellEnd"/>
      <w:r w:rsidRPr="00E76E18">
        <w:rPr>
          <w:rFonts w:cs="Times New Roman"/>
          <w:color w:val="222222"/>
          <w:szCs w:val="24"/>
          <w:shd w:val="clear" w:color="auto" w:fill="FFFFFF"/>
        </w:rPr>
        <w:t xml:space="preserve"> Parque Científico y Tecnológico, Paseo de la Innovación, 3, 02006 Albacete. Oficinas de Ingeteam S.A.</w:t>
      </w:r>
      <w:r>
        <w:rPr>
          <w:rFonts w:cs="Times New Roman"/>
          <w:color w:val="222222"/>
          <w:szCs w:val="24"/>
          <w:shd w:val="clear" w:color="auto" w:fill="FFFFFF"/>
        </w:rPr>
        <w:t xml:space="preserve"> enca</w:t>
      </w:r>
      <w:r w:rsidRPr="00E76E18">
        <w:rPr>
          <w:rFonts w:cs="Times New Roman"/>
          <w:szCs w:val="24"/>
        </w:rPr>
        <w:t>rgado del departamento de I+D+i en el año 2018.</w:t>
      </w:r>
    </w:p>
    <w:p w14:paraId="35D27C90" w14:textId="587F1D62" w:rsidR="002957D9" w:rsidRDefault="002957D9" w:rsidP="002957D9">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1F972433" w14:textId="712F7E15" w:rsidR="00BA3FFF" w:rsidRPr="00BA3FFF" w:rsidRDefault="00BA3FFF" w:rsidP="00BA3FFF">
      <w:pPr>
        <w:pStyle w:val="Prrafodelista"/>
        <w:numPr>
          <w:ilvl w:val="0"/>
          <w:numId w:val="10"/>
        </w:numPr>
        <w:rPr>
          <w:rFonts w:cs="Times New Roman"/>
          <w:szCs w:val="24"/>
        </w:rPr>
      </w:pPr>
      <w:r w:rsidRPr="00391B56">
        <w:rPr>
          <w:rFonts w:cs="Times New Roman"/>
          <w:szCs w:val="24"/>
        </w:rPr>
        <w:t>Ignac</w:t>
      </w:r>
      <w:r>
        <w:rPr>
          <w:rFonts w:cs="Times New Roman"/>
          <w:szCs w:val="24"/>
        </w:rPr>
        <w:t xml:space="preserve">io García de </w:t>
      </w:r>
      <w:proofErr w:type="spellStart"/>
      <w:r>
        <w:rPr>
          <w:rFonts w:cs="Times New Roman"/>
          <w:szCs w:val="24"/>
        </w:rPr>
        <w:t>Carellan</w:t>
      </w:r>
      <w:proofErr w:type="spellEnd"/>
      <w:r>
        <w:rPr>
          <w:rFonts w:cs="Times New Roman"/>
          <w:szCs w:val="24"/>
        </w:rPr>
        <w:t xml:space="preserve"> Esteban-Infantes. Doctor ingeniero químico.  Jefe R &amp; D Manager de Ingeteam.</w:t>
      </w:r>
    </w:p>
    <w:p w14:paraId="468CDE8D" w14:textId="7459D878" w:rsidR="002957D9" w:rsidRPr="002957D9" w:rsidRDefault="002957D9" w:rsidP="002957D9">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63CB37B9" w14:textId="0DF18D8B" w:rsidR="002957D9" w:rsidRPr="002957D9" w:rsidRDefault="002957D9" w:rsidP="007A6A5C">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1F03A825" w14:textId="77777777" w:rsidR="007A6A5C" w:rsidRPr="002957D9" w:rsidRDefault="007A6A5C" w:rsidP="007A6A5C">
      <w:pPr>
        <w:pStyle w:val="Captulo-Nivel2"/>
        <w:numPr>
          <w:ilvl w:val="4"/>
          <w:numId w:val="4"/>
        </w:numPr>
      </w:pPr>
      <w:bookmarkStart w:id="208" w:name="_Toc515280036"/>
      <w:r w:rsidRPr="002957D9">
        <w:t>Asuntos que tratar</w:t>
      </w:r>
      <w:bookmarkEnd w:id="208"/>
    </w:p>
    <w:p w14:paraId="6A5661BD" w14:textId="00A639B7" w:rsidR="007A6A5C" w:rsidRPr="002957D9" w:rsidRDefault="007A6A5C" w:rsidP="007A6A5C">
      <w:pPr>
        <w:rPr>
          <w:lang w:eastAsia="es-ES" w:bidi="ar-SA"/>
        </w:rPr>
      </w:pPr>
      <w:r w:rsidRPr="002957D9">
        <w:t>Los puntos de la reunión son:</w:t>
      </w:r>
    </w:p>
    <w:p w14:paraId="0EF088BF" w14:textId="77777777" w:rsidR="007A6A5C" w:rsidRPr="002957D9" w:rsidRDefault="007A6A5C" w:rsidP="007A6A5C">
      <w:pPr>
        <w:pStyle w:val="Prrafodelista"/>
        <w:numPr>
          <w:ilvl w:val="0"/>
          <w:numId w:val="11"/>
        </w:numPr>
        <w:rPr>
          <w:lang w:eastAsia="es-ES" w:bidi="ar-SA"/>
        </w:rPr>
      </w:pPr>
      <w:r w:rsidRPr="002957D9">
        <w:rPr>
          <w:lang w:eastAsia="es-ES" w:bidi="ar-SA"/>
        </w:rPr>
        <w:t>Revisión del prototipo.</w:t>
      </w:r>
    </w:p>
    <w:p w14:paraId="3CBACF3E" w14:textId="77777777" w:rsidR="007A6A5C" w:rsidRPr="002957D9" w:rsidRDefault="007A6A5C" w:rsidP="007A6A5C">
      <w:pPr>
        <w:pStyle w:val="Prrafodelista"/>
        <w:numPr>
          <w:ilvl w:val="0"/>
          <w:numId w:val="11"/>
        </w:numPr>
        <w:rPr>
          <w:lang w:eastAsia="es-ES" w:bidi="ar-SA"/>
        </w:rPr>
      </w:pPr>
      <w:r w:rsidRPr="002957D9">
        <w:rPr>
          <w:lang w:eastAsia="es-ES" w:bidi="ar-SA"/>
        </w:rPr>
        <w:t>Revisión de la documentación.</w:t>
      </w:r>
    </w:p>
    <w:p w14:paraId="6D329D9B" w14:textId="276488FD" w:rsidR="002957D9" w:rsidRPr="002957D9" w:rsidRDefault="002957D9" w:rsidP="002957D9">
      <w:pPr>
        <w:pStyle w:val="Prrafodelista"/>
        <w:numPr>
          <w:ilvl w:val="0"/>
          <w:numId w:val="11"/>
        </w:numPr>
        <w:rPr>
          <w:lang w:eastAsia="es-ES" w:bidi="ar-SA"/>
        </w:rPr>
      </w:pPr>
      <w:r w:rsidRPr="002957D9">
        <w:rPr>
          <w:lang w:eastAsia="es-ES" w:bidi="ar-SA"/>
        </w:rPr>
        <w:t>Aprobación de los patrones.</w:t>
      </w:r>
    </w:p>
    <w:p w14:paraId="62FA9C7D" w14:textId="77777777" w:rsidR="007A6A5C" w:rsidRPr="002957D9" w:rsidRDefault="007A6A5C" w:rsidP="007A6A5C">
      <w:pPr>
        <w:pStyle w:val="Prrafodelista"/>
        <w:numPr>
          <w:ilvl w:val="0"/>
          <w:numId w:val="11"/>
        </w:numPr>
        <w:rPr>
          <w:lang w:eastAsia="es-ES" w:bidi="ar-SA"/>
        </w:rPr>
      </w:pPr>
      <w:r w:rsidRPr="002957D9">
        <w:rPr>
          <w:lang w:eastAsia="es-ES" w:bidi="ar-SA"/>
        </w:rPr>
        <w:t>Retrospectiva.</w:t>
      </w:r>
    </w:p>
    <w:p w14:paraId="06BB8592" w14:textId="12722209" w:rsidR="002957D9" w:rsidRDefault="007A6A5C" w:rsidP="00B17054">
      <w:pPr>
        <w:pStyle w:val="Captulo-Nivel2"/>
        <w:numPr>
          <w:ilvl w:val="4"/>
          <w:numId w:val="4"/>
        </w:numPr>
      </w:pPr>
      <w:bookmarkStart w:id="209" w:name="_Toc515280037"/>
      <w:r w:rsidRPr="002957D9">
        <w:t>Información recogida</w:t>
      </w:r>
      <w:bookmarkEnd w:id="209"/>
    </w:p>
    <w:p w14:paraId="5FBD6F98" w14:textId="77777777" w:rsidR="00B17054" w:rsidRDefault="00B17054" w:rsidP="00B17054">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Una vez hecho esto Francisco José dio el visto bueno a los patrones. Sin embargo</w:t>
      </w:r>
      <w:r>
        <w:rPr>
          <w:rFonts w:ascii="Times New Roman" w:hAnsi="Times New Roman" w:cs="Times New Roman"/>
        </w:rPr>
        <w:t xml:space="preserve">, </w:t>
      </w:r>
      <w:proofErr w:type="spellStart"/>
      <w:r>
        <w:rPr>
          <w:rFonts w:ascii="Times New Roman" w:hAnsi="Times New Roman" w:cs="Times New Roman"/>
        </w:rPr>
        <w:t>corregió</w:t>
      </w:r>
      <w:proofErr w:type="spellEnd"/>
      <w:r>
        <w:rPr>
          <w:rFonts w:ascii="Times New Roman" w:hAnsi="Times New Roman" w:cs="Times New Roman"/>
        </w:rPr>
        <w:t xml:space="preserve"> algunos aspectos que eran incorrectos, mejorando así el funcionamiento del algoritmo CEP.</w:t>
      </w:r>
    </w:p>
    <w:p w14:paraId="016EF41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w:t>
      </w:r>
      <w:r>
        <w:rPr>
          <w:rFonts w:ascii="Times New Roman" w:hAnsi="Times New Roman" w:cs="Times New Roman"/>
        </w:rPr>
        <w:lastRenderedPageBreak/>
        <w:t>corredores en una carrera, normalizando las condiciones geográficas, mediante los desplazamientos en un ranking, era una buena idea.</w:t>
      </w:r>
    </w:p>
    <w:p w14:paraId="1895B520" w14:textId="77777777" w:rsidR="00B17054" w:rsidRDefault="00B17054" w:rsidP="00B17054">
      <w:pPr>
        <w:pStyle w:val="Standard"/>
        <w:ind w:firstLine="709"/>
        <w:rPr>
          <w:rFonts w:ascii="Times New Roman" w:hAnsi="Times New Roman" w:cs="Times New Roman"/>
        </w:rPr>
      </w:pPr>
      <w:r>
        <w:rPr>
          <w:rFonts w:ascii="Times New Roman" w:hAnsi="Times New Roman" w:cs="Times New Roman"/>
        </w:rPr>
        <w:t>Una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42523FA7" w14:textId="6EB37A28"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6334D40E" w14:textId="3105A0F1"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7CB7F92B" w14:textId="77777777" w:rsidR="00B17054" w:rsidRDefault="00B17054" w:rsidP="005B0D29">
      <w:r>
        <w:t>Después de la intervención del cliente estipulamos que un evento queda representado como:</w:t>
      </w:r>
    </w:p>
    <w:p w14:paraId="38DEEFE4" w14:textId="4D1BE8C9" w:rsidR="00B17054" w:rsidRPr="00CE6021" w:rsidRDefault="00B17054" w:rsidP="00B17054">
      <w:pPr>
        <w:ind w:firstLine="0"/>
      </w:pPr>
      <m:oMathPara>
        <m:oMath>
          <m:r>
            <w:rPr>
              <w:rFonts w:ascii="Cambria Math" w:hAnsi="Cambria Math"/>
            </w:rPr>
            <m:t>Evento</m:t>
          </m:r>
          <m:d>
            <m:dPr>
              <m:ctrlPr>
                <w:rPr>
                  <w:rFonts w:ascii="Cambria Math" w:hAnsi="Cambria Math"/>
                  <w:i/>
                </w:rPr>
              </m:ctrlPr>
            </m:dPr>
            <m:e>
              <m:r>
                <w:rPr>
                  <w:rFonts w:ascii="Cambria Math" w:hAnsi="Cambria Math"/>
                </w:rPr>
                <m:t>x,y</m:t>
              </m:r>
            </m:e>
          </m:d>
          <m:r>
            <w:rPr>
              <w:rFonts w:ascii="Cambria Math" w:hAnsi="Cambria Math"/>
            </w:rPr>
            <m:t xml:space="preserve"> tal que x día del año,</m:t>
          </m:r>
        </m:oMath>
      </m:oMathPara>
    </w:p>
    <w:p w14:paraId="02F69C51" w14:textId="6D06FF74" w:rsidR="00B17054" w:rsidRDefault="00B17054" w:rsidP="00B17054">
      <w:pPr>
        <w:ind w:firstLine="0"/>
        <w:jc w:val="center"/>
      </w:pPr>
      <m:oMath>
        <m:r>
          <w:rPr>
            <w:rFonts w:ascii="Cambria Math" w:hAnsi="Cambria Math"/>
          </w:rPr>
          <m:t xml:space="preserve">y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29D8D262" w14:textId="49D77E41" w:rsidR="00B17054" w:rsidRDefault="00B17054" w:rsidP="00B17054">
      <w:r>
        <w:rPr>
          <w:rFonts w:cs="Times New Roman"/>
        </w:rPr>
        <w:t>Las</w:t>
      </w:r>
      <w:r w:rsidRPr="00BB16CB">
        <w:rPr>
          <w:rFonts w:cs="Times New Roman"/>
        </w:rPr>
        <w:t xml:space="preserve"> variaciones de potencia producida en los intervalos centrales de la curva son </w:t>
      </w:r>
      <w:r>
        <w:rPr>
          <w:rFonts w:cs="Times New Roman"/>
        </w:rPr>
        <w:t>demasiado grandes</w:t>
      </w:r>
      <w:r w:rsidRPr="00BB16CB">
        <w:rPr>
          <w:rFonts w:cs="Times New Roman"/>
        </w:rPr>
        <w:t>, de tal forma que</w:t>
      </w:r>
      <w:r>
        <w:rPr>
          <w:rFonts w:cs="Times New Roman"/>
        </w:rPr>
        <w:t xml:space="preserve"> al</w:t>
      </w:r>
      <w:r w:rsidRPr="00BB16CB">
        <w:rPr>
          <w:rFonts w:cs="Times New Roman"/>
        </w:rPr>
        <w:t xml:space="preserve"> minimizar el intervalo </w:t>
      </w:r>
      <w:r>
        <w:rPr>
          <w:rFonts w:cs="Times New Roman"/>
        </w:rPr>
        <w:t>obtendremos</w:t>
      </w:r>
      <w:r w:rsidRPr="00BB16CB">
        <w:rPr>
          <w:rFonts w:cs="Times New Roman"/>
        </w:rPr>
        <w:t xml:space="preserve"> más precisión en el análisis</w:t>
      </w:r>
      <w:r>
        <w:rPr>
          <w:rFonts w:cs="Times New Roman"/>
        </w:rPr>
        <w:t>, ya que reducimos las desviaciones en los diferentes dominios de viento.</w:t>
      </w:r>
    </w:p>
    <w:p w14:paraId="0467F62D" w14:textId="59338473" w:rsidR="00B17054" w:rsidRDefault="00B17054" w:rsidP="00B17054">
      <w:r>
        <w:t>Además, no estaba bien estructurado el patrón para detectar la productividad ya que no era nada dinámico para diferentes parques. Por ello, se insistió en volver a implementarlo de forma que fuera el mismo patrón para todos los parques, independientemente del número de aerogeneradores. A pesar de estos dos detalles, el prototipo cumplía con las expectativas y podríamos pasar al desarrollo de la plataforma gráfica.</w:t>
      </w:r>
    </w:p>
    <w:p w14:paraId="286D21E5" w14:textId="58373CD4" w:rsidR="00B17054" w:rsidRPr="005F45B0" w:rsidRDefault="00B17054" w:rsidP="00B17054">
      <w:r>
        <w:t>La documentación es</w:t>
      </w:r>
      <w:r w:rsidR="005F45B0">
        <w:t xml:space="preserve">taba completa </w:t>
      </w:r>
      <w:r>
        <w:t xml:space="preserve">pero no estaba bien escrita, de forma, que Scrum </w:t>
      </w:r>
      <w:proofErr w:type="gramStart"/>
      <w:r>
        <w:t>Master</w:t>
      </w:r>
      <w:proofErr w:type="gramEnd"/>
      <w:r>
        <w:t xml:space="preserve"> y </w:t>
      </w:r>
      <w:proofErr w:type="spellStart"/>
      <w:r>
        <w:t>Product</w:t>
      </w:r>
      <w:proofErr w:type="spellEnd"/>
      <w:r>
        <w:t xml:space="preserve"> </w:t>
      </w:r>
      <w:proofErr w:type="spellStart"/>
      <w:r>
        <w:t>Owner</w:t>
      </w:r>
      <w:proofErr w:type="spellEnd"/>
      <w:r>
        <w:t xml:space="preserve"> </w:t>
      </w:r>
      <w:proofErr w:type="spellStart"/>
      <w:r>
        <w:t>exijieron</w:t>
      </w:r>
      <w:proofErr w:type="spellEnd"/>
      <w:r>
        <w:t xml:space="preserve"> que se revisará la redacción cuidadosamente para que </w:t>
      </w:r>
      <w:r w:rsidRPr="005F45B0">
        <w:t xml:space="preserve">quede claro que se quiere explicar en cada momento. </w:t>
      </w:r>
    </w:p>
    <w:p w14:paraId="477350B4" w14:textId="77777777" w:rsidR="007A6A5C" w:rsidRPr="005F45B0" w:rsidRDefault="007A6A5C" w:rsidP="007A6A5C">
      <w:pPr>
        <w:pStyle w:val="Captulo-Nivel2"/>
        <w:numPr>
          <w:ilvl w:val="4"/>
          <w:numId w:val="4"/>
        </w:numPr>
      </w:pPr>
      <w:bookmarkStart w:id="210" w:name="_Toc515280038"/>
      <w:r w:rsidRPr="005F45B0">
        <w:t>Próximos pasos</w:t>
      </w:r>
      <w:bookmarkEnd w:id="210"/>
    </w:p>
    <w:p w14:paraId="2DEBD7EB" w14:textId="4C3324A5" w:rsidR="007A6A5C" w:rsidRDefault="007A6A5C" w:rsidP="007A6A5C">
      <w:pPr>
        <w:rPr>
          <w:lang w:eastAsia="es-ES" w:bidi="ar-SA"/>
        </w:rPr>
      </w:pPr>
      <w:r w:rsidRPr="005F45B0">
        <w:rPr>
          <w:lang w:eastAsia="es-ES" w:bidi="ar-SA"/>
        </w:rPr>
        <w:t xml:space="preserve">Se han acordado la incorporación de las siguientes historias de usuario para el siguiente </w:t>
      </w:r>
      <w:r w:rsidRPr="005F45B0">
        <w:rPr>
          <w:lang w:eastAsia="es-ES" w:bidi="ar-SA"/>
        </w:rPr>
        <w:lastRenderedPageBreak/>
        <w:t>sprint:</w:t>
      </w:r>
    </w:p>
    <w:p w14:paraId="6111A7C7" w14:textId="0AFC579D" w:rsidR="005F45B0" w:rsidRDefault="005F45B0" w:rsidP="005F45B0">
      <w:pPr>
        <w:pStyle w:val="Prrafodelista"/>
        <w:numPr>
          <w:ilvl w:val="0"/>
          <w:numId w:val="11"/>
        </w:numPr>
        <w:rPr>
          <w:lang w:eastAsia="es-ES" w:bidi="ar-SA"/>
        </w:rPr>
      </w:pPr>
      <w:r w:rsidRPr="00346B5A">
        <w:rPr>
          <w:b/>
          <w:lang w:eastAsia="es-ES" w:bidi="ar-SA"/>
        </w:rPr>
        <w:t xml:space="preserve">Aprendizaje de </w:t>
      </w:r>
      <w:proofErr w:type="spellStart"/>
      <w:r w:rsidRPr="00346B5A">
        <w:rPr>
          <w:b/>
          <w:lang w:eastAsia="es-ES" w:bidi="ar-SA"/>
        </w:rPr>
        <w:t>CakePHP</w:t>
      </w:r>
      <w:proofErr w:type="spellEnd"/>
      <w:r w:rsidRPr="00346B5A">
        <w:rPr>
          <w:b/>
          <w:lang w:eastAsia="es-ES" w:bidi="ar-SA"/>
        </w:rPr>
        <w:t>.</w:t>
      </w:r>
      <w:r>
        <w:rPr>
          <w:lang w:eastAsia="es-ES" w:bidi="ar-SA"/>
        </w:rPr>
        <w:t xml:space="preserve"> En esta historia de usuario elaboraremos varios tutoriales de </w:t>
      </w:r>
      <w:proofErr w:type="spellStart"/>
      <w:r>
        <w:rPr>
          <w:lang w:eastAsia="es-ES" w:bidi="ar-SA"/>
        </w:rPr>
        <w:t>CakePHP</w:t>
      </w:r>
      <w:proofErr w:type="spellEnd"/>
      <w:r>
        <w:rPr>
          <w:lang w:eastAsia="es-ES" w:bidi="ar-SA"/>
        </w:rPr>
        <w:t xml:space="preserve"> para aprender a utilizar el </w:t>
      </w:r>
      <w:proofErr w:type="spellStart"/>
      <w:r>
        <w:rPr>
          <w:lang w:eastAsia="es-ES" w:bidi="ar-SA"/>
        </w:rPr>
        <w:t>framework</w:t>
      </w:r>
      <w:proofErr w:type="spellEnd"/>
      <w:r>
        <w:rPr>
          <w:lang w:eastAsia="es-ES" w:bidi="ar-SA"/>
        </w:rPr>
        <w:t xml:space="preserve"> de manera más correcta que como hemos hecho en el sprint anterior. Deberemos de elaborar una primera </w:t>
      </w:r>
      <w:proofErr w:type="gramStart"/>
      <w:r>
        <w:rPr>
          <w:lang w:eastAsia="es-ES" w:bidi="ar-SA"/>
        </w:rPr>
        <w:t>app</w:t>
      </w:r>
      <w:proofErr w:type="gramEnd"/>
      <w:r>
        <w:rPr>
          <w:lang w:eastAsia="es-ES" w:bidi="ar-SA"/>
        </w:rPr>
        <w:t xml:space="preserve"> con un formulario para poder aprender la interacción con la base de datos</w:t>
      </w:r>
      <w:r w:rsidR="00941074">
        <w:rPr>
          <w:lang w:eastAsia="es-ES" w:bidi="ar-SA"/>
        </w:rPr>
        <w:t xml:space="preserve">. Además, deberemos de aprender a usar el comando “cake </w:t>
      </w:r>
      <w:proofErr w:type="spellStart"/>
      <w:r w:rsidR="00941074">
        <w:rPr>
          <w:lang w:eastAsia="es-ES" w:bidi="ar-SA"/>
        </w:rPr>
        <w:t>bake</w:t>
      </w:r>
      <w:proofErr w:type="spellEnd"/>
      <w:r w:rsidR="00941074">
        <w:rPr>
          <w:lang w:eastAsia="es-ES" w:bidi="ar-SA"/>
        </w:rPr>
        <w:t xml:space="preserve"> </w:t>
      </w:r>
      <w:proofErr w:type="spellStart"/>
      <w:r w:rsidR="00941074">
        <w:rPr>
          <w:lang w:eastAsia="es-ES" w:bidi="ar-SA"/>
        </w:rPr>
        <w:t>all</w:t>
      </w:r>
      <w:proofErr w:type="spellEnd"/>
      <w:r w:rsidR="00941074">
        <w:rPr>
          <w:lang w:eastAsia="es-ES" w:bidi="ar-SA"/>
        </w:rPr>
        <w:t>”, genera de forma automática el esqueleto de la aplicación a partir del diseño impuesto en MySQL.</w:t>
      </w:r>
    </w:p>
    <w:p w14:paraId="31811E73" w14:textId="7A743B8B" w:rsidR="005F45B0" w:rsidRDefault="005F45B0" w:rsidP="005F45B0">
      <w:pPr>
        <w:pStyle w:val="Prrafodelista"/>
        <w:numPr>
          <w:ilvl w:val="0"/>
          <w:numId w:val="11"/>
        </w:numPr>
        <w:rPr>
          <w:lang w:eastAsia="es-ES" w:bidi="ar-SA"/>
        </w:rPr>
      </w:pPr>
      <w:r w:rsidRPr="00346B5A">
        <w:rPr>
          <w:b/>
          <w:lang w:eastAsia="es-ES" w:bidi="ar-SA"/>
        </w:rPr>
        <w:t>Diseño y arquitectura.</w:t>
      </w:r>
      <w:r w:rsidR="00941074">
        <w:rPr>
          <w:lang w:eastAsia="es-ES" w:bidi="ar-SA"/>
        </w:rPr>
        <w:t xml:space="preserve"> Deberemos de elaborar el diseño de la aplicación, así como un boceto de las primeras interfaces para que sean validadas, y varios diagramas UML para poder esquematizar tanto la estructuración de los patrones implementados como de la base de datos generada.</w:t>
      </w:r>
    </w:p>
    <w:p w14:paraId="13349ACA" w14:textId="5F3A1917" w:rsidR="005F45B0" w:rsidRDefault="005F45B0" w:rsidP="005F45B0">
      <w:pPr>
        <w:pStyle w:val="Prrafodelista"/>
        <w:numPr>
          <w:ilvl w:val="0"/>
          <w:numId w:val="11"/>
        </w:numPr>
        <w:rPr>
          <w:lang w:eastAsia="es-ES" w:bidi="ar-SA"/>
        </w:rPr>
      </w:pPr>
      <w:r w:rsidRPr="00346B5A">
        <w:rPr>
          <w:b/>
          <w:lang w:eastAsia="es-ES" w:bidi="ar-SA"/>
        </w:rPr>
        <w:t>Implementación de aplicación gráfica.</w:t>
      </w:r>
      <w:r w:rsidR="00941074">
        <w:rPr>
          <w:lang w:eastAsia="es-ES" w:bidi="ar-SA"/>
        </w:rPr>
        <w:t xml:space="preserve"> Tendremos que implementar la aplicación gráfica utilizando </w:t>
      </w:r>
      <w:proofErr w:type="spellStart"/>
      <w:r w:rsidR="00941074">
        <w:rPr>
          <w:lang w:eastAsia="es-ES" w:bidi="ar-SA"/>
        </w:rPr>
        <w:t>CakePHP</w:t>
      </w:r>
      <w:proofErr w:type="spellEnd"/>
      <w:r w:rsidR="00941074">
        <w:rPr>
          <w:lang w:eastAsia="es-ES" w:bidi="ar-SA"/>
        </w:rPr>
        <w:t xml:space="preserve">, deberá de abarcar tanto la pantalla de inicio, como las correspondientes para ver las salidas de los patrones de productividad y rendimiento. La idea es que la aplicación sea un portal en Ingeboards, de forma que no tendremos que implementar ni gestión de usuarios ni sistemas de seguridad. Simplemente deberemos </w:t>
      </w:r>
    </w:p>
    <w:p w14:paraId="7506EC51" w14:textId="13D31E2B" w:rsidR="005F45B0" w:rsidRDefault="005F45B0" w:rsidP="005F45B0">
      <w:pPr>
        <w:pStyle w:val="Prrafodelista"/>
        <w:numPr>
          <w:ilvl w:val="0"/>
          <w:numId w:val="11"/>
        </w:numPr>
        <w:rPr>
          <w:lang w:eastAsia="es-ES" w:bidi="ar-SA"/>
        </w:rPr>
      </w:pPr>
      <w:r w:rsidRPr="00346B5A">
        <w:rPr>
          <w:b/>
          <w:lang w:eastAsia="es-ES" w:bidi="ar-SA"/>
        </w:rPr>
        <w:t>Documentación</w:t>
      </w:r>
      <w:r>
        <w:rPr>
          <w:lang w:eastAsia="es-ES" w:bidi="ar-SA"/>
        </w:rPr>
        <w:t>.</w:t>
      </w:r>
      <w:r w:rsidR="00941074">
        <w:rPr>
          <w:lang w:eastAsia="es-ES" w:bidi="ar-SA"/>
        </w:rPr>
        <w:t xml:space="preserve"> Deberemos de generar toda la documentación correspondiente con el siguiente sprint. También deberemos de repasar concisamente la redacción de todo lo que llevamos escrito, y corregirlo para que se entienda adecuadamente.</w:t>
      </w:r>
    </w:p>
    <w:p w14:paraId="17F92511" w14:textId="10E4594C" w:rsidR="005F45B0" w:rsidRPr="002A535A" w:rsidRDefault="005F45B0" w:rsidP="005F45B0">
      <w:pPr>
        <w:pStyle w:val="Prrafodelista"/>
        <w:numPr>
          <w:ilvl w:val="0"/>
          <w:numId w:val="11"/>
        </w:numPr>
        <w:rPr>
          <w:lang w:eastAsia="es-ES" w:bidi="ar-SA"/>
        </w:rPr>
      </w:pPr>
      <w:r w:rsidRPr="00346B5A">
        <w:rPr>
          <w:b/>
          <w:lang w:eastAsia="es-ES" w:bidi="ar-SA"/>
        </w:rPr>
        <w:t>Retoque de patrones</w:t>
      </w:r>
      <w:r w:rsidR="00941074" w:rsidRPr="00346B5A">
        <w:rPr>
          <w:b/>
          <w:lang w:eastAsia="es-ES" w:bidi="ar-SA"/>
        </w:rPr>
        <w:t>.</w:t>
      </w:r>
      <w:r w:rsidR="00941074" w:rsidRPr="002A535A">
        <w:rPr>
          <w:lang w:eastAsia="es-ES" w:bidi="ar-SA"/>
        </w:rPr>
        <w:t xml:space="preserve"> Corregir los patrones según lo dicho en esta reunión.</w:t>
      </w:r>
    </w:p>
    <w:p w14:paraId="54652FC1" w14:textId="6CC94CF8" w:rsidR="007A6A5C" w:rsidRDefault="007A6A5C" w:rsidP="007A6A5C">
      <w:pPr>
        <w:pStyle w:val="Captulo-Nivel2"/>
      </w:pPr>
      <w:bookmarkStart w:id="211" w:name="_Toc515280039"/>
      <w:r w:rsidRPr="002A535A">
        <w:t>Retrospectiva del Sprint</w:t>
      </w:r>
      <w:bookmarkEnd w:id="211"/>
    </w:p>
    <w:p w14:paraId="48E5D1AF" w14:textId="77777777" w:rsidR="007A6A5C" w:rsidRPr="002A535A" w:rsidRDefault="007A6A5C" w:rsidP="002A535A">
      <w:pPr>
        <w:rPr>
          <w:lang w:eastAsia="es-ES" w:bidi="ar-SA"/>
        </w:rPr>
      </w:pPr>
      <w:r w:rsidRPr="002A535A">
        <w:rPr>
          <w:lang w:eastAsia="es-ES" w:bidi="ar-SA"/>
        </w:rPr>
        <w:t xml:space="preserve">Una vez hecha la reunión de revisión del Sprint, el </w:t>
      </w:r>
      <w:proofErr w:type="spellStart"/>
      <w:r w:rsidRPr="002A535A">
        <w:rPr>
          <w:lang w:eastAsia="es-ES" w:bidi="ar-SA"/>
        </w:rPr>
        <w:t>Product</w:t>
      </w:r>
      <w:proofErr w:type="spellEnd"/>
      <w:r w:rsidRPr="002A535A">
        <w:rPr>
          <w:lang w:eastAsia="es-ES" w:bidi="ar-SA"/>
        </w:rPr>
        <w:t xml:space="preserve"> </w:t>
      </w:r>
      <w:proofErr w:type="spellStart"/>
      <w:r w:rsidRPr="002A535A">
        <w:rPr>
          <w:lang w:eastAsia="es-ES" w:bidi="ar-SA"/>
        </w:rPr>
        <w:t>Owner</w:t>
      </w:r>
      <w:proofErr w:type="spellEnd"/>
      <w:r w:rsidRPr="002A535A">
        <w:rPr>
          <w:lang w:eastAsia="es-ES" w:bidi="ar-SA"/>
        </w:rPr>
        <w:t xml:space="preserve"> abandonó la sala, para que el </w:t>
      </w:r>
      <w:proofErr w:type="spellStart"/>
      <w:r w:rsidRPr="002A535A">
        <w:rPr>
          <w:lang w:eastAsia="es-ES" w:bidi="ar-SA"/>
        </w:rPr>
        <w:t>Team</w:t>
      </w:r>
      <w:proofErr w:type="spellEnd"/>
      <w:r w:rsidRPr="002A535A">
        <w:rPr>
          <w:lang w:eastAsia="es-ES" w:bidi="ar-SA"/>
        </w:rPr>
        <w:t xml:space="preserve">, junto con el Scrum </w:t>
      </w:r>
      <w:proofErr w:type="gramStart"/>
      <w:r w:rsidRPr="002A535A">
        <w:rPr>
          <w:lang w:eastAsia="es-ES" w:bidi="ar-SA"/>
        </w:rPr>
        <w:t>Master</w:t>
      </w:r>
      <w:proofErr w:type="gramEnd"/>
      <w:r w:rsidRPr="002A535A">
        <w:rPr>
          <w:lang w:eastAsia="es-ES" w:bidi="ar-SA"/>
        </w:rPr>
        <w:t>, tuvieran la retrospectiva. El objetivo de esta reunión fue responder a las siguientes preguntas:</w:t>
      </w:r>
    </w:p>
    <w:p w14:paraId="065DA9B5" w14:textId="179C380B" w:rsidR="007A6A5C" w:rsidRDefault="007A6A5C" w:rsidP="002A535A">
      <w:pPr>
        <w:rPr>
          <w:b/>
          <w:lang w:eastAsia="es-ES" w:bidi="ar-SA"/>
        </w:rPr>
      </w:pPr>
      <w:r w:rsidRPr="002A535A">
        <w:rPr>
          <w:b/>
          <w:lang w:eastAsia="es-ES" w:bidi="ar-SA"/>
        </w:rPr>
        <w:t>¿Qué salió bien en la iteración?</w:t>
      </w:r>
    </w:p>
    <w:p w14:paraId="5F1EBA16" w14:textId="667E1B7E" w:rsidR="00BE35BE" w:rsidRPr="00BE35BE" w:rsidRDefault="00BE35BE" w:rsidP="00BE35BE">
      <w:pPr>
        <w:pStyle w:val="Prrafodelista"/>
        <w:numPr>
          <w:ilvl w:val="0"/>
          <w:numId w:val="11"/>
        </w:numPr>
        <w:rPr>
          <w:b/>
          <w:lang w:eastAsia="es-ES" w:bidi="ar-SA"/>
        </w:rPr>
      </w:pPr>
      <w:r>
        <w:rPr>
          <w:lang w:eastAsia="es-ES" w:bidi="ar-SA"/>
        </w:rPr>
        <w:t>Se logró enunciar varios patrones útiles a pesar de no tener identificado como tal los patrones desde un primer momento.</w:t>
      </w:r>
    </w:p>
    <w:p w14:paraId="7117C8A4" w14:textId="528825E5" w:rsidR="00BE35BE" w:rsidRPr="00BE35BE" w:rsidRDefault="00BE35BE" w:rsidP="00BE35BE">
      <w:pPr>
        <w:pStyle w:val="Prrafodelista"/>
        <w:numPr>
          <w:ilvl w:val="0"/>
          <w:numId w:val="11"/>
        </w:numPr>
        <w:rPr>
          <w:b/>
          <w:lang w:eastAsia="es-ES" w:bidi="ar-SA"/>
        </w:rPr>
      </w:pPr>
      <w:r>
        <w:rPr>
          <w:lang w:eastAsia="es-ES" w:bidi="ar-SA"/>
        </w:rPr>
        <w:lastRenderedPageBreak/>
        <w:t>El prototipo cumplió con las expectativas, pese a las deficiencias de los patrones, ya que lograba mostrar una salida correcta.</w:t>
      </w:r>
    </w:p>
    <w:p w14:paraId="4C22B428" w14:textId="64D8F41B" w:rsidR="00BE35BE" w:rsidRPr="00BE35BE" w:rsidRDefault="00BE35BE" w:rsidP="00BE35BE">
      <w:pPr>
        <w:pStyle w:val="Prrafodelista"/>
        <w:numPr>
          <w:ilvl w:val="0"/>
          <w:numId w:val="11"/>
        </w:numPr>
        <w:rPr>
          <w:b/>
          <w:lang w:eastAsia="es-ES" w:bidi="ar-SA"/>
        </w:rPr>
      </w:pPr>
      <w:r>
        <w:rPr>
          <w:lang w:eastAsia="es-ES" w:bidi="ar-SA"/>
        </w:rPr>
        <w:t>Pudimos llevar a cabo un pequeño avance de la aplicación gráfica, de manera que ahorraremos tiempo y podremos preguntar dudas al equipo de Procesos en caso de que nos atasquemos en algún momento.</w:t>
      </w:r>
    </w:p>
    <w:p w14:paraId="72199ABB" w14:textId="73F14771" w:rsidR="00BE35BE" w:rsidRPr="00BE35BE" w:rsidRDefault="00BE35BE" w:rsidP="00BE35BE">
      <w:pPr>
        <w:pStyle w:val="Prrafodelista"/>
        <w:numPr>
          <w:ilvl w:val="0"/>
          <w:numId w:val="11"/>
        </w:numPr>
        <w:rPr>
          <w:b/>
          <w:lang w:eastAsia="es-ES" w:bidi="ar-SA"/>
        </w:rPr>
      </w:pPr>
      <w:r>
        <w:rPr>
          <w:lang w:eastAsia="es-ES" w:bidi="ar-SA"/>
        </w:rPr>
        <w:t>Ha habido muy buena comunicación entre los Stakeholders del proyecto.</w:t>
      </w:r>
    </w:p>
    <w:p w14:paraId="0A4E9CA9" w14:textId="4EDE9600" w:rsidR="00BE35BE" w:rsidRPr="00BE35BE" w:rsidRDefault="00BE35BE" w:rsidP="00BE35BE">
      <w:pPr>
        <w:pStyle w:val="Prrafodelista"/>
        <w:numPr>
          <w:ilvl w:val="0"/>
          <w:numId w:val="11"/>
        </w:numPr>
        <w:rPr>
          <w:b/>
          <w:lang w:eastAsia="es-ES" w:bidi="ar-SA"/>
        </w:rPr>
      </w:pPr>
      <w:r>
        <w:rPr>
          <w:lang w:eastAsia="es-ES" w:bidi="ar-SA"/>
        </w:rPr>
        <w:t>Hemos trabajado de forma eficiente y cumplido con todos los objetivos.</w:t>
      </w:r>
    </w:p>
    <w:p w14:paraId="52442965" w14:textId="2AC4B385" w:rsidR="007A6A5C" w:rsidRDefault="007A6A5C" w:rsidP="002A535A">
      <w:pPr>
        <w:ind w:left="567" w:firstLine="0"/>
        <w:rPr>
          <w:b/>
          <w:lang w:eastAsia="es-ES" w:bidi="ar-SA"/>
        </w:rPr>
      </w:pPr>
      <w:r w:rsidRPr="002A535A">
        <w:rPr>
          <w:b/>
          <w:lang w:eastAsia="es-ES" w:bidi="ar-SA"/>
        </w:rPr>
        <w:t>¿Qué no salió bien en la iteración?</w:t>
      </w:r>
    </w:p>
    <w:p w14:paraId="5727C005" w14:textId="7DE923E0" w:rsidR="00BE35BE" w:rsidRDefault="00BE35BE" w:rsidP="00BE35BE">
      <w:pPr>
        <w:pStyle w:val="Prrafodelista"/>
        <w:numPr>
          <w:ilvl w:val="0"/>
          <w:numId w:val="11"/>
        </w:numPr>
        <w:rPr>
          <w:lang w:eastAsia="es-ES" w:bidi="ar-SA"/>
        </w:rPr>
      </w:pPr>
      <w:r w:rsidRPr="00BE35BE">
        <w:rPr>
          <w:lang w:eastAsia="es-ES" w:bidi="ar-SA"/>
        </w:rPr>
        <w:t>L</w:t>
      </w:r>
      <w:r>
        <w:rPr>
          <w:lang w:eastAsia="es-ES" w:bidi="ar-SA"/>
        </w:rPr>
        <w:t>a elaboración del patrón que evalúa la productividad no es nada eficiente, tiene un problema bastante grande de escalabilidad.</w:t>
      </w:r>
    </w:p>
    <w:p w14:paraId="74124DF8" w14:textId="20B94070" w:rsidR="00BE35BE" w:rsidRDefault="00BE35BE" w:rsidP="00BE35BE">
      <w:pPr>
        <w:pStyle w:val="Prrafodelista"/>
        <w:numPr>
          <w:ilvl w:val="0"/>
          <w:numId w:val="11"/>
        </w:numPr>
        <w:rPr>
          <w:lang w:eastAsia="es-ES" w:bidi="ar-SA"/>
        </w:rPr>
      </w:pPr>
      <w:r>
        <w:rPr>
          <w:lang w:eastAsia="es-ES" w:bidi="ar-SA"/>
        </w:rPr>
        <w:t>Los datos fuente de la aplicación no son “.</w:t>
      </w:r>
      <w:proofErr w:type="spellStart"/>
      <w:r>
        <w:rPr>
          <w:lang w:eastAsia="es-ES" w:bidi="ar-SA"/>
        </w:rPr>
        <w:t>db</w:t>
      </w:r>
      <w:proofErr w:type="spellEnd"/>
      <w:r>
        <w:rPr>
          <w:lang w:eastAsia="es-ES" w:bidi="ar-SA"/>
        </w:rPr>
        <w:t xml:space="preserve">” tal y como </w:t>
      </w:r>
      <w:r w:rsidR="00B04300">
        <w:rPr>
          <w:lang w:eastAsia="es-ES" w:bidi="ar-SA"/>
        </w:rPr>
        <w:t>se dijo en un primer momento. Siguen siendo archivos “</w:t>
      </w:r>
      <w:proofErr w:type="spellStart"/>
      <w:r w:rsidR="00B04300">
        <w:rPr>
          <w:lang w:eastAsia="es-ES" w:bidi="ar-SA"/>
        </w:rPr>
        <w:t>csv</w:t>
      </w:r>
      <w:proofErr w:type="spellEnd"/>
      <w:r w:rsidR="00B04300">
        <w:rPr>
          <w:lang w:eastAsia="es-ES" w:bidi="ar-SA"/>
        </w:rPr>
        <w:t>” los ficheros que introducimos para transmitirlos al motor CEP.</w:t>
      </w:r>
    </w:p>
    <w:p w14:paraId="7DE9DB7B" w14:textId="557C5ECB" w:rsidR="00B04300" w:rsidRDefault="00B04300" w:rsidP="00BE35BE">
      <w:pPr>
        <w:pStyle w:val="Prrafodelista"/>
        <w:numPr>
          <w:ilvl w:val="0"/>
          <w:numId w:val="11"/>
        </w:numPr>
        <w:rPr>
          <w:lang w:eastAsia="es-ES" w:bidi="ar-SA"/>
        </w:rPr>
      </w:pPr>
      <w:r>
        <w:rPr>
          <w:lang w:eastAsia="es-ES" w:bidi="ar-SA"/>
        </w:rPr>
        <w:t xml:space="preserve">Tenemos problemas al entender cómo funciona </w:t>
      </w:r>
      <w:proofErr w:type="spellStart"/>
      <w:r>
        <w:rPr>
          <w:lang w:eastAsia="es-ES" w:bidi="ar-SA"/>
        </w:rPr>
        <w:t>CakePHP</w:t>
      </w:r>
      <w:proofErr w:type="spellEnd"/>
      <w:r>
        <w:rPr>
          <w:lang w:eastAsia="es-ES" w:bidi="ar-SA"/>
        </w:rPr>
        <w:t>.</w:t>
      </w:r>
    </w:p>
    <w:p w14:paraId="6B148BAA" w14:textId="26BFC174" w:rsidR="00B04300" w:rsidRPr="00BE35BE" w:rsidRDefault="00B04300" w:rsidP="00B04300">
      <w:pPr>
        <w:pStyle w:val="Prrafodelista"/>
        <w:numPr>
          <w:ilvl w:val="0"/>
          <w:numId w:val="11"/>
        </w:numPr>
        <w:rPr>
          <w:lang w:eastAsia="es-ES" w:bidi="ar-SA"/>
        </w:rPr>
      </w:pPr>
      <w:r>
        <w:rPr>
          <w:lang w:eastAsia="es-ES" w:bidi="ar-SA"/>
        </w:rPr>
        <w:t>No nos decidimos en qué pruebas vamos a llevar a cabo.</w:t>
      </w:r>
    </w:p>
    <w:p w14:paraId="4D0B649B" w14:textId="5CF82299" w:rsidR="007A6A5C" w:rsidRDefault="007A6A5C" w:rsidP="007A6A5C">
      <w:pPr>
        <w:rPr>
          <w:b/>
          <w:lang w:eastAsia="es-ES" w:bidi="ar-SA"/>
        </w:rPr>
      </w:pPr>
      <w:r w:rsidRPr="002A535A">
        <w:rPr>
          <w:b/>
          <w:lang w:eastAsia="es-ES" w:bidi="ar-SA"/>
        </w:rPr>
        <w:t>¿Qué mejoras vamos a implementar en la próxima iteración?</w:t>
      </w:r>
    </w:p>
    <w:p w14:paraId="36541D9A" w14:textId="2CB3A73A" w:rsidR="00B04300" w:rsidRPr="00B04300" w:rsidRDefault="00B04300" w:rsidP="00B04300">
      <w:pPr>
        <w:pStyle w:val="Prrafodelista"/>
        <w:numPr>
          <w:ilvl w:val="0"/>
          <w:numId w:val="11"/>
        </w:numPr>
        <w:rPr>
          <w:b/>
          <w:lang w:eastAsia="es-ES" w:bidi="ar-SA"/>
        </w:rPr>
      </w:pPr>
      <w:r>
        <w:rPr>
          <w:lang w:eastAsia="es-ES" w:bidi="ar-SA"/>
        </w:rPr>
        <w:t>Intentaremos respetar de mejor forma las reuniones que organicemos ya que no son cada dos semanas, tal y como se planifico en un principio.</w:t>
      </w:r>
    </w:p>
    <w:p w14:paraId="03232295" w14:textId="148AF7CD" w:rsidR="00B04300" w:rsidRPr="00B04300" w:rsidRDefault="00B04300" w:rsidP="00B04300">
      <w:pPr>
        <w:pStyle w:val="Prrafodelista"/>
        <w:numPr>
          <w:ilvl w:val="0"/>
          <w:numId w:val="11"/>
        </w:numPr>
        <w:rPr>
          <w:b/>
          <w:lang w:eastAsia="es-ES" w:bidi="ar-SA"/>
        </w:rPr>
      </w:pPr>
      <w:r>
        <w:rPr>
          <w:lang w:eastAsia="es-ES" w:bidi="ar-SA"/>
        </w:rPr>
        <w:t>Se mejorará aún más la coordinación con el grupo de Procesos de Ingeteam, ya que nos hará falta su ayuda en caso de duda con el desarrollo de la aplicación gráfica.</w:t>
      </w:r>
    </w:p>
    <w:p w14:paraId="32512740" w14:textId="54111FE2" w:rsidR="00B04300" w:rsidRPr="00922C0A" w:rsidRDefault="00B04300" w:rsidP="00B04300">
      <w:pPr>
        <w:pStyle w:val="Prrafodelista"/>
        <w:numPr>
          <w:ilvl w:val="0"/>
          <w:numId w:val="11"/>
        </w:numPr>
        <w:rPr>
          <w:b/>
          <w:lang w:eastAsia="es-ES" w:bidi="ar-SA"/>
        </w:rPr>
      </w:pPr>
      <w:r>
        <w:rPr>
          <w:lang w:eastAsia="es-ES" w:bidi="ar-SA"/>
        </w:rPr>
        <w:t xml:space="preserve">Se mejorará la escalabilidad de los patrones y </w:t>
      </w:r>
      <w:r w:rsidR="005B0D29">
        <w:rPr>
          <w:lang w:eastAsia="es-ES" w:bidi="ar-SA"/>
        </w:rPr>
        <w:t>la eficiencia del código.</w:t>
      </w:r>
    </w:p>
    <w:p w14:paraId="3000F0C0" w14:textId="54D49D3C" w:rsidR="00922C0A" w:rsidRDefault="00922C0A" w:rsidP="00922C0A">
      <w:pPr>
        <w:rPr>
          <w:b/>
          <w:lang w:eastAsia="es-ES" w:bidi="ar-SA"/>
        </w:rPr>
      </w:pPr>
    </w:p>
    <w:p w14:paraId="7BA0E401" w14:textId="356F360B" w:rsidR="00922C0A" w:rsidRDefault="00922C0A" w:rsidP="00922C0A">
      <w:pPr>
        <w:rPr>
          <w:b/>
          <w:lang w:eastAsia="es-ES" w:bidi="ar-SA"/>
        </w:rPr>
      </w:pPr>
    </w:p>
    <w:p w14:paraId="06791825" w14:textId="463C412A" w:rsidR="00922C0A" w:rsidRDefault="00922C0A" w:rsidP="00922C0A">
      <w:pPr>
        <w:rPr>
          <w:b/>
          <w:lang w:eastAsia="es-ES" w:bidi="ar-SA"/>
        </w:rPr>
      </w:pPr>
    </w:p>
    <w:p w14:paraId="109CD2E2" w14:textId="77777777" w:rsidR="00922C0A" w:rsidRPr="00922C0A" w:rsidRDefault="00922C0A" w:rsidP="00922C0A">
      <w:pPr>
        <w:rPr>
          <w:b/>
          <w:lang w:eastAsia="es-ES" w:bidi="ar-SA"/>
        </w:rPr>
      </w:pPr>
    </w:p>
    <w:p w14:paraId="625CF146" w14:textId="77777777" w:rsidR="007A6A5C" w:rsidRDefault="007A6A5C" w:rsidP="007A6A5C">
      <w:pPr>
        <w:pStyle w:val="Standard"/>
      </w:pPr>
    </w:p>
    <w:p w14:paraId="0DEAF6F1" w14:textId="559375C2" w:rsidR="00DA7B33" w:rsidRPr="00922C0A" w:rsidRDefault="00922C0A" w:rsidP="00C87EB5">
      <w:pPr>
        <w:pStyle w:val="Captulo-Nivel2"/>
        <w:rPr>
          <w:highlight w:val="green"/>
        </w:rPr>
      </w:pPr>
      <w:r w:rsidRPr="00922C0A">
        <w:rPr>
          <w:highlight w:val="green"/>
        </w:rPr>
        <w:lastRenderedPageBreak/>
        <w:t xml:space="preserve">Sprint 3. </w:t>
      </w:r>
      <w:r w:rsidR="00C87EB5" w:rsidRPr="00922C0A">
        <w:rPr>
          <w:highlight w:val="green"/>
        </w:rPr>
        <w:t>Desarrollo de la plataforma</w:t>
      </w:r>
    </w:p>
    <w:p w14:paraId="2073CFB1" w14:textId="5BFE1999" w:rsidR="00F10041" w:rsidRPr="00C87EB5" w:rsidRDefault="00C87EB5" w:rsidP="00F10041">
      <w:r w:rsidRPr="00C87EB5">
        <w:t xml:space="preserve">En este sprint desarrollaremos la aplicación gráfica utilizando el </w:t>
      </w:r>
      <w:proofErr w:type="spellStart"/>
      <w:r w:rsidRPr="00C87EB5">
        <w:t>framework</w:t>
      </w:r>
      <w:proofErr w:type="spellEnd"/>
      <w:r w:rsidRPr="00C87EB5">
        <w:t xml:space="preserve"> de </w:t>
      </w:r>
      <w:proofErr w:type="spellStart"/>
      <w:r w:rsidRPr="00C87EB5">
        <w:t>CakePHP</w:t>
      </w:r>
      <w:proofErr w:type="spellEnd"/>
      <w:r w:rsidRPr="00C87EB5">
        <w:t xml:space="preserve">. Además, intentaremos </w:t>
      </w:r>
      <w:r w:rsidR="00027072">
        <w:t xml:space="preserve">que </w:t>
      </w:r>
      <w:r w:rsidRPr="00C87EB5">
        <w:t xml:space="preserve">los datos que se muestren en </w:t>
      </w:r>
      <w:r w:rsidR="00027072">
        <w:t xml:space="preserve">el servicio web </w:t>
      </w:r>
      <w:r w:rsidRPr="00C87EB5">
        <w:t xml:space="preserve">sean de un parque real. Para llevar a cabo esto, deberemos de depurar los patrones según lo añadido en la reunión al finalizar el Sprint 2. </w:t>
      </w:r>
      <w:r w:rsidR="00F10041">
        <w:t xml:space="preserve">En la </w:t>
      </w:r>
      <w:r w:rsidR="00365034">
        <w:fldChar w:fldCharType="begin"/>
      </w:r>
      <w:r w:rsidR="00365034">
        <w:instrText xml:space="preserve"> REF _Ref515302962 \h </w:instrText>
      </w:r>
      <w:r w:rsidR="00365034">
        <w:fldChar w:fldCharType="separate"/>
      </w:r>
      <w:r w:rsidR="00365034">
        <w:t xml:space="preserve">Tabla </w:t>
      </w:r>
      <w:r w:rsidR="00365034">
        <w:rPr>
          <w:noProof/>
        </w:rPr>
        <w:t>19</w:t>
      </w:r>
      <w:r w:rsidR="00365034">
        <w:fldChar w:fldCharType="end"/>
      </w:r>
      <w:r w:rsidR="00365034">
        <w:t xml:space="preserve"> </w:t>
      </w:r>
      <w:r w:rsidR="00F10041">
        <w:t>vemos cuanto duró el sprint y quienes fueron los participantes.</w:t>
      </w:r>
    </w:p>
    <w:p w14:paraId="0B3FB6CF" w14:textId="5AF7B96E" w:rsidR="00F10041" w:rsidRDefault="00F10041" w:rsidP="00F10041">
      <w:pPr>
        <w:pStyle w:val="Descripcin"/>
        <w:keepNext/>
      </w:pPr>
      <w:bookmarkStart w:id="212" w:name="_Ref515302962"/>
      <w:r>
        <w:t xml:space="preserve">Tabla </w:t>
      </w:r>
      <w:r>
        <w:fldChar w:fldCharType="begin"/>
      </w:r>
      <w:r>
        <w:instrText xml:space="preserve"> SEQ Tabla \* ARABIC </w:instrText>
      </w:r>
      <w:r>
        <w:fldChar w:fldCharType="separate"/>
      </w:r>
      <w:r>
        <w:rPr>
          <w:noProof/>
        </w:rPr>
        <w:t>19</w:t>
      </w:r>
      <w:r>
        <w:fldChar w:fldCharType="end"/>
      </w:r>
      <w:bookmarkEnd w:id="212"/>
      <w:r>
        <w:t xml:space="preserve">. </w:t>
      </w:r>
      <w:r w:rsidRPr="008935F8">
        <w:t xml:space="preserve">Información base de sprint </w:t>
      </w:r>
      <w:r>
        <w:t>3.</w:t>
      </w:r>
    </w:p>
    <w:tbl>
      <w:tblPr>
        <w:tblStyle w:val="Tablaconcuadrcula"/>
        <w:tblW w:w="0" w:type="auto"/>
        <w:tblLook w:val="04A0" w:firstRow="1" w:lastRow="0" w:firstColumn="1" w:lastColumn="0" w:noHBand="0" w:noVBand="1"/>
      </w:tblPr>
      <w:tblGrid>
        <w:gridCol w:w="2547"/>
        <w:gridCol w:w="6230"/>
      </w:tblGrid>
      <w:tr w:rsidR="00054A2C" w:rsidRPr="00C87EB5" w14:paraId="0B7DA527" w14:textId="77777777" w:rsidTr="00BF40A4">
        <w:tc>
          <w:tcPr>
            <w:tcW w:w="2547" w:type="dxa"/>
            <w:shd w:val="clear" w:color="auto" w:fill="D9E2F3" w:themeFill="accent1" w:themeFillTint="33"/>
          </w:tcPr>
          <w:p w14:paraId="40DA0BA0" w14:textId="77777777" w:rsidR="00054A2C" w:rsidRPr="00C87EB5" w:rsidRDefault="00054A2C" w:rsidP="003F44EC">
            <w:pPr>
              <w:ind w:firstLine="0"/>
              <w:rPr>
                <w:b/>
              </w:rPr>
            </w:pPr>
            <w:r w:rsidRPr="00C87EB5">
              <w:rPr>
                <w:b/>
              </w:rPr>
              <w:t>Fecha de inicio y fin</w:t>
            </w:r>
          </w:p>
        </w:tc>
        <w:tc>
          <w:tcPr>
            <w:tcW w:w="6230" w:type="dxa"/>
          </w:tcPr>
          <w:p w14:paraId="07FCE22E" w14:textId="6F6DD3B4" w:rsidR="00054A2C" w:rsidRPr="00C87EB5" w:rsidRDefault="00C87EB5" w:rsidP="003F44EC">
            <w:pPr>
              <w:ind w:firstLine="0"/>
            </w:pPr>
            <w:r w:rsidRPr="00C87EB5">
              <w:t>2</w:t>
            </w:r>
            <w:r w:rsidR="00054A2C" w:rsidRPr="00C87EB5">
              <w:t xml:space="preserve"> de </w:t>
            </w:r>
            <w:r w:rsidR="00672C95">
              <w:t>abril</w:t>
            </w:r>
            <w:r w:rsidR="00054A2C" w:rsidRPr="00C87EB5">
              <w:t xml:space="preserve"> de 2018 – </w:t>
            </w:r>
            <w:r w:rsidRPr="00C87EB5">
              <w:t>16</w:t>
            </w:r>
            <w:r w:rsidR="00054A2C" w:rsidRPr="00C87EB5">
              <w:t xml:space="preserve"> de </w:t>
            </w:r>
            <w:r w:rsidRPr="00C87EB5">
              <w:t>mayo</w:t>
            </w:r>
            <w:r w:rsidR="00054A2C" w:rsidRPr="00C87EB5">
              <w:t xml:space="preserve"> de 2018</w:t>
            </w:r>
          </w:p>
        </w:tc>
      </w:tr>
      <w:tr w:rsidR="00054A2C" w:rsidRPr="00054A2C" w14:paraId="5F38C9F6" w14:textId="77777777" w:rsidTr="00BF40A4">
        <w:tc>
          <w:tcPr>
            <w:tcW w:w="2547" w:type="dxa"/>
            <w:shd w:val="clear" w:color="auto" w:fill="D9E2F3" w:themeFill="accent1" w:themeFillTint="33"/>
          </w:tcPr>
          <w:p w14:paraId="6E35839C" w14:textId="77777777" w:rsidR="00054A2C" w:rsidRPr="00C87EB5" w:rsidRDefault="00054A2C" w:rsidP="003F44EC">
            <w:pPr>
              <w:ind w:firstLine="0"/>
              <w:rPr>
                <w:b/>
              </w:rPr>
            </w:pPr>
            <w:r w:rsidRPr="00C87EB5">
              <w:rPr>
                <w:b/>
              </w:rPr>
              <w:t>Personas involucradas</w:t>
            </w:r>
          </w:p>
        </w:tc>
        <w:tc>
          <w:tcPr>
            <w:tcW w:w="6230" w:type="dxa"/>
          </w:tcPr>
          <w:p w14:paraId="6BCD9519" w14:textId="094050CE" w:rsidR="00C87EB5" w:rsidRDefault="00C87EB5" w:rsidP="003F44EC">
            <w:pPr>
              <w:pStyle w:val="Prrafodelista"/>
              <w:numPr>
                <w:ilvl w:val="0"/>
                <w:numId w:val="29"/>
              </w:numPr>
            </w:pPr>
            <w:r>
              <w:t xml:space="preserve">Ignacio García de </w:t>
            </w:r>
            <w:proofErr w:type="spellStart"/>
            <w:r>
              <w:t>Carellán</w:t>
            </w:r>
            <w:proofErr w:type="spellEnd"/>
            <w:r>
              <w:t>.</w:t>
            </w:r>
          </w:p>
          <w:p w14:paraId="2288B355" w14:textId="0A2C97F0" w:rsidR="00054A2C" w:rsidRPr="00C87EB5" w:rsidRDefault="00054A2C" w:rsidP="003F44EC">
            <w:pPr>
              <w:pStyle w:val="Prrafodelista"/>
              <w:numPr>
                <w:ilvl w:val="0"/>
                <w:numId w:val="29"/>
              </w:numPr>
            </w:pPr>
            <w:r w:rsidRPr="00C87EB5">
              <w:t xml:space="preserve">Gregorio </w:t>
            </w:r>
            <w:proofErr w:type="spellStart"/>
            <w:r w:rsidRPr="00C87EB5">
              <w:t>Diáz</w:t>
            </w:r>
            <w:proofErr w:type="spellEnd"/>
            <w:r w:rsidRPr="00C87EB5">
              <w:t xml:space="preserve"> Descalzo.</w:t>
            </w:r>
          </w:p>
          <w:p w14:paraId="7154958C" w14:textId="77777777" w:rsidR="00054A2C" w:rsidRPr="00C87EB5" w:rsidRDefault="00054A2C" w:rsidP="003F44EC">
            <w:pPr>
              <w:pStyle w:val="Prrafodelista"/>
              <w:numPr>
                <w:ilvl w:val="0"/>
                <w:numId w:val="29"/>
              </w:numPr>
            </w:pPr>
            <w:r w:rsidRPr="00C87EB5">
              <w:rPr>
                <w:rFonts w:cs="Times New Roman"/>
                <w:szCs w:val="24"/>
              </w:rPr>
              <w:t>Antonio Fernández Diez.</w:t>
            </w:r>
          </w:p>
          <w:p w14:paraId="54FA1B9C" w14:textId="77777777" w:rsidR="00054A2C" w:rsidRPr="00C87EB5" w:rsidRDefault="00054A2C" w:rsidP="003F44EC">
            <w:pPr>
              <w:pStyle w:val="Prrafodelista"/>
              <w:numPr>
                <w:ilvl w:val="0"/>
                <w:numId w:val="29"/>
              </w:numPr>
            </w:pPr>
            <w:r w:rsidRPr="00C87EB5">
              <w:t>Enrique Brazález Segovia.</w:t>
            </w:r>
          </w:p>
          <w:p w14:paraId="1A022456" w14:textId="77777777" w:rsidR="00054A2C" w:rsidRPr="00C87EB5" w:rsidRDefault="00054A2C" w:rsidP="003F44EC">
            <w:pPr>
              <w:pStyle w:val="Prrafodelista"/>
              <w:numPr>
                <w:ilvl w:val="0"/>
                <w:numId w:val="29"/>
              </w:numPr>
            </w:pPr>
            <w:r w:rsidRPr="00C87EB5">
              <w:rPr>
                <w:rFonts w:cs="Times New Roman"/>
                <w:szCs w:val="24"/>
              </w:rPr>
              <w:t>Fernando Luján Martínez</w:t>
            </w:r>
          </w:p>
        </w:tc>
      </w:tr>
    </w:tbl>
    <w:p w14:paraId="20A8D097" w14:textId="77777777" w:rsidR="00054A2C" w:rsidRPr="00C87EB5" w:rsidRDefault="00054A2C" w:rsidP="00054A2C">
      <w:pPr>
        <w:pStyle w:val="Standard"/>
      </w:pPr>
    </w:p>
    <w:p w14:paraId="2F2767BF" w14:textId="2CCA1566" w:rsidR="00054A2C" w:rsidRPr="00C87EB5" w:rsidRDefault="00054A2C" w:rsidP="00054A2C">
      <w:pPr>
        <w:pStyle w:val="Captulo-Nivel2"/>
      </w:pPr>
      <w:bookmarkStart w:id="213" w:name="_Toc515280041"/>
      <w:r w:rsidRPr="00C87EB5">
        <w:t>Reunión de planificación del sprint</w:t>
      </w:r>
      <w:bookmarkEnd w:id="213"/>
    </w:p>
    <w:p w14:paraId="3B16BAC4" w14:textId="34350BBF" w:rsidR="00C87EB5" w:rsidRPr="00C87EB5" w:rsidRDefault="00C87EB5" w:rsidP="00C87EB5">
      <w:pPr>
        <w:rPr>
          <w:rFonts w:cs="Times New Roman"/>
          <w:color w:val="222222"/>
          <w:shd w:val="clear" w:color="auto" w:fill="FFFFFF"/>
        </w:rPr>
      </w:pPr>
      <w:r w:rsidRPr="00C87EB5">
        <w:rPr>
          <w:rFonts w:cs="Times New Roman"/>
          <w:color w:val="222222"/>
          <w:shd w:val="clear" w:color="auto" w:fill="FFFFFF"/>
        </w:rPr>
        <w:t>Esta reunión sirve como punto de partida para el desarrollo de la aplicación gráfica,</w:t>
      </w:r>
      <w:r w:rsidR="00251347">
        <w:rPr>
          <w:rFonts w:cs="Times New Roman"/>
          <w:color w:val="222222"/>
          <w:shd w:val="clear" w:color="auto" w:fill="FFFFFF"/>
        </w:rPr>
        <w:t xml:space="preserve"> y se repiten una vez más los objetivos de este sprint, ya pactados al terminar el segundo.</w:t>
      </w:r>
    </w:p>
    <w:p w14:paraId="694687C9" w14:textId="1C16BB98" w:rsidR="00054A2C" w:rsidRPr="003C4CB3" w:rsidRDefault="00054A2C" w:rsidP="00054A2C">
      <w:pPr>
        <w:pStyle w:val="Prrafodelista"/>
        <w:numPr>
          <w:ilvl w:val="0"/>
          <w:numId w:val="10"/>
        </w:numPr>
        <w:rPr>
          <w:rFonts w:cs="Times New Roman"/>
          <w:szCs w:val="24"/>
        </w:rPr>
      </w:pPr>
      <w:r w:rsidRPr="00C87EB5">
        <w:rPr>
          <w:rFonts w:cs="Times New Roman"/>
          <w:color w:val="222222"/>
          <w:szCs w:val="24"/>
          <w:shd w:val="clear" w:color="auto" w:fill="FFFFFF"/>
        </w:rPr>
        <w:t>Dirección: Parque Científico y Tecnológico, Paseo de la Inn</w:t>
      </w:r>
      <w:r w:rsidRPr="003C4CB3">
        <w:rPr>
          <w:rFonts w:cs="Times New Roman"/>
          <w:color w:val="222222"/>
          <w:szCs w:val="24"/>
          <w:shd w:val="clear" w:color="auto" w:fill="FFFFFF"/>
        </w:rPr>
        <w:t>ovación, 3, 02006 Albacete. Oficinas de Ingeteam S.A.</w:t>
      </w:r>
    </w:p>
    <w:p w14:paraId="51D41D55" w14:textId="5907F8DA"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Hora y fecha de la reunión. A las </w:t>
      </w:r>
      <w:r w:rsidR="00C87EB5" w:rsidRPr="003C4CB3">
        <w:rPr>
          <w:rFonts w:cs="Times New Roman"/>
          <w:szCs w:val="24"/>
        </w:rPr>
        <w:t xml:space="preserve">16:30, </w:t>
      </w:r>
      <w:r w:rsidRPr="003C4CB3">
        <w:rPr>
          <w:rFonts w:cs="Times New Roman"/>
          <w:szCs w:val="24"/>
        </w:rPr>
        <w:t xml:space="preserve">el día </w:t>
      </w:r>
      <w:r w:rsidR="00C87EB5" w:rsidRPr="003C4CB3">
        <w:rPr>
          <w:rFonts w:cs="Times New Roman"/>
          <w:szCs w:val="24"/>
        </w:rPr>
        <w:t>6 de mayo</w:t>
      </w:r>
      <w:r w:rsidRPr="003C4CB3">
        <w:rPr>
          <w:rFonts w:cs="Times New Roman"/>
          <w:szCs w:val="24"/>
        </w:rPr>
        <w:t xml:space="preserve"> de 2018.</w:t>
      </w:r>
    </w:p>
    <w:p w14:paraId="5176349F" w14:textId="450FE9A9" w:rsidR="00054A2C" w:rsidRPr="003C4CB3" w:rsidRDefault="00054A2C" w:rsidP="00054A2C">
      <w:r w:rsidRPr="003C4CB3">
        <w:t>Los asistentes de la reunión son:</w:t>
      </w:r>
    </w:p>
    <w:p w14:paraId="0E83D010" w14:textId="6B8F74B0" w:rsidR="00C87EB5" w:rsidRPr="003C4CB3" w:rsidRDefault="00C87EB5" w:rsidP="00C87EB5">
      <w:pPr>
        <w:pStyle w:val="Prrafodelista"/>
        <w:numPr>
          <w:ilvl w:val="0"/>
          <w:numId w:val="10"/>
        </w:numPr>
      </w:pPr>
      <w:r w:rsidRPr="003C4CB3">
        <w:rPr>
          <w:rFonts w:cs="Times New Roman"/>
          <w:szCs w:val="24"/>
        </w:rPr>
        <w:t xml:space="preserve">Ignacio García de </w:t>
      </w:r>
      <w:proofErr w:type="spellStart"/>
      <w:r w:rsidRPr="003C4CB3">
        <w:rPr>
          <w:rFonts w:cs="Times New Roman"/>
          <w:szCs w:val="24"/>
        </w:rPr>
        <w:t>Carellan</w:t>
      </w:r>
      <w:proofErr w:type="spellEnd"/>
      <w:r w:rsidRPr="003C4CB3">
        <w:rPr>
          <w:rFonts w:cs="Times New Roman"/>
          <w:szCs w:val="24"/>
        </w:rPr>
        <w:t xml:space="preserve"> Esteban-Infantes. Doctor ingeniero químico.  Jefe R &amp; D Manager de Ingeteam.</w:t>
      </w:r>
    </w:p>
    <w:p w14:paraId="18C19646" w14:textId="77777777" w:rsidR="00251347" w:rsidRPr="003C4CB3" w:rsidRDefault="00054A2C" w:rsidP="00251347">
      <w:pPr>
        <w:pStyle w:val="Prrafodelista"/>
        <w:numPr>
          <w:ilvl w:val="0"/>
          <w:numId w:val="10"/>
        </w:numPr>
        <w:rPr>
          <w:rFonts w:cs="Times New Roman"/>
          <w:szCs w:val="24"/>
        </w:rPr>
      </w:pPr>
      <w:r w:rsidRPr="003C4CB3">
        <w:rPr>
          <w:rFonts w:cs="Times New Roman"/>
          <w:szCs w:val="24"/>
        </w:rPr>
        <w:t>Antonio Fernández Diez. Ingeniero Industrial. Especializado en placas fotovoltaicas.</w:t>
      </w:r>
    </w:p>
    <w:p w14:paraId="131702C5" w14:textId="01BBB2A8" w:rsidR="00054A2C" w:rsidRPr="003C4CB3" w:rsidRDefault="00054A2C" w:rsidP="00251347">
      <w:pPr>
        <w:pStyle w:val="Prrafodelista"/>
        <w:numPr>
          <w:ilvl w:val="0"/>
          <w:numId w:val="10"/>
        </w:numPr>
        <w:rPr>
          <w:rFonts w:cs="Times New Roman"/>
          <w:szCs w:val="24"/>
        </w:rPr>
      </w:pPr>
      <w:r w:rsidRPr="003C4CB3">
        <w:rPr>
          <w:rFonts w:cs="Times New Roman"/>
        </w:rPr>
        <w:t>Gregorio Diaz Descalzo. Jefe de proyecto de este trabajo de fin de grado. Titular de la Universidad de Castilla-La Mancha.</w:t>
      </w:r>
    </w:p>
    <w:p w14:paraId="74D1F3F0" w14:textId="77777777" w:rsidR="00054A2C" w:rsidRPr="003C4CB3" w:rsidRDefault="00054A2C" w:rsidP="00054A2C">
      <w:pPr>
        <w:pStyle w:val="Prrafodelista"/>
        <w:numPr>
          <w:ilvl w:val="0"/>
          <w:numId w:val="10"/>
        </w:numPr>
        <w:rPr>
          <w:rFonts w:cs="Times New Roman"/>
          <w:szCs w:val="24"/>
        </w:rPr>
      </w:pPr>
      <w:r w:rsidRPr="003C4CB3">
        <w:rPr>
          <w:rFonts w:cs="Times New Roman"/>
          <w:szCs w:val="24"/>
        </w:rPr>
        <w:t xml:space="preserve">Enrique Brazález Segovia. Desarrollador y encargado de defender este trabajo </w:t>
      </w:r>
      <w:r w:rsidRPr="003C4CB3">
        <w:rPr>
          <w:rFonts w:cs="Times New Roman"/>
          <w:szCs w:val="24"/>
        </w:rPr>
        <w:lastRenderedPageBreak/>
        <w:t>de fin de grado.</w:t>
      </w:r>
    </w:p>
    <w:p w14:paraId="35883D1E" w14:textId="26D0DC0B" w:rsidR="00054A2C" w:rsidRPr="003C4CB3" w:rsidRDefault="00054A2C" w:rsidP="00054A2C">
      <w:pPr>
        <w:pStyle w:val="Captulo-Nivel2"/>
        <w:numPr>
          <w:ilvl w:val="3"/>
          <w:numId w:val="4"/>
        </w:numPr>
      </w:pPr>
      <w:bookmarkStart w:id="214" w:name="_Toc515280042"/>
      <w:r w:rsidRPr="003C4CB3">
        <w:t>Asuntos que tratar</w:t>
      </w:r>
      <w:bookmarkEnd w:id="214"/>
    </w:p>
    <w:p w14:paraId="3596532F" w14:textId="3F696C7F" w:rsidR="00251347" w:rsidRPr="003C4CB3" w:rsidRDefault="00251347" w:rsidP="00251347">
      <w:pPr>
        <w:pStyle w:val="Standard"/>
      </w:pPr>
      <w:r w:rsidRPr="003C4CB3">
        <w:t>Los asuntos que se trataron en esta reunión fueron los siguientes:</w:t>
      </w:r>
    </w:p>
    <w:p w14:paraId="4A7413B6" w14:textId="13931D02" w:rsidR="00251347" w:rsidRPr="003C4CB3" w:rsidRDefault="00251347" w:rsidP="00251347">
      <w:pPr>
        <w:pStyle w:val="Standard"/>
        <w:numPr>
          <w:ilvl w:val="0"/>
          <w:numId w:val="29"/>
        </w:numPr>
      </w:pPr>
      <w:r w:rsidRPr="003C4CB3">
        <w:t>Repetición de objetivos.</w:t>
      </w:r>
    </w:p>
    <w:p w14:paraId="1BC0CD09" w14:textId="1224F0C1" w:rsidR="00251347" w:rsidRDefault="00251347" w:rsidP="00251347">
      <w:pPr>
        <w:pStyle w:val="Standard"/>
        <w:numPr>
          <w:ilvl w:val="0"/>
          <w:numId w:val="29"/>
        </w:numPr>
      </w:pPr>
      <w:r w:rsidRPr="003C4CB3">
        <w:t>Intereses.</w:t>
      </w:r>
    </w:p>
    <w:p w14:paraId="2E34E77E" w14:textId="07C93A8F" w:rsidR="00D320CF" w:rsidRPr="003C4CB3" w:rsidRDefault="00D320CF" w:rsidP="00251347">
      <w:pPr>
        <w:pStyle w:val="Standard"/>
        <w:numPr>
          <w:ilvl w:val="0"/>
          <w:numId w:val="29"/>
        </w:numPr>
      </w:pPr>
      <w:r>
        <w:t>Petición de interfaces candidatas.</w:t>
      </w:r>
    </w:p>
    <w:p w14:paraId="76128795" w14:textId="69A93771" w:rsidR="00251347" w:rsidRPr="003C4CB3" w:rsidRDefault="00251347" w:rsidP="00251347">
      <w:pPr>
        <w:pStyle w:val="Standard"/>
        <w:numPr>
          <w:ilvl w:val="0"/>
          <w:numId w:val="29"/>
        </w:numPr>
      </w:pPr>
      <w:r w:rsidRPr="003C4CB3">
        <w:t>Planificación del sprint.</w:t>
      </w:r>
    </w:p>
    <w:p w14:paraId="52167899" w14:textId="6B125B82" w:rsidR="00054A2C" w:rsidRPr="003C4CB3" w:rsidRDefault="00054A2C" w:rsidP="00054A2C">
      <w:pPr>
        <w:pStyle w:val="Captulo-Nivel2"/>
        <w:numPr>
          <w:ilvl w:val="3"/>
          <w:numId w:val="4"/>
        </w:numPr>
      </w:pPr>
      <w:bookmarkStart w:id="215" w:name="_Toc515280043"/>
      <w:r w:rsidRPr="003C4CB3">
        <w:t>Información recogida</w:t>
      </w:r>
      <w:bookmarkEnd w:id="215"/>
    </w:p>
    <w:p w14:paraId="153082E0" w14:textId="238BF9C0" w:rsidR="003C4CB3" w:rsidRPr="003C4CB3" w:rsidRDefault="003C4CB3" w:rsidP="003C4CB3">
      <w:r w:rsidRPr="003C4CB3">
        <w:t xml:space="preserve">En esta reunión se pusieron de manifiesto una vez más los objetivos que se plantearon al finalizar el sprint anterior. El </w:t>
      </w:r>
      <w:proofErr w:type="spellStart"/>
      <w:r w:rsidRPr="003C4CB3">
        <w:t>Product</w:t>
      </w:r>
      <w:proofErr w:type="spellEnd"/>
      <w:r w:rsidRPr="003C4CB3">
        <w:t xml:space="preserve"> </w:t>
      </w:r>
      <w:proofErr w:type="spellStart"/>
      <w:r w:rsidRPr="003C4CB3">
        <w:t>Owner</w:t>
      </w:r>
      <w:proofErr w:type="spellEnd"/>
      <w:r w:rsidRPr="003C4CB3">
        <w:t xml:space="preserve"> sugirió por parte de su grupo de procesos llevar a cabo uno de los tutoriales de w3schools y otro de la página oficial de </w:t>
      </w:r>
      <w:proofErr w:type="spellStart"/>
      <w:r w:rsidRPr="003C4CB3">
        <w:t>CakePHP</w:t>
      </w:r>
      <w:proofErr w:type="spellEnd"/>
      <w:r w:rsidRPr="003C4CB3">
        <w:t xml:space="preserve">. De esta forma, se aprenderá a utilizar el </w:t>
      </w:r>
      <w:proofErr w:type="spellStart"/>
      <w:r w:rsidRPr="003C4CB3">
        <w:t>framework</w:t>
      </w:r>
      <w:proofErr w:type="spellEnd"/>
      <w:r w:rsidRPr="003C4CB3">
        <w:t xml:space="preserve"> correctamente, o al menos como funciona.</w:t>
      </w:r>
    </w:p>
    <w:p w14:paraId="0B335FFF" w14:textId="0761F04A" w:rsidR="00E540EB" w:rsidRDefault="003C4CB3" w:rsidP="00E540EB">
      <w:r w:rsidRPr="003C4CB3">
        <w:t xml:space="preserve">Se enseñó el portal de Ingeboards para coger ideas de lo que actualmente tienen implantado. Esto sirvió para saber </w:t>
      </w:r>
      <w:proofErr w:type="spellStart"/>
      <w:r w:rsidRPr="003C4CB3">
        <w:t>que</w:t>
      </w:r>
      <w:proofErr w:type="spellEnd"/>
      <w:r w:rsidRPr="003C4CB3">
        <w:t xml:space="preserve"> tipo de estilo debería de tener la aplicación</w:t>
      </w:r>
      <w:r w:rsidR="00CE7972">
        <w:t>,</w:t>
      </w:r>
      <w:r w:rsidRPr="003C4CB3">
        <w:t xml:space="preserve"> para que a posteriori les sea más fácil integrar Eolic Event Consumer a su portal web.</w:t>
      </w:r>
      <w:r w:rsidR="00D320CF">
        <w:t xml:space="preserve"> Scrum </w:t>
      </w:r>
      <w:proofErr w:type="gramStart"/>
      <w:r w:rsidR="00D320CF">
        <w:t>Master</w:t>
      </w:r>
      <w:proofErr w:type="gramEnd"/>
      <w:r w:rsidR="00D320CF">
        <w:t xml:space="preserve"> propuso que se realizaran dos interfaces a nivel de boceto que pudieran esquematizar cual sería la primera visualización tanto de los patrones encargados de analizar productividad, como los de ver el rendimiento dentro del parque.</w:t>
      </w:r>
    </w:p>
    <w:p w14:paraId="534BF3B0" w14:textId="36DA29C3" w:rsidR="00E540EB" w:rsidRDefault="00E540EB" w:rsidP="00E540EB">
      <w:r>
        <w:t>En cuanto al contenido de la aplicación gráfica, para que se considere como completo, la aplicación deberá de contener un apartado para cada patrón implementado, es decir, que contenga los siguientes hitos:</w:t>
      </w:r>
    </w:p>
    <w:p w14:paraId="6A80E997" w14:textId="5EC41016" w:rsidR="00E540EB" w:rsidRDefault="00E540EB" w:rsidP="00E540EB">
      <w:pPr>
        <w:pStyle w:val="Prrafodelista"/>
        <w:numPr>
          <w:ilvl w:val="0"/>
          <w:numId w:val="29"/>
        </w:numPr>
      </w:pPr>
      <w:r>
        <w:t xml:space="preserve">Análisis de la productividad en base a </w:t>
      </w:r>
      <w:r w:rsidR="00027072">
        <w:t>las traslaciones</w:t>
      </w:r>
      <w:r>
        <w:t xml:space="preserve"> de un ranking. Que permita </w:t>
      </w:r>
      <w:r w:rsidR="00027072">
        <w:t xml:space="preserve">el </w:t>
      </w:r>
      <w:r>
        <w:t>análisis no numérico, únicamente con las bajadas y subidas del ranking.</w:t>
      </w:r>
    </w:p>
    <w:p w14:paraId="67566135" w14:textId="34B10067" w:rsidR="00E540EB" w:rsidRDefault="00E540EB" w:rsidP="00E540EB">
      <w:pPr>
        <w:pStyle w:val="Prrafodelista"/>
        <w:numPr>
          <w:ilvl w:val="0"/>
          <w:numId w:val="29"/>
        </w:numPr>
      </w:pPr>
      <w:r>
        <w:t>Análisis de productividad con una gráfica que permita la visualización del ranking junto con la potencia producida de cada aerogenerador.</w:t>
      </w:r>
    </w:p>
    <w:p w14:paraId="05692D76" w14:textId="2BDF300B" w:rsidR="00E540EB" w:rsidRDefault="00E540EB" w:rsidP="00E540EB">
      <w:pPr>
        <w:pStyle w:val="Prrafodelista"/>
        <w:numPr>
          <w:ilvl w:val="0"/>
          <w:numId w:val="29"/>
        </w:numPr>
      </w:pPr>
      <w:r>
        <w:t>Análisis d</w:t>
      </w:r>
      <w:r w:rsidR="00027072">
        <w:t xml:space="preserve">el rendimiento </w:t>
      </w:r>
      <w:r>
        <w:t>en</w:t>
      </w:r>
      <w:r w:rsidR="00027072">
        <w:t xml:space="preserve"> base a la media y las desviaciones típicas de la potencia producida en cada </w:t>
      </w:r>
      <w:proofErr w:type="spellStart"/>
      <w:r w:rsidR="00027072">
        <w:t>bin</w:t>
      </w:r>
      <w:proofErr w:type="spellEnd"/>
      <w:r w:rsidR="00027072">
        <w:t xml:space="preserve"> de viento.</w:t>
      </w:r>
    </w:p>
    <w:p w14:paraId="6EDBE769" w14:textId="0964C80E" w:rsidR="00027072" w:rsidRDefault="00027072" w:rsidP="00E540EB">
      <w:pPr>
        <w:pStyle w:val="Prrafodelista"/>
        <w:numPr>
          <w:ilvl w:val="0"/>
          <w:numId w:val="29"/>
        </w:numPr>
      </w:pPr>
      <w:r>
        <w:t xml:space="preserve">Análisis del rendimiento en base a los diez </w:t>
      </w:r>
      <w:proofErr w:type="spellStart"/>
      <w:r>
        <w:t>minutales</w:t>
      </w:r>
      <w:proofErr w:type="spellEnd"/>
      <w:r>
        <w:t xml:space="preserve"> dibujados fuera del intervalo de </w:t>
      </w:r>
      <w:r>
        <w:lastRenderedPageBreak/>
        <w:t xml:space="preserve">confianza generado por la potencia producida en cada </w:t>
      </w:r>
      <w:proofErr w:type="spellStart"/>
      <w:r>
        <w:t>bin</w:t>
      </w:r>
      <w:proofErr w:type="spellEnd"/>
      <w:r>
        <w:t xml:space="preserve"> de viento.</w:t>
      </w:r>
    </w:p>
    <w:p w14:paraId="6FF36240" w14:textId="172690A0" w:rsidR="00D320CF" w:rsidRDefault="00D320CF" w:rsidP="003C4CB3">
      <w:r>
        <w:t xml:space="preserve">Otra parte importante de la reunión fue la de discutir cuales iban a ser los trabajos futuros de investigación que se podrían llevar a cabo una vez terminado el proyecto. Estas líneas de trabajo futuras están enumeradas en el  </w:t>
      </w:r>
      <w:r w:rsidR="00D343C0">
        <w:fldChar w:fldCharType="begin"/>
      </w:r>
      <w:r w:rsidR="00D343C0">
        <w:instrText xml:space="preserve"> REF _Ref506551058 \n \h </w:instrText>
      </w:r>
      <w:r w:rsidR="00D343C0">
        <w:fldChar w:fldCharType="separate"/>
      </w:r>
      <w:r w:rsidR="00D343C0">
        <w:t>CAPÍTULO 7</w:t>
      </w:r>
      <w:r w:rsidR="00D343C0">
        <w:fldChar w:fldCharType="end"/>
      </w:r>
      <w:r w:rsidR="00027072">
        <w:t>.</w:t>
      </w:r>
    </w:p>
    <w:p w14:paraId="10491C77" w14:textId="3D419BE9" w:rsidR="00D320CF" w:rsidRDefault="00D320CF" w:rsidP="00D320CF">
      <w:r>
        <w:t>Enunciados los objetivos</w:t>
      </w:r>
      <w:r w:rsidR="00027072">
        <w:t>,</w:t>
      </w:r>
      <w:r>
        <w:t xml:space="preserve"> </w:t>
      </w:r>
      <w:r w:rsidRPr="00994246">
        <w:t xml:space="preserve">a continuación, el </w:t>
      </w:r>
      <w:proofErr w:type="spellStart"/>
      <w:r w:rsidRPr="00994246">
        <w:t>Team</w:t>
      </w:r>
      <w:proofErr w:type="spellEnd"/>
      <w:r w:rsidRPr="00994246">
        <w:t>, se separará del resto de integrantes de la reunión para planificar el sprint.</w:t>
      </w:r>
    </w:p>
    <w:p w14:paraId="37260E88" w14:textId="77777777" w:rsidR="00054A2C" w:rsidRPr="00922C0A" w:rsidRDefault="00054A2C" w:rsidP="00054A2C">
      <w:pPr>
        <w:pStyle w:val="Captulo-Nivel2"/>
      </w:pPr>
      <w:bookmarkStart w:id="216" w:name="_Toc515280044"/>
      <w:r w:rsidRPr="00922C0A">
        <w:t>Planificación del sprint</w:t>
      </w:r>
      <w:bookmarkEnd w:id="216"/>
    </w:p>
    <w:p w14:paraId="02A65F41" w14:textId="6C20D039" w:rsidR="00C87EB5" w:rsidRPr="00F10041" w:rsidRDefault="00054A2C" w:rsidP="00F10041">
      <w:r w:rsidRPr="00922C0A">
        <w:t xml:space="preserve">La organización de este sprint queda recogida en la </w:t>
      </w:r>
      <w:r w:rsidR="00365034">
        <w:fldChar w:fldCharType="begin"/>
      </w:r>
      <w:r w:rsidR="00365034">
        <w:instrText xml:space="preserve"> REF _Ref515303145 \h </w:instrText>
      </w:r>
      <w:r w:rsidR="00365034">
        <w:fldChar w:fldCharType="separate"/>
      </w:r>
      <w:r w:rsidR="00365034">
        <w:t xml:space="preserve">Tabla </w:t>
      </w:r>
      <w:r w:rsidR="00365034">
        <w:rPr>
          <w:noProof/>
        </w:rPr>
        <w:t>20</w:t>
      </w:r>
      <w:r w:rsidR="00365034">
        <w:fldChar w:fldCharType="end"/>
      </w:r>
      <w:r w:rsidRPr="00922C0A">
        <w:t>, enunciando cada una de las historias de usuario, así como sus tareas y estimación de horas de trabajo.</w:t>
      </w:r>
    </w:p>
    <w:p w14:paraId="4641492F" w14:textId="10A3AF3F" w:rsidR="00F10041" w:rsidRDefault="00F10041" w:rsidP="00F10041">
      <w:pPr>
        <w:pStyle w:val="Descripcin"/>
        <w:keepNext/>
      </w:pPr>
      <w:bookmarkStart w:id="217" w:name="_Ref515303145"/>
      <w:r>
        <w:t xml:space="preserve">Tabla </w:t>
      </w:r>
      <w:r>
        <w:fldChar w:fldCharType="begin"/>
      </w:r>
      <w:r>
        <w:instrText xml:space="preserve"> SEQ Tabla \* ARABIC </w:instrText>
      </w:r>
      <w:r>
        <w:fldChar w:fldCharType="separate"/>
      </w:r>
      <w:r>
        <w:rPr>
          <w:noProof/>
        </w:rPr>
        <w:t>20</w:t>
      </w:r>
      <w:r>
        <w:fldChar w:fldCharType="end"/>
      </w:r>
      <w:bookmarkEnd w:id="217"/>
      <w:r>
        <w:t xml:space="preserve">. </w:t>
      </w:r>
      <w:r w:rsidRPr="008E1C36">
        <w:t xml:space="preserve">Resumen de desarrollo sprint </w:t>
      </w:r>
      <w:r>
        <w:t>3.</w:t>
      </w:r>
    </w:p>
    <w:tbl>
      <w:tblPr>
        <w:tblStyle w:val="Tablaconcuadrcula1clara"/>
        <w:tblW w:w="8784" w:type="dxa"/>
        <w:tblLook w:val="04A0" w:firstRow="1" w:lastRow="0" w:firstColumn="1" w:lastColumn="0" w:noHBand="0" w:noVBand="1"/>
      </w:tblPr>
      <w:tblGrid>
        <w:gridCol w:w="2405"/>
        <w:gridCol w:w="5528"/>
        <w:gridCol w:w="851"/>
      </w:tblGrid>
      <w:tr w:rsidR="00054A2C" w:rsidRPr="00054A2C" w14:paraId="53D46804" w14:textId="77777777" w:rsidTr="00760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5229E981" w14:textId="77777777" w:rsidR="00054A2C" w:rsidRPr="00672C95" w:rsidRDefault="00054A2C" w:rsidP="00760F7D">
            <w:pPr>
              <w:pStyle w:val="Standard"/>
              <w:spacing w:line="240" w:lineRule="auto"/>
              <w:jc w:val="center"/>
            </w:pPr>
            <w:r w:rsidRPr="00672C95">
              <w:t>Historia de usuario</w:t>
            </w:r>
          </w:p>
        </w:tc>
        <w:tc>
          <w:tcPr>
            <w:tcW w:w="5528" w:type="dxa"/>
            <w:shd w:val="clear" w:color="auto" w:fill="BFBFBF" w:themeFill="background1" w:themeFillShade="BF"/>
            <w:vAlign w:val="center"/>
          </w:tcPr>
          <w:p w14:paraId="2CEFD9FF"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Tarea</w:t>
            </w:r>
          </w:p>
        </w:tc>
        <w:tc>
          <w:tcPr>
            <w:tcW w:w="851" w:type="dxa"/>
            <w:shd w:val="clear" w:color="auto" w:fill="BFBFBF" w:themeFill="background1" w:themeFillShade="BF"/>
            <w:vAlign w:val="center"/>
          </w:tcPr>
          <w:p w14:paraId="088AE734" w14:textId="77777777" w:rsidR="00054A2C" w:rsidRPr="00672C95" w:rsidRDefault="00054A2C" w:rsidP="00760F7D">
            <w:pPr>
              <w:pStyle w:val="Standard"/>
              <w:spacing w:line="240" w:lineRule="auto"/>
              <w:jc w:val="center"/>
              <w:cnfStyle w:val="100000000000" w:firstRow="1" w:lastRow="0" w:firstColumn="0" w:lastColumn="0" w:oddVBand="0" w:evenVBand="0" w:oddHBand="0" w:evenHBand="0" w:firstRowFirstColumn="0" w:firstRowLastColumn="0" w:lastRowFirstColumn="0" w:lastRowLastColumn="0"/>
            </w:pPr>
            <w:r w:rsidRPr="00672C95">
              <w:t>Horas</w:t>
            </w:r>
          </w:p>
        </w:tc>
      </w:tr>
      <w:tr w:rsidR="00760F7D" w:rsidRPr="00054A2C" w14:paraId="5B15D4C9" w14:textId="77777777" w:rsidTr="00D320CF">
        <w:trPr>
          <w:trHeight w:val="375"/>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B943BA6" w14:textId="06E5DBA6" w:rsidR="00760F7D" w:rsidRPr="00672C95" w:rsidRDefault="00760F7D" w:rsidP="00760F7D">
            <w:pPr>
              <w:pStyle w:val="Standard"/>
              <w:spacing w:line="240" w:lineRule="auto"/>
              <w:jc w:val="center"/>
            </w:pPr>
            <w:r w:rsidRPr="00672C95">
              <w:t xml:space="preserve">Aprendizaje de </w:t>
            </w:r>
            <w:proofErr w:type="spellStart"/>
            <w:r w:rsidRPr="00672C95">
              <w:t>CakePHP</w:t>
            </w:r>
            <w:proofErr w:type="spellEnd"/>
          </w:p>
        </w:tc>
        <w:tc>
          <w:tcPr>
            <w:tcW w:w="5528" w:type="dxa"/>
            <w:vAlign w:val="center"/>
          </w:tcPr>
          <w:p w14:paraId="70C116C9" w14:textId="6BECC03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Primera </w:t>
            </w:r>
            <w:proofErr w:type="gramStart"/>
            <w:r w:rsidRPr="00672C95">
              <w:t>app</w:t>
            </w:r>
            <w:proofErr w:type="gramEnd"/>
            <w:r w:rsidRPr="00672C95">
              <w:t xml:space="preserve"> modelo</w:t>
            </w:r>
          </w:p>
        </w:tc>
        <w:tc>
          <w:tcPr>
            <w:tcW w:w="851" w:type="dxa"/>
            <w:vAlign w:val="center"/>
          </w:tcPr>
          <w:p w14:paraId="3A9401CC" w14:textId="60051645"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r w:rsidR="00335AB3">
              <w:t>3</w:t>
            </w:r>
          </w:p>
        </w:tc>
      </w:tr>
      <w:tr w:rsidR="00760F7D" w:rsidRPr="00054A2C" w14:paraId="381EEE42"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F910F83" w14:textId="77777777" w:rsidR="00760F7D" w:rsidRPr="00672C95" w:rsidRDefault="00760F7D" w:rsidP="00760F7D">
            <w:pPr>
              <w:pStyle w:val="Standard"/>
              <w:spacing w:line="240" w:lineRule="auto"/>
              <w:jc w:val="center"/>
            </w:pPr>
          </w:p>
        </w:tc>
        <w:tc>
          <w:tcPr>
            <w:tcW w:w="5528" w:type="dxa"/>
            <w:vAlign w:val="center"/>
          </w:tcPr>
          <w:p w14:paraId="2B0D1565" w14:textId="3AE7C94D"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MySQL (abierto a MongoDB por si acaso).</w:t>
            </w:r>
          </w:p>
        </w:tc>
        <w:tc>
          <w:tcPr>
            <w:tcW w:w="851" w:type="dxa"/>
            <w:vAlign w:val="center"/>
          </w:tcPr>
          <w:p w14:paraId="2FFA8076" w14:textId="2CFF426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5253A4AA"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9CC60E" w14:textId="77777777" w:rsidR="00760F7D" w:rsidRPr="00672C95" w:rsidRDefault="00760F7D" w:rsidP="00760F7D">
            <w:pPr>
              <w:pStyle w:val="Standard"/>
              <w:spacing w:line="240" w:lineRule="auto"/>
              <w:jc w:val="center"/>
            </w:pPr>
          </w:p>
        </w:tc>
        <w:tc>
          <w:tcPr>
            <w:tcW w:w="5528" w:type="dxa"/>
            <w:vAlign w:val="center"/>
          </w:tcPr>
          <w:p w14:paraId="2066CFFE" w14:textId="770A82D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w:t>
            </w:r>
            <w:proofErr w:type="spellStart"/>
            <w:r w:rsidRPr="00672C95">
              <w:t>HighCharts</w:t>
            </w:r>
            <w:proofErr w:type="spellEnd"/>
            <w:r w:rsidRPr="00672C95">
              <w:t>.</w:t>
            </w:r>
          </w:p>
        </w:tc>
        <w:tc>
          <w:tcPr>
            <w:tcW w:w="851" w:type="dxa"/>
            <w:vAlign w:val="center"/>
          </w:tcPr>
          <w:p w14:paraId="23461300" w14:textId="0CD9185E"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B71CC6D"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DE0FA67" w14:textId="77777777" w:rsidR="00760F7D" w:rsidRPr="00672C95" w:rsidRDefault="00760F7D" w:rsidP="00760F7D">
            <w:pPr>
              <w:pStyle w:val="Standard"/>
              <w:spacing w:line="240" w:lineRule="auto"/>
              <w:jc w:val="center"/>
            </w:pPr>
          </w:p>
        </w:tc>
        <w:tc>
          <w:tcPr>
            <w:tcW w:w="5528" w:type="dxa"/>
            <w:vAlign w:val="center"/>
          </w:tcPr>
          <w:p w14:paraId="6AF329CA" w14:textId="14C98F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tear MongoDB o MySQL.</w:t>
            </w:r>
          </w:p>
        </w:tc>
        <w:tc>
          <w:tcPr>
            <w:tcW w:w="851" w:type="dxa"/>
            <w:vAlign w:val="center"/>
          </w:tcPr>
          <w:p w14:paraId="0D972BA3" w14:textId="41E2841B"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79C10A14" w14:textId="77777777" w:rsidTr="00D320CF">
        <w:trPr>
          <w:trHeight w:val="31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7BC64FC" w14:textId="77777777" w:rsidR="00760F7D" w:rsidRPr="00672C95" w:rsidRDefault="00760F7D" w:rsidP="00760F7D">
            <w:pPr>
              <w:pStyle w:val="Standard"/>
              <w:spacing w:line="240" w:lineRule="auto"/>
              <w:jc w:val="center"/>
            </w:pPr>
          </w:p>
        </w:tc>
        <w:tc>
          <w:tcPr>
            <w:tcW w:w="5528" w:type="dxa"/>
            <w:vAlign w:val="center"/>
          </w:tcPr>
          <w:p w14:paraId="717B0D42" w14:textId="4B73A473"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tegrar proyecto con </w:t>
            </w:r>
            <w:proofErr w:type="spellStart"/>
            <w:r w:rsidRPr="00672C95">
              <w:t>Netbeans</w:t>
            </w:r>
            <w:proofErr w:type="spellEnd"/>
            <w:r w:rsidRPr="00672C95">
              <w:t>.</w:t>
            </w:r>
          </w:p>
        </w:tc>
        <w:tc>
          <w:tcPr>
            <w:tcW w:w="851" w:type="dxa"/>
            <w:vAlign w:val="center"/>
          </w:tcPr>
          <w:p w14:paraId="18B88488" w14:textId="20D93377"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08CB4F62"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428B1E5C" w14:textId="7EA158DB" w:rsidR="00760F7D" w:rsidRPr="00672C95" w:rsidRDefault="00760F7D" w:rsidP="00760F7D">
            <w:pPr>
              <w:pStyle w:val="Standard"/>
              <w:spacing w:line="240" w:lineRule="auto"/>
              <w:jc w:val="center"/>
            </w:pPr>
            <w:r w:rsidRPr="00672C95">
              <w:t>Retoque de patrones</w:t>
            </w:r>
          </w:p>
        </w:tc>
        <w:tc>
          <w:tcPr>
            <w:tcW w:w="5528" w:type="dxa"/>
            <w:vAlign w:val="center"/>
          </w:tcPr>
          <w:p w14:paraId="6E1886A3" w14:textId="75BB5EBC"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coplar al caso real para que funcione en el ESB.</w:t>
            </w:r>
          </w:p>
        </w:tc>
        <w:tc>
          <w:tcPr>
            <w:tcW w:w="851" w:type="dxa"/>
            <w:vAlign w:val="center"/>
          </w:tcPr>
          <w:p w14:paraId="3DF2058A" w14:textId="5A8C86C7" w:rsidR="00760F7D"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760F7D" w:rsidRPr="00054A2C" w14:paraId="6935A09E"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CD7AB40" w14:textId="77777777" w:rsidR="00760F7D" w:rsidRPr="00672C95" w:rsidRDefault="00760F7D" w:rsidP="00760F7D">
            <w:pPr>
              <w:pStyle w:val="Standard"/>
              <w:spacing w:line="240" w:lineRule="auto"/>
              <w:jc w:val="center"/>
            </w:pPr>
          </w:p>
        </w:tc>
        <w:tc>
          <w:tcPr>
            <w:tcW w:w="5528" w:type="dxa"/>
            <w:vAlign w:val="center"/>
          </w:tcPr>
          <w:p w14:paraId="58D190FD" w14:textId="2D1DE53A"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finar el tema de los </w:t>
            </w:r>
            <w:proofErr w:type="spellStart"/>
            <w:r w:rsidRPr="00672C95">
              <w:t>timestamps</w:t>
            </w:r>
            <w:proofErr w:type="spellEnd"/>
            <w:r w:rsidRPr="00672C95">
              <w:t>.</w:t>
            </w:r>
          </w:p>
        </w:tc>
        <w:tc>
          <w:tcPr>
            <w:tcW w:w="851" w:type="dxa"/>
            <w:vAlign w:val="center"/>
          </w:tcPr>
          <w:p w14:paraId="7AB41279" w14:textId="640AB47C"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15951CA0" w14:textId="77777777" w:rsidTr="00D320CF">
        <w:trPr>
          <w:trHeight w:val="53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95FC68F" w14:textId="77777777" w:rsidR="00760F7D" w:rsidRPr="00672C95" w:rsidRDefault="00760F7D" w:rsidP="00760F7D">
            <w:pPr>
              <w:pStyle w:val="Standard"/>
              <w:spacing w:line="240" w:lineRule="auto"/>
              <w:jc w:val="center"/>
            </w:pPr>
          </w:p>
        </w:tc>
        <w:tc>
          <w:tcPr>
            <w:tcW w:w="5528" w:type="dxa"/>
            <w:vAlign w:val="center"/>
          </w:tcPr>
          <w:p w14:paraId="7A512AC5" w14:textId="4D253F1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Hacer dinámico y conseguir la unidad </w:t>
            </w:r>
            <w:proofErr w:type="spellStart"/>
            <w:r w:rsidRPr="00672C95">
              <w:t>parra</w:t>
            </w:r>
            <w:proofErr w:type="spellEnd"/>
            <w:r w:rsidRPr="00672C95">
              <w:t xml:space="preserve"> hacer el módulo.</w:t>
            </w:r>
          </w:p>
        </w:tc>
        <w:tc>
          <w:tcPr>
            <w:tcW w:w="851" w:type="dxa"/>
            <w:vAlign w:val="center"/>
          </w:tcPr>
          <w:p w14:paraId="16E2CB12" w14:textId="41BC6426" w:rsidR="00760F7D"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8</w:t>
            </w:r>
          </w:p>
        </w:tc>
      </w:tr>
      <w:tr w:rsidR="00760F7D" w:rsidRPr="00054A2C" w14:paraId="29BB9607" w14:textId="77777777" w:rsidTr="00D320CF">
        <w:trPr>
          <w:trHeight w:val="3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7455006C" w14:textId="45486060" w:rsidR="00760F7D" w:rsidRPr="00672C95" w:rsidRDefault="00760F7D" w:rsidP="00760F7D">
            <w:pPr>
              <w:pStyle w:val="Standard"/>
              <w:spacing w:line="240" w:lineRule="auto"/>
              <w:jc w:val="center"/>
            </w:pPr>
            <w:r w:rsidRPr="00672C95">
              <w:t>Diseño y arquitectura</w:t>
            </w:r>
          </w:p>
        </w:tc>
        <w:tc>
          <w:tcPr>
            <w:tcW w:w="5528" w:type="dxa"/>
            <w:vAlign w:val="center"/>
          </w:tcPr>
          <w:p w14:paraId="7BFE1535" w14:textId="7D8A5AD1"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modelo de clases UML.</w:t>
            </w:r>
          </w:p>
        </w:tc>
        <w:tc>
          <w:tcPr>
            <w:tcW w:w="851" w:type="dxa"/>
            <w:vAlign w:val="center"/>
          </w:tcPr>
          <w:p w14:paraId="5D809AB2" w14:textId="25051803"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18B1A760"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663448" w14:textId="77777777" w:rsidR="00760F7D" w:rsidRPr="00672C95" w:rsidRDefault="00760F7D" w:rsidP="00760F7D">
            <w:pPr>
              <w:pStyle w:val="Standard"/>
              <w:spacing w:line="240" w:lineRule="auto"/>
              <w:jc w:val="center"/>
            </w:pPr>
          </w:p>
        </w:tc>
        <w:tc>
          <w:tcPr>
            <w:tcW w:w="5528" w:type="dxa"/>
            <w:vAlign w:val="center"/>
          </w:tcPr>
          <w:p w14:paraId="0AF08A8C" w14:textId="6B69FCC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quetes de la arquitectura.</w:t>
            </w:r>
          </w:p>
        </w:tc>
        <w:tc>
          <w:tcPr>
            <w:tcW w:w="851" w:type="dxa"/>
            <w:vAlign w:val="center"/>
          </w:tcPr>
          <w:p w14:paraId="48FFCEE9" w14:textId="5CA2C56D"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EE54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26EC279" w14:textId="77777777" w:rsidR="00760F7D" w:rsidRPr="00672C95" w:rsidRDefault="00760F7D" w:rsidP="00760F7D">
            <w:pPr>
              <w:pStyle w:val="Standard"/>
              <w:spacing w:line="240" w:lineRule="auto"/>
              <w:jc w:val="center"/>
            </w:pPr>
          </w:p>
        </w:tc>
        <w:tc>
          <w:tcPr>
            <w:tcW w:w="5528" w:type="dxa"/>
            <w:vAlign w:val="center"/>
          </w:tcPr>
          <w:p w14:paraId="1E27896E" w14:textId="6223EC59"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reparar la arquitectura con la consola de cake.</w:t>
            </w:r>
          </w:p>
        </w:tc>
        <w:tc>
          <w:tcPr>
            <w:tcW w:w="851" w:type="dxa"/>
            <w:vAlign w:val="center"/>
          </w:tcPr>
          <w:p w14:paraId="6DD002F8" w14:textId="70BC0305"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760F7D" w:rsidRPr="00054A2C" w14:paraId="3002348B"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67E679A" w14:textId="77777777" w:rsidR="00760F7D" w:rsidRPr="00672C95" w:rsidRDefault="00760F7D" w:rsidP="00760F7D">
            <w:pPr>
              <w:pStyle w:val="Standard"/>
              <w:spacing w:line="240" w:lineRule="auto"/>
              <w:jc w:val="center"/>
            </w:pPr>
          </w:p>
        </w:tc>
        <w:tc>
          <w:tcPr>
            <w:tcW w:w="5528" w:type="dxa"/>
            <w:vAlign w:val="center"/>
          </w:tcPr>
          <w:p w14:paraId="2A594920" w14:textId="70641ED4"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Buscar plantillas y decisión de estilos.</w:t>
            </w:r>
          </w:p>
        </w:tc>
        <w:tc>
          <w:tcPr>
            <w:tcW w:w="851" w:type="dxa"/>
            <w:vAlign w:val="center"/>
          </w:tcPr>
          <w:p w14:paraId="3E5723B9" w14:textId="27F90E8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760F7D" w:rsidRPr="00054A2C" w14:paraId="6FFBD5FE"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35E4FF7" w14:textId="77777777" w:rsidR="00760F7D" w:rsidRPr="00672C95" w:rsidRDefault="00760F7D" w:rsidP="00760F7D">
            <w:pPr>
              <w:pStyle w:val="Standard"/>
              <w:spacing w:line="240" w:lineRule="auto"/>
              <w:jc w:val="center"/>
            </w:pPr>
          </w:p>
        </w:tc>
        <w:tc>
          <w:tcPr>
            <w:tcW w:w="5528" w:type="dxa"/>
            <w:vAlign w:val="center"/>
          </w:tcPr>
          <w:p w14:paraId="442E9717" w14:textId="237AC60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señar las interfaces.</w:t>
            </w:r>
          </w:p>
        </w:tc>
        <w:tc>
          <w:tcPr>
            <w:tcW w:w="851" w:type="dxa"/>
            <w:vAlign w:val="center"/>
          </w:tcPr>
          <w:p w14:paraId="4A671776" w14:textId="50C376F4"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60037DD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B4D6018" w14:textId="77777777" w:rsidR="00760F7D" w:rsidRPr="00672C95" w:rsidRDefault="00760F7D" w:rsidP="00760F7D">
            <w:pPr>
              <w:pStyle w:val="Standard"/>
              <w:spacing w:line="240" w:lineRule="auto"/>
              <w:jc w:val="center"/>
            </w:pPr>
          </w:p>
        </w:tc>
        <w:tc>
          <w:tcPr>
            <w:tcW w:w="5528" w:type="dxa"/>
            <w:vAlign w:val="center"/>
          </w:tcPr>
          <w:p w14:paraId="526C4512" w14:textId="4D3C6016"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 de patrones finales.</w:t>
            </w:r>
          </w:p>
        </w:tc>
        <w:tc>
          <w:tcPr>
            <w:tcW w:w="851" w:type="dxa"/>
            <w:vAlign w:val="center"/>
          </w:tcPr>
          <w:p w14:paraId="1EA2A0E7" w14:textId="4FB5AB12" w:rsidR="00760F7D" w:rsidRPr="00672C95" w:rsidRDefault="00922C0A"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760F7D" w:rsidRPr="00054A2C" w14:paraId="3415A0E1"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F04E5A3" w14:textId="77777777" w:rsidR="00760F7D" w:rsidRPr="00672C95" w:rsidRDefault="00760F7D" w:rsidP="00760F7D">
            <w:pPr>
              <w:pStyle w:val="Standard"/>
              <w:spacing w:line="240" w:lineRule="auto"/>
              <w:jc w:val="center"/>
            </w:pPr>
          </w:p>
        </w:tc>
        <w:tc>
          <w:tcPr>
            <w:tcW w:w="5528" w:type="dxa"/>
            <w:vAlign w:val="center"/>
          </w:tcPr>
          <w:p w14:paraId="79EAA5D5" w14:textId="7A70FBD7" w:rsidR="00760F7D" w:rsidRPr="00672C95" w:rsidRDefault="00760F7D"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iagramas alternativos.</w:t>
            </w:r>
          </w:p>
        </w:tc>
        <w:tc>
          <w:tcPr>
            <w:tcW w:w="851" w:type="dxa"/>
            <w:vAlign w:val="center"/>
          </w:tcPr>
          <w:p w14:paraId="39E8D3E4" w14:textId="3E744C2C" w:rsidR="00760F7D"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5F9B8EF4" w14:textId="77777777" w:rsidTr="00D320CF">
        <w:trPr>
          <w:trHeight w:val="121"/>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2D20B9B2" w14:textId="122E406E" w:rsidR="00E417FF" w:rsidRPr="00672C95" w:rsidRDefault="00E417FF" w:rsidP="00760F7D">
            <w:pPr>
              <w:pStyle w:val="Standard"/>
              <w:spacing w:line="240" w:lineRule="auto"/>
              <w:jc w:val="center"/>
            </w:pPr>
            <w:r w:rsidRPr="00672C95">
              <w:t>Implementación</w:t>
            </w:r>
          </w:p>
        </w:tc>
        <w:tc>
          <w:tcPr>
            <w:tcW w:w="5528" w:type="dxa"/>
            <w:vAlign w:val="center"/>
          </w:tcPr>
          <w:p w14:paraId="5B80BC53" w14:textId="32FC5BD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justamos la tabla de las transiciones y completamos.</w:t>
            </w:r>
          </w:p>
        </w:tc>
        <w:tc>
          <w:tcPr>
            <w:tcW w:w="851" w:type="dxa"/>
            <w:vAlign w:val="center"/>
          </w:tcPr>
          <w:p w14:paraId="74C5B41C" w14:textId="479F601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9EC2CB4"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B3F0BD6" w14:textId="77777777" w:rsidR="00E417FF" w:rsidRPr="00672C95" w:rsidRDefault="00E417FF" w:rsidP="00760F7D">
            <w:pPr>
              <w:pStyle w:val="Standard"/>
              <w:spacing w:line="240" w:lineRule="auto"/>
              <w:jc w:val="center"/>
            </w:pPr>
          </w:p>
        </w:tc>
        <w:tc>
          <w:tcPr>
            <w:tcW w:w="5528" w:type="dxa"/>
            <w:vAlign w:val="center"/>
          </w:tcPr>
          <w:p w14:paraId="7CB5F046" w14:textId="12563B24"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Generación completa de base de datos definitiva con nombre: “</w:t>
            </w:r>
            <w:proofErr w:type="spellStart"/>
            <w:r>
              <w:t>EolicEventConsumer</w:t>
            </w:r>
            <w:proofErr w:type="spellEnd"/>
            <w:r>
              <w:t>”</w:t>
            </w:r>
          </w:p>
        </w:tc>
        <w:tc>
          <w:tcPr>
            <w:tcW w:w="851" w:type="dxa"/>
            <w:vAlign w:val="center"/>
          </w:tcPr>
          <w:p w14:paraId="6ACF9DF8" w14:textId="5CA6168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12473CB9" w14:textId="77777777" w:rsidTr="00D320CF">
        <w:trPr>
          <w:trHeight w:val="10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23A91D19" w14:textId="77777777" w:rsidR="00E417FF" w:rsidRPr="00672C95" w:rsidRDefault="00E417FF" w:rsidP="00760F7D">
            <w:pPr>
              <w:pStyle w:val="Standard"/>
              <w:spacing w:line="240" w:lineRule="auto"/>
              <w:jc w:val="center"/>
            </w:pPr>
          </w:p>
        </w:tc>
        <w:tc>
          <w:tcPr>
            <w:tcW w:w="5528" w:type="dxa"/>
            <w:vAlign w:val="center"/>
          </w:tcPr>
          <w:p w14:paraId="29CE0573" w14:textId="682076AA"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 xml:space="preserve">Primera visión de las </w:t>
            </w:r>
            <w:proofErr w:type="spellStart"/>
            <w:r>
              <w:t>datetables</w:t>
            </w:r>
            <w:proofErr w:type="spellEnd"/>
            <w:r>
              <w:t xml:space="preserve"> del rendimiento</w:t>
            </w:r>
          </w:p>
        </w:tc>
        <w:tc>
          <w:tcPr>
            <w:tcW w:w="851" w:type="dxa"/>
            <w:vAlign w:val="center"/>
          </w:tcPr>
          <w:p w14:paraId="5FB3DD8C" w14:textId="4BC0DA1E"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257366B7" w14:textId="77777777" w:rsidTr="00D320CF">
        <w:trPr>
          <w:trHeight w:val="1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44C52A" w14:textId="77777777" w:rsidR="00E417FF" w:rsidRPr="00672C95" w:rsidRDefault="00E417FF" w:rsidP="00760F7D">
            <w:pPr>
              <w:pStyle w:val="Standard"/>
              <w:spacing w:line="240" w:lineRule="auto"/>
              <w:jc w:val="center"/>
            </w:pPr>
          </w:p>
        </w:tc>
        <w:tc>
          <w:tcPr>
            <w:tcW w:w="5528" w:type="dxa"/>
            <w:vAlign w:val="center"/>
          </w:tcPr>
          <w:p w14:paraId="6F4CB3FF" w14:textId="3514FC72" w:rsidR="00E417FF"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t>Primera versión de gráfica de rangos para crear curvas de potencia diarias.</w:t>
            </w:r>
          </w:p>
        </w:tc>
        <w:tc>
          <w:tcPr>
            <w:tcW w:w="851" w:type="dxa"/>
            <w:vAlign w:val="center"/>
          </w:tcPr>
          <w:p w14:paraId="6CA2325F" w14:textId="76FB9E2F" w:rsidR="00E417FF"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4C32AB85" w14:textId="77777777" w:rsidTr="00D320CF">
        <w:trPr>
          <w:trHeight w:val="3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DCC42BD" w14:textId="77777777" w:rsidR="00E417FF" w:rsidRPr="00672C95" w:rsidRDefault="00E417FF" w:rsidP="00760F7D">
            <w:pPr>
              <w:pStyle w:val="Standard"/>
              <w:spacing w:line="240" w:lineRule="auto"/>
              <w:jc w:val="center"/>
            </w:pPr>
          </w:p>
        </w:tc>
        <w:tc>
          <w:tcPr>
            <w:tcW w:w="5528" w:type="dxa"/>
            <w:vAlign w:val="center"/>
          </w:tcPr>
          <w:p w14:paraId="60291078" w14:textId="07D168B3"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Creación de </w:t>
            </w:r>
            <w:proofErr w:type="spellStart"/>
            <w:r w:rsidRPr="00672C95">
              <w:t>index</w:t>
            </w:r>
            <w:proofErr w:type="spellEnd"/>
            <w:r w:rsidRPr="00672C95">
              <w:t xml:space="preserve">, </w:t>
            </w:r>
            <w:proofErr w:type="spellStart"/>
            <w:r w:rsidRPr="00672C95">
              <w:t>add</w:t>
            </w:r>
            <w:proofErr w:type="spellEnd"/>
            <w:r w:rsidRPr="00672C95">
              <w:t xml:space="preserve">, </w:t>
            </w:r>
            <w:proofErr w:type="spellStart"/>
            <w:r w:rsidRPr="00672C95">
              <w:t>delete</w:t>
            </w:r>
            <w:proofErr w:type="spellEnd"/>
            <w:r w:rsidRPr="00672C95">
              <w:t xml:space="preserve"> y </w:t>
            </w:r>
            <w:proofErr w:type="spellStart"/>
            <w:r w:rsidRPr="00672C95">
              <w:t>view</w:t>
            </w:r>
            <w:proofErr w:type="spellEnd"/>
            <w:r w:rsidRPr="00672C95">
              <w:t>.</w:t>
            </w:r>
          </w:p>
        </w:tc>
        <w:tc>
          <w:tcPr>
            <w:tcW w:w="851" w:type="dxa"/>
            <w:vAlign w:val="center"/>
          </w:tcPr>
          <w:p w14:paraId="2269B432" w14:textId="100CD56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4C90FA74"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242EAE3" w14:textId="77777777" w:rsidR="00E417FF" w:rsidRPr="00672C95" w:rsidRDefault="00E417FF" w:rsidP="00760F7D">
            <w:pPr>
              <w:pStyle w:val="Standard"/>
              <w:spacing w:line="240" w:lineRule="auto"/>
              <w:jc w:val="center"/>
            </w:pPr>
          </w:p>
        </w:tc>
        <w:tc>
          <w:tcPr>
            <w:tcW w:w="5528" w:type="dxa"/>
            <w:vAlign w:val="center"/>
          </w:tcPr>
          <w:p w14:paraId="6C39DECE" w14:textId="517CC89E"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Modificar el menú.</w:t>
            </w:r>
          </w:p>
        </w:tc>
        <w:tc>
          <w:tcPr>
            <w:tcW w:w="851" w:type="dxa"/>
            <w:vAlign w:val="center"/>
          </w:tcPr>
          <w:p w14:paraId="03256499" w14:textId="461B7C8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252F7F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0E508CF" w14:textId="77777777" w:rsidR="00E417FF" w:rsidRPr="00672C95" w:rsidRDefault="00E417FF" w:rsidP="00760F7D">
            <w:pPr>
              <w:pStyle w:val="Standard"/>
              <w:spacing w:line="240" w:lineRule="auto"/>
              <w:jc w:val="center"/>
            </w:pPr>
          </w:p>
        </w:tc>
        <w:tc>
          <w:tcPr>
            <w:tcW w:w="5528" w:type="dxa"/>
            <w:vAlign w:val="center"/>
          </w:tcPr>
          <w:p w14:paraId="1D8FE7C9" w14:textId="7C4A5D3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y pactar el </w:t>
            </w:r>
            <w:proofErr w:type="spellStart"/>
            <w:r w:rsidRPr="00672C95">
              <w:t>Grid</w:t>
            </w:r>
            <w:proofErr w:type="spellEnd"/>
            <w:r w:rsidRPr="00672C95">
              <w:t xml:space="preserve"> de producción.</w:t>
            </w:r>
          </w:p>
        </w:tc>
        <w:tc>
          <w:tcPr>
            <w:tcW w:w="851" w:type="dxa"/>
            <w:vAlign w:val="center"/>
          </w:tcPr>
          <w:p w14:paraId="34BBC3CA" w14:textId="22BE4E08"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5B339BB8" w14:textId="77777777" w:rsidTr="00D320CF">
        <w:trPr>
          <w:trHeight w:val="14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3FED767" w14:textId="77777777" w:rsidR="00E417FF" w:rsidRPr="00672C95" w:rsidRDefault="00E417FF" w:rsidP="00760F7D">
            <w:pPr>
              <w:pStyle w:val="Standard"/>
              <w:spacing w:line="240" w:lineRule="auto"/>
              <w:jc w:val="center"/>
            </w:pPr>
          </w:p>
        </w:tc>
        <w:tc>
          <w:tcPr>
            <w:tcW w:w="5528" w:type="dxa"/>
            <w:vAlign w:val="center"/>
          </w:tcPr>
          <w:p w14:paraId="429A781D" w14:textId="6627AAE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Hacer formulario de introducción.</w:t>
            </w:r>
          </w:p>
        </w:tc>
        <w:tc>
          <w:tcPr>
            <w:tcW w:w="851" w:type="dxa"/>
            <w:vAlign w:val="center"/>
          </w:tcPr>
          <w:p w14:paraId="3AFEC761" w14:textId="56CC57FB"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5</w:t>
            </w:r>
          </w:p>
        </w:tc>
      </w:tr>
      <w:tr w:rsidR="00E417FF" w:rsidRPr="00BF777C" w14:paraId="35215B9F"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5E9C69F" w14:textId="77777777" w:rsidR="00E417FF" w:rsidRPr="00672C95" w:rsidRDefault="00E417FF" w:rsidP="00760F7D">
            <w:pPr>
              <w:pStyle w:val="Standard"/>
              <w:spacing w:line="240" w:lineRule="auto"/>
              <w:jc w:val="center"/>
            </w:pPr>
          </w:p>
        </w:tc>
        <w:tc>
          <w:tcPr>
            <w:tcW w:w="5528" w:type="dxa"/>
            <w:vAlign w:val="center"/>
          </w:tcPr>
          <w:p w14:paraId="5475A75D" w14:textId="049FA36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signar seguimiento de colores con </w:t>
            </w:r>
            <w:proofErr w:type="spellStart"/>
            <w:r w:rsidRPr="00672C95">
              <w:t>javascript</w:t>
            </w:r>
            <w:proofErr w:type="spellEnd"/>
          </w:p>
        </w:tc>
        <w:tc>
          <w:tcPr>
            <w:tcW w:w="851" w:type="dxa"/>
            <w:vAlign w:val="center"/>
          </w:tcPr>
          <w:p w14:paraId="40A28050" w14:textId="675A9FA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0478328A" w14:textId="77777777" w:rsidTr="00D320CF">
        <w:trPr>
          <w:trHeight w:val="14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5BC4C571" w14:textId="77777777" w:rsidR="00E417FF" w:rsidRPr="00672C95" w:rsidRDefault="00E417FF" w:rsidP="00760F7D">
            <w:pPr>
              <w:pStyle w:val="Standard"/>
              <w:spacing w:line="240" w:lineRule="auto"/>
              <w:jc w:val="center"/>
            </w:pPr>
          </w:p>
        </w:tc>
        <w:tc>
          <w:tcPr>
            <w:tcW w:w="5528" w:type="dxa"/>
            <w:vAlign w:val="center"/>
          </w:tcPr>
          <w:p w14:paraId="26D7625C" w14:textId="58705AB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Inyección de tablas ranking diarias.</w:t>
            </w:r>
          </w:p>
        </w:tc>
        <w:tc>
          <w:tcPr>
            <w:tcW w:w="851" w:type="dxa"/>
            <w:vAlign w:val="center"/>
          </w:tcPr>
          <w:p w14:paraId="2FE522E3" w14:textId="1EAA3670"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780E10B"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23783F8" w14:textId="77777777" w:rsidR="00E417FF" w:rsidRPr="00672C95" w:rsidRDefault="00E417FF" w:rsidP="00760F7D">
            <w:pPr>
              <w:pStyle w:val="Standard"/>
              <w:spacing w:line="240" w:lineRule="auto"/>
              <w:jc w:val="center"/>
            </w:pPr>
          </w:p>
        </w:tc>
        <w:tc>
          <w:tcPr>
            <w:tcW w:w="5528" w:type="dxa"/>
            <w:vAlign w:val="center"/>
          </w:tcPr>
          <w:p w14:paraId="76CE7E88" w14:textId="0984DB29"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Aprender a utilizar el </w:t>
            </w:r>
            <w:proofErr w:type="spellStart"/>
            <w:r w:rsidRPr="00672C95">
              <w:t>Helper</w:t>
            </w:r>
            <w:proofErr w:type="spellEnd"/>
            <w:r w:rsidRPr="00672C95">
              <w:t xml:space="preserve"> de </w:t>
            </w:r>
            <w:proofErr w:type="spellStart"/>
            <w:r w:rsidRPr="00672C95">
              <w:t>CakePHP</w:t>
            </w:r>
            <w:proofErr w:type="spellEnd"/>
            <w:r w:rsidRPr="00672C95">
              <w:t xml:space="preserve"> para hacer consultas.</w:t>
            </w:r>
          </w:p>
        </w:tc>
        <w:tc>
          <w:tcPr>
            <w:tcW w:w="851" w:type="dxa"/>
            <w:vAlign w:val="center"/>
          </w:tcPr>
          <w:p w14:paraId="6AD92582" w14:textId="7B569D4C"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842069E" w14:textId="77777777" w:rsidTr="00D320CF">
        <w:trPr>
          <w:trHeight w:val="27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16461D5E" w14:textId="77777777" w:rsidR="00E417FF" w:rsidRPr="00672C95" w:rsidRDefault="00E417FF" w:rsidP="00760F7D">
            <w:pPr>
              <w:pStyle w:val="Standard"/>
              <w:spacing w:line="240" w:lineRule="auto"/>
              <w:jc w:val="center"/>
            </w:pPr>
          </w:p>
        </w:tc>
        <w:tc>
          <w:tcPr>
            <w:tcW w:w="5528" w:type="dxa"/>
            <w:vAlign w:val="center"/>
          </w:tcPr>
          <w:p w14:paraId="1AE165BC" w14:textId="5DA517F2"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ñadir una columna con la fecha sin el momento exacto, únicamente con el día.</w:t>
            </w:r>
          </w:p>
        </w:tc>
        <w:tc>
          <w:tcPr>
            <w:tcW w:w="851" w:type="dxa"/>
            <w:vAlign w:val="center"/>
          </w:tcPr>
          <w:p w14:paraId="540894D1" w14:textId="1EDD595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4</w:t>
            </w:r>
          </w:p>
        </w:tc>
      </w:tr>
      <w:tr w:rsidR="00E417FF" w:rsidRPr="00BF777C" w14:paraId="65C18154" w14:textId="77777777" w:rsidTr="00D320CF">
        <w:trPr>
          <w:trHeight w:val="142"/>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804BC6E" w14:textId="77777777" w:rsidR="00E417FF" w:rsidRPr="00672C95" w:rsidRDefault="00E417FF" w:rsidP="00760F7D">
            <w:pPr>
              <w:pStyle w:val="Standard"/>
              <w:spacing w:line="240" w:lineRule="auto"/>
              <w:jc w:val="center"/>
            </w:pPr>
          </w:p>
        </w:tc>
        <w:tc>
          <w:tcPr>
            <w:tcW w:w="5528" w:type="dxa"/>
            <w:vAlign w:val="center"/>
          </w:tcPr>
          <w:p w14:paraId="78BDAA6A" w14:textId="4602D15B"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ost que actualiza los 4 ranking.</w:t>
            </w:r>
          </w:p>
        </w:tc>
        <w:tc>
          <w:tcPr>
            <w:tcW w:w="851" w:type="dxa"/>
            <w:vAlign w:val="center"/>
          </w:tcPr>
          <w:p w14:paraId="1F3F9846" w14:textId="485D6714" w:rsidR="00E417FF" w:rsidRPr="00672C95" w:rsidRDefault="00335AB3"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46428E66" w14:textId="77777777" w:rsidTr="00D320CF">
        <w:trPr>
          <w:trHeight w:val="56"/>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B73CB" w14:textId="77777777" w:rsidR="00E417FF" w:rsidRPr="00672C95" w:rsidRDefault="00E417FF" w:rsidP="00760F7D">
            <w:pPr>
              <w:pStyle w:val="Standard"/>
              <w:spacing w:line="240" w:lineRule="auto"/>
              <w:jc w:val="center"/>
            </w:pPr>
          </w:p>
        </w:tc>
        <w:tc>
          <w:tcPr>
            <w:tcW w:w="5528" w:type="dxa"/>
            <w:vAlign w:val="center"/>
          </w:tcPr>
          <w:p w14:paraId="3FE60B63" w14:textId="3B777391"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Información básica del </w:t>
            </w:r>
            <w:proofErr w:type="spellStart"/>
            <w:r w:rsidRPr="00672C95">
              <w:t>aero</w:t>
            </w:r>
            <w:proofErr w:type="spellEnd"/>
            <w:r w:rsidRPr="00672C95">
              <w:t xml:space="preserve"> seleccionado.</w:t>
            </w:r>
          </w:p>
        </w:tc>
        <w:tc>
          <w:tcPr>
            <w:tcW w:w="851" w:type="dxa"/>
            <w:vAlign w:val="center"/>
          </w:tcPr>
          <w:p w14:paraId="774FAA3B" w14:textId="3090F207"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377287A1"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25DA75D" w14:textId="77777777" w:rsidR="00E417FF" w:rsidRPr="00672C95" w:rsidRDefault="00E417FF" w:rsidP="00760F7D">
            <w:pPr>
              <w:pStyle w:val="Standard"/>
              <w:spacing w:line="240" w:lineRule="auto"/>
              <w:jc w:val="center"/>
            </w:pPr>
          </w:p>
        </w:tc>
        <w:tc>
          <w:tcPr>
            <w:tcW w:w="5528" w:type="dxa"/>
            <w:vAlign w:val="center"/>
          </w:tcPr>
          <w:p w14:paraId="5DEA5920" w14:textId="5DC1DA3D"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Formulario y </w:t>
            </w:r>
            <w:proofErr w:type="spellStart"/>
            <w:r w:rsidRPr="00672C95">
              <w:t>front&amp;back</w:t>
            </w:r>
            <w:proofErr w:type="spellEnd"/>
            <w:r w:rsidRPr="00672C95">
              <w:t xml:space="preserve"> de la gráfica de la productividad.</w:t>
            </w:r>
          </w:p>
        </w:tc>
        <w:tc>
          <w:tcPr>
            <w:tcW w:w="851" w:type="dxa"/>
            <w:vAlign w:val="center"/>
          </w:tcPr>
          <w:p w14:paraId="0269FF44" w14:textId="4D9612B5"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E417FF" w:rsidRPr="00BF777C" w14:paraId="2C2E35E7"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FCA009C" w14:textId="77777777" w:rsidR="00E417FF" w:rsidRPr="00672C95" w:rsidRDefault="00E417FF" w:rsidP="00760F7D">
            <w:pPr>
              <w:pStyle w:val="Standard"/>
              <w:spacing w:line="240" w:lineRule="auto"/>
              <w:jc w:val="center"/>
            </w:pPr>
          </w:p>
        </w:tc>
        <w:tc>
          <w:tcPr>
            <w:tcW w:w="5528" w:type="dxa"/>
            <w:vAlign w:val="center"/>
          </w:tcPr>
          <w:p w14:paraId="43863857" w14:textId="3F3ACC5F"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Organizar el seguimiento temporal de la producción con </w:t>
            </w:r>
            <w:proofErr w:type="spellStart"/>
            <w:r w:rsidRPr="00672C95">
              <w:t>javascript</w:t>
            </w:r>
            <w:proofErr w:type="spellEnd"/>
            <w:r w:rsidRPr="00672C95">
              <w:t>.</w:t>
            </w:r>
          </w:p>
        </w:tc>
        <w:tc>
          <w:tcPr>
            <w:tcW w:w="851" w:type="dxa"/>
            <w:vAlign w:val="center"/>
          </w:tcPr>
          <w:p w14:paraId="0F2C2904" w14:textId="3A50F9C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E417FF" w:rsidRPr="00BF777C" w14:paraId="2C2E6A90"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3D6A248" w14:textId="77777777" w:rsidR="00E417FF" w:rsidRPr="00672C95" w:rsidRDefault="00E417FF" w:rsidP="00760F7D">
            <w:pPr>
              <w:pStyle w:val="Standard"/>
              <w:spacing w:line="240" w:lineRule="auto"/>
              <w:jc w:val="center"/>
            </w:pPr>
          </w:p>
        </w:tc>
        <w:tc>
          <w:tcPr>
            <w:tcW w:w="5528" w:type="dxa"/>
            <w:vAlign w:val="center"/>
          </w:tcPr>
          <w:p w14:paraId="5C1C62F2" w14:textId="75ABD165"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Organizar el código.</w:t>
            </w:r>
          </w:p>
        </w:tc>
        <w:tc>
          <w:tcPr>
            <w:tcW w:w="851" w:type="dxa"/>
            <w:vAlign w:val="center"/>
          </w:tcPr>
          <w:p w14:paraId="480CBFFF" w14:textId="54F03033"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E417FF" w:rsidRPr="00BF777C" w14:paraId="6A328E63"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BBAD063" w14:textId="77777777" w:rsidR="00E417FF" w:rsidRPr="00672C95" w:rsidRDefault="00E417FF" w:rsidP="00760F7D">
            <w:pPr>
              <w:pStyle w:val="Standard"/>
              <w:spacing w:line="240" w:lineRule="auto"/>
              <w:jc w:val="center"/>
            </w:pPr>
          </w:p>
        </w:tc>
        <w:tc>
          <w:tcPr>
            <w:tcW w:w="5528" w:type="dxa"/>
            <w:vAlign w:val="center"/>
          </w:tcPr>
          <w:p w14:paraId="18D910AD" w14:textId="5539DA90" w:rsidR="00E417FF" w:rsidRPr="00672C95" w:rsidRDefault="00E417FF"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finar la interfaz</w:t>
            </w:r>
          </w:p>
        </w:tc>
        <w:tc>
          <w:tcPr>
            <w:tcW w:w="851" w:type="dxa"/>
            <w:vAlign w:val="center"/>
          </w:tcPr>
          <w:p w14:paraId="5A6184DA" w14:textId="333EE562" w:rsidR="00E417FF" w:rsidRPr="00672C95" w:rsidRDefault="00E417FF"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F98E9EB" w14:textId="77777777" w:rsidTr="00D320CF">
        <w:trPr>
          <w:trHeight w:val="418"/>
        </w:trPr>
        <w:tc>
          <w:tcPr>
            <w:cnfStyle w:val="001000000000" w:firstRow="0" w:lastRow="0" w:firstColumn="1" w:lastColumn="0" w:oddVBand="0" w:evenVBand="0" w:oddHBand="0" w:evenHBand="0" w:firstRowFirstColumn="0" w:firstRowLastColumn="0" w:lastRowFirstColumn="0" w:lastRowLastColumn="0"/>
            <w:tcW w:w="2405" w:type="dxa"/>
            <w:vMerge w:val="restart"/>
            <w:shd w:val="clear" w:color="auto" w:fill="D9E2F3" w:themeFill="accent1" w:themeFillTint="33"/>
            <w:vAlign w:val="center"/>
          </w:tcPr>
          <w:p w14:paraId="1DA78326" w14:textId="326903DC" w:rsidR="00BF777C" w:rsidRPr="00672C95" w:rsidRDefault="00BF777C" w:rsidP="00760F7D">
            <w:pPr>
              <w:pStyle w:val="Standard"/>
              <w:spacing w:line="240" w:lineRule="auto"/>
              <w:jc w:val="center"/>
            </w:pPr>
            <w:r w:rsidRPr="00672C95">
              <w:t>Documentación</w:t>
            </w:r>
          </w:p>
        </w:tc>
        <w:tc>
          <w:tcPr>
            <w:tcW w:w="5528" w:type="dxa"/>
            <w:vAlign w:val="center"/>
          </w:tcPr>
          <w:p w14:paraId="3E5F11DC" w14:textId="16204452"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Planificar la iteración y crear historias y tareas.</w:t>
            </w:r>
          </w:p>
        </w:tc>
        <w:tc>
          <w:tcPr>
            <w:tcW w:w="851" w:type="dxa"/>
            <w:vAlign w:val="center"/>
          </w:tcPr>
          <w:p w14:paraId="603D0295" w14:textId="485B4F3B"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A6A86CB" w14:textId="77777777" w:rsidTr="00D320CF">
        <w:trPr>
          <w:trHeight w:val="410"/>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7C408CED" w14:textId="77777777" w:rsidR="00BF777C" w:rsidRPr="00672C95" w:rsidRDefault="00BF777C" w:rsidP="00760F7D">
            <w:pPr>
              <w:pStyle w:val="Standard"/>
              <w:spacing w:line="240" w:lineRule="auto"/>
              <w:jc w:val="center"/>
            </w:pPr>
          </w:p>
        </w:tc>
        <w:tc>
          <w:tcPr>
            <w:tcW w:w="5528" w:type="dxa"/>
            <w:vAlign w:val="center"/>
          </w:tcPr>
          <w:p w14:paraId="536B4B3F" w14:textId="6BCD100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y retoques posibles del capítulo 2.</w:t>
            </w:r>
          </w:p>
        </w:tc>
        <w:tc>
          <w:tcPr>
            <w:tcW w:w="851" w:type="dxa"/>
            <w:vAlign w:val="center"/>
          </w:tcPr>
          <w:p w14:paraId="56328022" w14:textId="33B4357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60421A56" w14:textId="77777777" w:rsidTr="00D320CF">
        <w:trPr>
          <w:trHeight w:val="41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DDDD55" w14:textId="77777777" w:rsidR="00BF777C" w:rsidRPr="00672C95" w:rsidRDefault="00BF777C" w:rsidP="00760F7D">
            <w:pPr>
              <w:pStyle w:val="Standard"/>
              <w:spacing w:line="240" w:lineRule="auto"/>
              <w:jc w:val="center"/>
            </w:pPr>
          </w:p>
        </w:tc>
        <w:tc>
          <w:tcPr>
            <w:tcW w:w="5528" w:type="dxa"/>
            <w:vAlign w:val="center"/>
          </w:tcPr>
          <w:p w14:paraId="1980D621" w14:textId="7E61672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reuniones del sprint 3.</w:t>
            </w:r>
          </w:p>
        </w:tc>
        <w:tc>
          <w:tcPr>
            <w:tcW w:w="851" w:type="dxa"/>
            <w:vAlign w:val="center"/>
          </w:tcPr>
          <w:p w14:paraId="7EA37811" w14:textId="0E34E724"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10098932" w14:textId="77777777" w:rsidTr="00D320CF">
        <w:trPr>
          <w:trHeight w:val="409"/>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5B27927" w14:textId="77777777" w:rsidR="00BF777C" w:rsidRPr="00672C95" w:rsidRDefault="00BF777C" w:rsidP="00760F7D">
            <w:pPr>
              <w:pStyle w:val="Standard"/>
              <w:spacing w:line="240" w:lineRule="auto"/>
              <w:jc w:val="center"/>
            </w:pPr>
          </w:p>
        </w:tc>
        <w:tc>
          <w:tcPr>
            <w:tcW w:w="5528" w:type="dxa"/>
            <w:vAlign w:val="center"/>
          </w:tcPr>
          <w:p w14:paraId="1ADEA5D0" w14:textId="4A8CFD57"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Terminar arreglos de sprint 2.</w:t>
            </w:r>
          </w:p>
        </w:tc>
        <w:tc>
          <w:tcPr>
            <w:tcW w:w="851" w:type="dxa"/>
            <w:vAlign w:val="center"/>
          </w:tcPr>
          <w:p w14:paraId="6A8BCB77" w14:textId="5535362E"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1D5FE9D6" w14:textId="77777777" w:rsidTr="00D320CF">
        <w:trPr>
          <w:trHeight w:val="428"/>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7D61CD" w14:textId="77777777" w:rsidR="00BF777C" w:rsidRPr="00672C95" w:rsidRDefault="00BF777C" w:rsidP="00760F7D">
            <w:pPr>
              <w:pStyle w:val="Standard"/>
              <w:spacing w:line="240" w:lineRule="auto"/>
              <w:jc w:val="center"/>
            </w:pPr>
          </w:p>
        </w:tc>
        <w:tc>
          <w:tcPr>
            <w:tcW w:w="5528" w:type="dxa"/>
            <w:vAlign w:val="center"/>
          </w:tcPr>
          <w:p w14:paraId="6B1DCA84" w14:textId="4B7EA23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ocumentar sprint 3.</w:t>
            </w:r>
          </w:p>
        </w:tc>
        <w:tc>
          <w:tcPr>
            <w:tcW w:w="851" w:type="dxa"/>
            <w:vAlign w:val="center"/>
          </w:tcPr>
          <w:p w14:paraId="70EF0A02" w14:textId="66A05BE2"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7475B612" w14:textId="77777777" w:rsidTr="00D320CF">
        <w:trPr>
          <w:trHeight w:val="40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0D243079" w14:textId="77777777" w:rsidR="00BF777C" w:rsidRPr="00672C95" w:rsidRDefault="00BF777C" w:rsidP="00760F7D">
            <w:pPr>
              <w:pStyle w:val="Standard"/>
              <w:spacing w:line="240" w:lineRule="auto"/>
              <w:jc w:val="center"/>
            </w:pPr>
          </w:p>
        </w:tc>
        <w:tc>
          <w:tcPr>
            <w:tcW w:w="5528" w:type="dxa"/>
            <w:vAlign w:val="center"/>
          </w:tcPr>
          <w:p w14:paraId="406442A9" w14:textId="7F7D12BA"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Amoldar diagramas con memoria.</w:t>
            </w:r>
          </w:p>
        </w:tc>
        <w:tc>
          <w:tcPr>
            <w:tcW w:w="851" w:type="dxa"/>
            <w:vAlign w:val="center"/>
          </w:tcPr>
          <w:p w14:paraId="615E29C8" w14:textId="126F4AC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3CDEB917" w14:textId="77777777" w:rsidTr="00D320CF">
        <w:trPr>
          <w:trHeight w:val="427"/>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69B3EB89" w14:textId="77777777" w:rsidR="00BF777C" w:rsidRPr="00672C95" w:rsidRDefault="00BF777C" w:rsidP="00760F7D">
            <w:pPr>
              <w:pStyle w:val="Standard"/>
              <w:spacing w:line="240" w:lineRule="auto"/>
              <w:jc w:val="center"/>
            </w:pPr>
          </w:p>
        </w:tc>
        <w:tc>
          <w:tcPr>
            <w:tcW w:w="5528" w:type="dxa"/>
            <w:vAlign w:val="center"/>
          </w:tcPr>
          <w:p w14:paraId="365FDAD6" w14:textId="1BE47F81"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 xml:space="preserve">¿Qué es </w:t>
            </w:r>
            <w:proofErr w:type="spellStart"/>
            <w:r w:rsidRPr="00672C95">
              <w:t>CakePHP</w:t>
            </w:r>
            <w:proofErr w:type="spellEnd"/>
            <w:r w:rsidRPr="00672C95">
              <w:t>?</w:t>
            </w:r>
          </w:p>
        </w:tc>
        <w:tc>
          <w:tcPr>
            <w:tcW w:w="851" w:type="dxa"/>
            <w:vAlign w:val="center"/>
          </w:tcPr>
          <w:p w14:paraId="165B0515" w14:textId="5A8E674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w:t>
            </w:r>
          </w:p>
        </w:tc>
      </w:tr>
      <w:tr w:rsidR="00BF777C" w:rsidRPr="00BF777C" w14:paraId="2DA6E2E9" w14:textId="77777777" w:rsidTr="00D320CF">
        <w:trPr>
          <w:trHeight w:val="405"/>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3E17BE50" w14:textId="77777777" w:rsidR="00BF777C" w:rsidRPr="00672C95" w:rsidRDefault="00BF777C" w:rsidP="00760F7D">
            <w:pPr>
              <w:pStyle w:val="Standard"/>
              <w:spacing w:line="240" w:lineRule="auto"/>
              <w:jc w:val="center"/>
            </w:pPr>
          </w:p>
        </w:tc>
        <w:tc>
          <w:tcPr>
            <w:tcW w:w="5528" w:type="dxa"/>
            <w:vAlign w:val="center"/>
          </w:tcPr>
          <w:p w14:paraId="2FECC9F2" w14:textId="6851F7CD"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jar zanjados capítulos del 1 al 5.</w:t>
            </w:r>
          </w:p>
        </w:tc>
        <w:tc>
          <w:tcPr>
            <w:tcW w:w="851" w:type="dxa"/>
            <w:vAlign w:val="center"/>
          </w:tcPr>
          <w:p w14:paraId="2A0C1C50" w14:textId="5FAC9A88"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5</w:t>
            </w:r>
          </w:p>
        </w:tc>
      </w:tr>
      <w:tr w:rsidR="00BF777C" w:rsidRPr="00BF777C" w14:paraId="4A834A11" w14:textId="77777777" w:rsidTr="00D320CF">
        <w:trPr>
          <w:trHeight w:val="424"/>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B863E79" w14:textId="77777777" w:rsidR="00BF777C" w:rsidRPr="00672C95" w:rsidRDefault="00BF777C" w:rsidP="00760F7D">
            <w:pPr>
              <w:pStyle w:val="Standard"/>
              <w:spacing w:line="240" w:lineRule="auto"/>
              <w:jc w:val="center"/>
            </w:pPr>
          </w:p>
        </w:tc>
        <w:tc>
          <w:tcPr>
            <w:tcW w:w="5528" w:type="dxa"/>
            <w:vAlign w:val="center"/>
          </w:tcPr>
          <w:p w14:paraId="78177C66" w14:textId="0E97A78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Definir tareas del sprint 2 y 3.</w:t>
            </w:r>
          </w:p>
        </w:tc>
        <w:tc>
          <w:tcPr>
            <w:tcW w:w="851" w:type="dxa"/>
            <w:vAlign w:val="center"/>
          </w:tcPr>
          <w:p w14:paraId="380C4A18" w14:textId="0D0E89AD"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2</w:t>
            </w:r>
          </w:p>
        </w:tc>
      </w:tr>
      <w:tr w:rsidR="00BF777C" w:rsidRPr="00BF777C" w14:paraId="3A316902" w14:textId="77777777" w:rsidTr="00D320CF">
        <w:trPr>
          <w:trHeight w:val="40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E6487CB" w14:textId="77777777" w:rsidR="00BF777C" w:rsidRPr="00672C95" w:rsidRDefault="00BF777C" w:rsidP="00760F7D">
            <w:pPr>
              <w:pStyle w:val="Standard"/>
              <w:spacing w:line="240" w:lineRule="auto"/>
              <w:jc w:val="center"/>
            </w:pPr>
          </w:p>
        </w:tc>
        <w:tc>
          <w:tcPr>
            <w:tcW w:w="5528" w:type="dxa"/>
            <w:vAlign w:val="center"/>
          </w:tcPr>
          <w:p w14:paraId="01BA6904" w14:textId="47062F3F"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r w:rsidRPr="00672C95">
              <w:t>Reunión de planificación del sprint 0.</w:t>
            </w:r>
          </w:p>
        </w:tc>
        <w:tc>
          <w:tcPr>
            <w:tcW w:w="851" w:type="dxa"/>
            <w:vAlign w:val="center"/>
          </w:tcPr>
          <w:p w14:paraId="675B7200" w14:textId="5855B760"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3</w:t>
            </w:r>
          </w:p>
        </w:tc>
      </w:tr>
      <w:tr w:rsidR="00BF777C" w:rsidRPr="00BF777C" w14:paraId="6B170E8C" w14:textId="77777777" w:rsidTr="00D320CF">
        <w:trPr>
          <w:trHeight w:val="423"/>
        </w:trPr>
        <w:tc>
          <w:tcPr>
            <w:cnfStyle w:val="001000000000" w:firstRow="0" w:lastRow="0" w:firstColumn="1" w:lastColumn="0" w:oddVBand="0" w:evenVBand="0" w:oddHBand="0" w:evenHBand="0" w:firstRowFirstColumn="0" w:firstRowLastColumn="0" w:lastRowFirstColumn="0" w:lastRowLastColumn="0"/>
            <w:tcW w:w="2405" w:type="dxa"/>
            <w:vMerge/>
            <w:shd w:val="clear" w:color="auto" w:fill="D9E2F3" w:themeFill="accent1" w:themeFillTint="33"/>
            <w:vAlign w:val="center"/>
          </w:tcPr>
          <w:p w14:paraId="472B0228" w14:textId="77777777" w:rsidR="00BF777C" w:rsidRPr="00672C95" w:rsidRDefault="00BF777C" w:rsidP="00760F7D">
            <w:pPr>
              <w:pStyle w:val="Standard"/>
              <w:spacing w:line="240" w:lineRule="auto"/>
              <w:jc w:val="center"/>
            </w:pPr>
          </w:p>
        </w:tc>
        <w:tc>
          <w:tcPr>
            <w:tcW w:w="5528" w:type="dxa"/>
            <w:vAlign w:val="center"/>
          </w:tcPr>
          <w:p w14:paraId="57FE833C" w14:textId="3F418A55" w:rsidR="00BF777C" w:rsidRPr="00672C95" w:rsidRDefault="00BF777C" w:rsidP="00760F7D">
            <w:pPr>
              <w:pStyle w:val="Standard"/>
              <w:spacing w:line="240" w:lineRule="auto"/>
              <w:jc w:val="left"/>
              <w:cnfStyle w:val="000000000000" w:firstRow="0" w:lastRow="0" w:firstColumn="0" w:lastColumn="0" w:oddVBand="0" w:evenVBand="0" w:oddHBand="0" w:evenHBand="0" w:firstRowFirstColumn="0" w:firstRowLastColumn="0" w:lastRowFirstColumn="0" w:lastRowLastColumn="0"/>
            </w:pPr>
            <w:proofErr w:type="spellStart"/>
            <w:r w:rsidRPr="00672C95">
              <w:t>Refactoring</w:t>
            </w:r>
            <w:proofErr w:type="spellEnd"/>
            <w:r w:rsidRPr="00672C95">
              <w:t xml:space="preserve"> del desarrollo.</w:t>
            </w:r>
          </w:p>
        </w:tc>
        <w:tc>
          <w:tcPr>
            <w:tcW w:w="851" w:type="dxa"/>
            <w:vAlign w:val="center"/>
          </w:tcPr>
          <w:p w14:paraId="59FD724E" w14:textId="555E47E1" w:rsidR="00BF777C" w:rsidRPr="00672C95" w:rsidRDefault="007E2392" w:rsidP="00760F7D">
            <w:pPr>
              <w:pStyle w:val="Standard"/>
              <w:spacing w:line="240" w:lineRule="auto"/>
              <w:jc w:val="center"/>
              <w:cnfStyle w:val="000000000000" w:firstRow="0" w:lastRow="0" w:firstColumn="0" w:lastColumn="0" w:oddVBand="0" w:evenVBand="0" w:oddHBand="0" w:evenHBand="0" w:firstRowFirstColumn="0" w:firstRowLastColumn="0" w:lastRowFirstColumn="0" w:lastRowLastColumn="0"/>
            </w:pPr>
            <w:r>
              <w:t>1,5</w:t>
            </w:r>
          </w:p>
        </w:tc>
      </w:tr>
    </w:tbl>
    <w:p w14:paraId="2E06B52A" w14:textId="77777777" w:rsidR="00054A2C" w:rsidRPr="00BF777C" w:rsidRDefault="00054A2C" w:rsidP="00054A2C">
      <w:pPr>
        <w:pStyle w:val="Standard"/>
        <w:rPr>
          <w:highlight w:val="cyan"/>
        </w:rPr>
      </w:pPr>
    </w:p>
    <w:p w14:paraId="5260C880" w14:textId="77777777" w:rsidR="00054A2C" w:rsidRPr="00D64610" w:rsidRDefault="00054A2C" w:rsidP="00054A2C">
      <w:pPr>
        <w:pStyle w:val="Captulo-Nivel2"/>
      </w:pPr>
      <w:bookmarkStart w:id="218" w:name="_Toc515280045"/>
      <w:r w:rsidRPr="00D64610">
        <w:t>Reuniones semanales y recogida de información</w:t>
      </w:r>
      <w:bookmarkEnd w:id="218"/>
    </w:p>
    <w:p w14:paraId="283324F1" w14:textId="2E37D16A" w:rsidR="00C87EB5" w:rsidRPr="00D64610" w:rsidRDefault="00054A2C" w:rsidP="00F10041">
      <w:r w:rsidRPr="00D64610">
        <w:t xml:space="preserve">En la </w:t>
      </w:r>
      <w:r w:rsidR="00D64610">
        <w:fldChar w:fldCharType="begin"/>
      </w:r>
      <w:r w:rsidR="00D64610">
        <w:instrText xml:space="preserve"> REF _Ref515302453 \h </w:instrText>
      </w:r>
      <w:r w:rsidR="00D64610">
        <w:fldChar w:fldCharType="separate"/>
      </w:r>
      <w:r w:rsidR="00D64610">
        <w:t xml:space="preserve">Tabla </w:t>
      </w:r>
      <w:r w:rsidR="00D64610">
        <w:rPr>
          <w:noProof/>
        </w:rPr>
        <w:t>21</w:t>
      </w:r>
      <w:r w:rsidR="00D64610">
        <w:fldChar w:fldCharType="end"/>
      </w:r>
      <w:r w:rsidR="00D64610">
        <w:t xml:space="preserve">, </w:t>
      </w:r>
      <w:r w:rsidRPr="00D64610">
        <w:t>quedan reflejadas las reuniones semanales que tuvieron lugar a lo largo de este sprint.</w:t>
      </w:r>
    </w:p>
    <w:p w14:paraId="7256F05D" w14:textId="229F4CBB" w:rsidR="00F10041" w:rsidRDefault="00F10041" w:rsidP="00F10041">
      <w:pPr>
        <w:pStyle w:val="Descripcin"/>
        <w:keepNext/>
      </w:pPr>
      <w:bookmarkStart w:id="219" w:name="_Ref515302453"/>
      <w:r>
        <w:lastRenderedPageBreak/>
        <w:t xml:space="preserve">Tabla </w:t>
      </w:r>
      <w:r>
        <w:fldChar w:fldCharType="begin"/>
      </w:r>
      <w:r>
        <w:instrText xml:space="preserve"> SEQ Tabla \* ARABIC </w:instrText>
      </w:r>
      <w:r>
        <w:fldChar w:fldCharType="separate"/>
      </w:r>
      <w:r>
        <w:rPr>
          <w:noProof/>
        </w:rPr>
        <w:t>21</w:t>
      </w:r>
      <w:r>
        <w:fldChar w:fldCharType="end"/>
      </w:r>
      <w:bookmarkEnd w:id="219"/>
      <w:r>
        <w:t>. Reuniones del sprint 3.</w:t>
      </w:r>
    </w:p>
    <w:tbl>
      <w:tblPr>
        <w:tblStyle w:val="Tablaconcuadrcula"/>
        <w:tblW w:w="9351" w:type="dxa"/>
        <w:tblLook w:val="04A0" w:firstRow="1" w:lastRow="0" w:firstColumn="1" w:lastColumn="0" w:noHBand="0" w:noVBand="1"/>
      </w:tblPr>
      <w:tblGrid>
        <w:gridCol w:w="1951"/>
        <w:gridCol w:w="1190"/>
        <w:gridCol w:w="2241"/>
        <w:gridCol w:w="3969"/>
      </w:tblGrid>
      <w:tr w:rsidR="00054A2C" w:rsidRPr="00054A2C" w14:paraId="3F34F3D5" w14:textId="77777777" w:rsidTr="00F10041">
        <w:trPr>
          <w:trHeight w:val="686"/>
        </w:trPr>
        <w:tc>
          <w:tcPr>
            <w:tcW w:w="1951" w:type="dxa"/>
            <w:shd w:val="clear" w:color="auto" w:fill="D0CECE" w:themeFill="background2" w:themeFillShade="E6"/>
            <w:vAlign w:val="center"/>
          </w:tcPr>
          <w:p w14:paraId="61B081FE" w14:textId="77777777" w:rsidR="00054A2C" w:rsidRPr="002616A8" w:rsidRDefault="00054A2C" w:rsidP="003F44EC">
            <w:pPr>
              <w:spacing w:line="240" w:lineRule="auto"/>
              <w:ind w:firstLine="0"/>
              <w:jc w:val="center"/>
              <w:rPr>
                <w:b/>
              </w:rPr>
            </w:pPr>
            <w:r w:rsidRPr="002616A8">
              <w:rPr>
                <w:b/>
              </w:rPr>
              <w:t>Nombre de la reunión</w:t>
            </w:r>
          </w:p>
        </w:tc>
        <w:tc>
          <w:tcPr>
            <w:tcW w:w="1190" w:type="dxa"/>
            <w:shd w:val="clear" w:color="auto" w:fill="D0CECE" w:themeFill="background2" w:themeFillShade="E6"/>
            <w:vAlign w:val="center"/>
          </w:tcPr>
          <w:p w14:paraId="4B77E95B" w14:textId="77777777" w:rsidR="00054A2C" w:rsidRPr="002616A8" w:rsidRDefault="00054A2C" w:rsidP="003F44EC">
            <w:pPr>
              <w:spacing w:line="240" w:lineRule="auto"/>
              <w:ind w:firstLine="0"/>
              <w:jc w:val="center"/>
              <w:rPr>
                <w:b/>
              </w:rPr>
            </w:pPr>
            <w:r w:rsidRPr="002616A8">
              <w:rPr>
                <w:b/>
              </w:rPr>
              <w:t>Fecha</w:t>
            </w:r>
          </w:p>
        </w:tc>
        <w:tc>
          <w:tcPr>
            <w:tcW w:w="2241" w:type="dxa"/>
            <w:shd w:val="clear" w:color="auto" w:fill="D0CECE" w:themeFill="background2" w:themeFillShade="E6"/>
            <w:vAlign w:val="center"/>
          </w:tcPr>
          <w:p w14:paraId="52401A1B" w14:textId="77777777" w:rsidR="00054A2C" w:rsidRPr="002616A8" w:rsidRDefault="00054A2C" w:rsidP="003F44EC">
            <w:pPr>
              <w:spacing w:line="240" w:lineRule="auto"/>
              <w:ind w:firstLine="0"/>
              <w:jc w:val="center"/>
              <w:rPr>
                <w:b/>
              </w:rPr>
            </w:pPr>
            <w:r w:rsidRPr="002616A8">
              <w:rPr>
                <w:b/>
              </w:rPr>
              <w:t>Participantes</w:t>
            </w:r>
          </w:p>
        </w:tc>
        <w:tc>
          <w:tcPr>
            <w:tcW w:w="3969" w:type="dxa"/>
            <w:shd w:val="clear" w:color="auto" w:fill="D0CECE" w:themeFill="background2" w:themeFillShade="E6"/>
            <w:vAlign w:val="center"/>
          </w:tcPr>
          <w:p w14:paraId="003653AE" w14:textId="77777777" w:rsidR="00054A2C" w:rsidRPr="002616A8" w:rsidRDefault="00054A2C" w:rsidP="003F44EC">
            <w:pPr>
              <w:spacing w:line="240" w:lineRule="auto"/>
              <w:ind w:firstLine="0"/>
              <w:jc w:val="center"/>
              <w:rPr>
                <w:b/>
              </w:rPr>
            </w:pPr>
            <w:r w:rsidRPr="002616A8">
              <w:rPr>
                <w:b/>
              </w:rPr>
              <w:t>Asuntos que tratar</w:t>
            </w:r>
          </w:p>
        </w:tc>
      </w:tr>
      <w:tr w:rsidR="00765410" w:rsidRPr="00054A2C" w14:paraId="02441DC2" w14:textId="77777777" w:rsidTr="00D320CF">
        <w:trPr>
          <w:trHeight w:val="2141"/>
        </w:trPr>
        <w:tc>
          <w:tcPr>
            <w:tcW w:w="1951" w:type="dxa"/>
            <w:shd w:val="clear" w:color="auto" w:fill="D9E2F3" w:themeFill="accent1" w:themeFillTint="33"/>
            <w:vAlign w:val="center"/>
          </w:tcPr>
          <w:p w14:paraId="22BC157C" w14:textId="0AFB6B15" w:rsidR="00765410" w:rsidRPr="002616A8" w:rsidRDefault="00765410" w:rsidP="00765410">
            <w:pPr>
              <w:spacing w:line="240" w:lineRule="auto"/>
              <w:ind w:firstLine="0"/>
              <w:jc w:val="center"/>
            </w:pPr>
            <w:r w:rsidRPr="002616A8">
              <w:t>Bocetos de las interfaces del servicio</w:t>
            </w:r>
          </w:p>
        </w:tc>
        <w:tc>
          <w:tcPr>
            <w:tcW w:w="1190" w:type="dxa"/>
            <w:vAlign w:val="center"/>
          </w:tcPr>
          <w:p w14:paraId="2490F7E9" w14:textId="54C1FDAD" w:rsidR="00765410" w:rsidRPr="002616A8" w:rsidRDefault="00765410" w:rsidP="00765410">
            <w:pPr>
              <w:spacing w:line="240" w:lineRule="auto"/>
              <w:ind w:firstLine="0"/>
              <w:jc w:val="center"/>
            </w:pPr>
            <w:r w:rsidRPr="002616A8">
              <w:t>9/4/2018</w:t>
            </w:r>
          </w:p>
        </w:tc>
        <w:tc>
          <w:tcPr>
            <w:tcW w:w="2241" w:type="dxa"/>
            <w:vAlign w:val="center"/>
          </w:tcPr>
          <w:p w14:paraId="636C0244" w14:textId="77777777" w:rsidR="00765410" w:rsidRDefault="00765410" w:rsidP="00F10041">
            <w:pPr>
              <w:spacing w:line="240" w:lineRule="auto"/>
              <w:ind w:firstLine="0"/>
              <w:jc w:val="center"/>
              <w:rPr>
                <w:lang w:eastAsia="es-ES" w:bidi="ar-SA"/>
              </w:rPr>
            </w:pPr>
            <w:r>
              <w:rPr>
                <w:lang w:eastAsia="es-ES" w:bidi="ar-SA"/>
              </w:rPr>
              <w:t>Gregorio Diaz Descalzo</w:t>
            </w:r>
          </w:p>
          <w:p w14:paraId="419FE5CF" w14:textId="77777777" w:rsidR="00765410" w:rsidRDefault="00765410" w:rsidP="00F10041">
            <w:pPr>
              <w:spacing w:line="240" w:lineRule="auto"/>
              <w:ind w:firstLine="0"/>
              <w:jc w:val="center"/>
              <w:rPr>
                <w:lang w:eastAsia="es-ES" w:bidi="ar-SA"/>
              </w:rPr>
            </w:pPr>
            <w:r>
              <w:rPr>
                <w:lang w:eastAsia="es-ES" w:bidi="ar-SA"/>
              </w:rPr>
              <w:t>Enrique Brazález Segovia</w:t>
            </w:r>
          </w:p>
          <w:p w14:paraId="44F965F2" w14:textId="6E29C6FC" w:rsidR="00765410" w:rsidRPr="00F10041"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7FCC1839" w14:textId="77777777" w:rsidR="00765410" w:rsidRDefault="00765410" w:rsidP="00F10041">
            <w:pPr>
              <w:pStyle w:val="Prrafodelista"/>
              <w:numPr>
                <w:ilvl w:val="0"/>
                <w:numId w:val="29"/>
              </w:numPr>
              <w:spacing w:line="276" w:lineRule="auto"/>
              <w:rPr>
                <w:lang w:eastAsia="es-ES" w:bidi="ar-SA"/>
              </w:rPr>
            </w:pPr>
            <w:r>
              <w:rPr>
                <w:lang w:eastAsia="es-ES" w:bidi="ar-SA"/>
              </w:rPr>
              <w:t>Validar bocetos</w:t>
            </w:r>
          </w:p>
          <w:p w14:paraId="7083759D" w14:textId="77777777" w:rsidR="00765410" w:rsidRDefault="00765410" w:rsidP="00F10041">
            <w:pPr>
              <w:pStyle w:val="Prrafodelista"/>
              <w:numPr>
                <w:ilvl w:val="0"/>
                <w:numId w:val="29"/>
              </w:numPr>
              <w:spacing w:line="276" w:lineRule="auto"/>
              <w:rPr>
                <w:lang w:eastAsia="es-ES" w:bidi="ar-SA"/>
              </w:rPr>
            </w:pPr>
            <w:r>
              <w:rPr>
                <w:lang w:eastAsia="es-ES" w:bidi="ar-SA"/>
              </w:rPr>
              <w:t>Aportar ideas de lo que deberían aparecer en las gráficas.</w:t>
            </w:r>
          </w:p>
          <w:p w14:paraId="64C55B15" w14:textId="028D8D93" w:rsidR="00765410" w:rsidRPr="002616A8" w:rsidRDefault="00765410" w:rsidP="00F10041">
            <w:pPr>
              <w:pStyle w:val="Prrafodelista"/>
              <w:numPr>
                <w:ilvl w:val="0"/>
                <w:numId w:val="29"/>
              </w:numPr>
              <w:spacing w:line="276" w:lineRule="auto"/>
              <w:rPr>
                <w:lang w:eastAsia="es-ES" w:bidi="ar-SA"/>
              </w:rPr>
            </w:pPr>
            <w:r>
              <w:rPr>
                <w:lang w:eastAsia="es-ES" w:bidi="ar-SA"/>
              </w:rPr>
              <w:t>Sugerencias extras.</w:t>
            </w:r>
          </w:p>
        </w:tc>
      </w:tr>
      <w:tr w:rsidR="00765410" w:rsidRPr="00054A2C" w14:paraId="235A6845" w14:textId="77777777" w:rsidTr="00D320CF">
        <w:tc>
          <w:tcPr>
            <w:tcW w:w="1951" w:type="dxa"/>
            <w:shd w:val="clear" w:color="auto" w:fill="D9E2F3" w:themeFill="accent1" w:themeFillTint="33"/>
            <w:vAlign w:val="center"/>
          </w:tcPr>
          <w:p w14:paraId="5F96E2CA" w14:textId="49449BCA" w:rsidR="00765410" w:rsidRPr="002616A8" w:rsidRDefault="00765410" w:rsidP="00765410">
            <w:pPr>
              <w:spacing w:line="240" w:lineRule="auto"/>
              <w:ind w:firstLine="0"/>
              <w:jc w:val="center"/>
              <w:rPr>
                <w:lang w:eastAsia="es-ES" w:bidi="ar-SA"/>
              </w:rPr>
            </w:pPr>
            <w:r w:rsidRPr="002616A8">
              <w:rPr>
                <w:lang w:eastAsia="es-ES" w:bidi="ar-SA"/>
              </w:rPr>
              <w:t>Revisión de lo hecho y ampliación del sprint.</w:t>
            </w:r>
          </w:p>
        </w:tc>
        <w:tc>
          <w:tcPr>
            <w:tcW w:w="1190" w:type="dxa"/>
            <w:vAlign w:val="center"/>
          </w:tcPr>
          <w:p w14:paraId="72542239" w14:textId="00B20C3D" w:rsidR="00765410" w:rsidRPr="002616A8" w:rsidRDefault="00765410" w:rsidP="00765410">
            <w:pPr>
              <w:spacing w:line="240" w:lineRule="auto"/>
              <w:ind w:firstLine="0"/>
              <w:jc w:val="center"/>
            </w:pPr>
            <w:r w:rsidRPr="002616A8">
              <w:t>24/4/2018</w:t>
            </w:r>
          </w:p>
        </w:tc>
        <w:tc>
          <w:tcPr>
            <w:tcW w:w="2241" w:type="dxa"/>
            <w:vAlign w:val="center"/>
          </w:tcPr>
          <w:p w14:paraId="6D352476" w14:textId="77777777" w:rsidR="00765410" w:rsidRDefault="00765410" w:rsidP="00765410">
            <w:pPr>
              <w:spacing w:line="240" w:lineRule="auto"/>
              <w:ind w:firstLine="0"/>
              <w:jc w:val="center"/>
              <w:rPr>
                <w:lang w:eastAsia="es-ES" w:bidi="ar-SA"/>
              </w:rPr>
            </w:pPr>
            <w:r>
              <w:rPr>
                <w:lang w:eastAsia="es-ES" w:bidi="ar-SA"/>
              </w:rPr>
              <w:t>Gregorio Diaz Descalzo.</w:t>
            </w:r>
          </w:p>
          <w:p w14:paraId="2AC4C458" w14:textId="77777777" w:rsidR="00765410" w:rsidRDefault="00765410" w:rsidP="00765410">
            <w:pPr>
              <w:spacing w:line="240" w:lineRule="auto"/>
              <w:ind w:firstLine="0"/>
              <w:jc w:val="center"/>
              <w:rPr>
                <w:lang w:eastAsia="es-ES" w:bidi="ar-SA"/>
              </w:rPr>
            </w:pPr>
            <w:r>
              <w:rPr>
                <w:lang w:eastAsia="es-ES" w:bidi="ar-SA"/>
              </w:rPr>
              <w:t>Enrique Brazález Segovia.</w:t>
            </w:r>
          </w:p>
          <w:p w14:paraId="3855F9D1" w14:textId="77777777" w:rsidR="00765410" w:rsidRDefault="00765410" w:rsidP="00765410">
            <w:pPr>
              <w:spacing w:line="240" w:lineRule="auto"/>
              <w:ind w:firstLine="0"/>
              <w:jc w:val="center"/>
              <w:rPr>
                <w:lang w:eastAsia="es-ES" w:bidi="ar-SA"/>
              </w:rPr>
            </w:pPr>
            <w:r>
              <w:rPr>
                <w:lang w:eastAsia="es-ES" w:bidi="ar-SA"/>
              </w:rPr>
              <w:t>Fernando Luján Martínez.</w:t>
            </w:r>
          </w:p>
          <w:p w14:paraId="279908C1" w14:textId="77777777" w:rsidR="00765410" w:rsidRDefault="00765410" w:rsidP="00765410">
            <w:pPr>
              <w:spacing w:line="240" w:lineRule="auto"/>
              <w:ind w:firstLine="0"/>
              <w:jc w:val="center"/>
              <w:rPr>
                <w:lang w:eastAsia="es-ES" w:bidi="ar-SA"/>
              </w:rPr>
            </w:pPr>
            <w:proofErr w:type="spellStart"/>
            <w:r>
              <w:rPr>
                <w:lang w:eastAsia="es-ES" w:bidi="ar-SA"/>
              </w:rPr>
              <w:t>Ignación</w:t>
            </w:r>
            <w:proofErr w:type="spellEnd"/>
            <w:r>
              <w:rPr>
                <w:lang w:eastAsia="es-ES" w:bidi="ar-SA"/>
              </w:rPr>
              <w:t xml:space="preserve"> García de </w:t>
            </w:r>
            <w:proofErr w:type="spellStart"/>
            <w:r>
              <w:rPr>
                <w:lang w:eastAsia="es-ES" w:bidi="ar-SA"/>
              </w:rPr>
              <w:t>Carellán</w:t>
            </w:r>
            <w:proofErr w:type="spellEnd"/>
            <w:r>
              <w:rPr>
                <w:lang w:eastAsia="es-ES" w:bidi="ar-SA"/>
              </w:rPr>
              <w:t>.</w:t>
            </w:r>
          </w:p>
          <w:p w14:paraId="6F4E9EB7" w14:textId="6CE84CE9" w:rsidR="00765410" w:rsidRPr="002616A8" w:rsidRDefault="00765410" w:rsidP="00765410">
            <w:pPr>
              <w:spacing w:line="240" w:lineRule="auto"/>
              <w:ind w:firstLine="0"/>
              <w:jc w:val="center"/>
              <w:rPr>
                <w:lang w:eastAsia="es-ES" w:bidi="ar-SA"/>
              </w:rPr>
            </w:pPr>
            <w:r>
              <w:rPr>
                <w:lang w:eastAsia="es-ES" w:bidi="ar-SA"/>
              </w:rPr>
              <w:t>Antonio Fernández.</w:t>
            </w:r>
          </w:p>
        </w:tc>
        <w:tc>
          <w:tcPr>
            <w:tcW w:w="3969" w:type="dxa"/>
            <w:vAlign w:val="center"/>
          </w:tcPr>
          <w:p w14:paraId="6D33D0A0" w14:textId="77777777" w:rsidR="00765410" w:rsidRDefault="00765410" w:rsidP="00F10041">
            <w:pPr>
              <w:pStyle w:val="Prrafodelista"/>
              <w:numPr>
                <w:ilvl w:val="0"/>
                <w:numId w:val="29"/>
              </w:numPr>
              <w:spacing w:line="276" w:lineRule="auto"/>
              <w:rPr>
                <w:lang w:eastAsia="es-ES" w:bidi="ar-SA"/>
              </w:rPr>
            </w:pPr>
            <w:r>
              <w:rPr>
                <w:lang w:eastAsia="es-ES" w:bidi="ar-SA"/>
              </w:rPr>
              <w:t>Revisión del prototipo de la aplicación.</w:t>
            </w:r>
          </w:p>
          <w:p w14:paraId="0D5C10F8" w14:textId="77777777" w:rsidR="00765410" w:rsidRDefault="00765410" w:rsidP="00F10041">
            <w:pPr>
              <w:pStyle w:val="Prrafodelista"/>
              <w:numPr>
                <w:ilvl w:val="0"/>
                <w:numId w:val="29"/>
              </w:numPr>
              <w:spacing w:line="276" w:lineRule="auto"/>
              <w:rPr>
                <w:lang w:eastAsia="es-ES" w:bidi="ar-SA"/>
              </w:rPr>
            </w:pPr>
            <w:r>
              <w:rPr>
                <w:lang w:eastAsia="es-ES" w:bidi="ar-SA"/>
              </w:rPr>
              <w:t>Revisión de la documentación.</w:t>
            </w:r>
          </w:p>
          <w:p w14:paraId="07BEE5AE" w14:textId="77777777" w:rsidR="00765410" w:rsidRDefault="00765410" w:rsidP="00F10041">
            <w:pPr>
              <w:pStyle w:val="Prrafodelista"/>
              <w:numPr>
                <w:ilvl w:val="0"/>
                <w:numId w:val="29"/>
              </w:numPr>
              <w:spacing w:line="276" w:lineRule="auto"/>
              <w:rPr>
                <w:lang w:eastAsia="es-ES" w:bidi="ar-SA"/>
              </w:rPr>
            </w:pPr>
            <w:r>
              <w:rPr>
                <w:lang w:eastAsia="es-ES" w:bidi="ar-SA"/>
              </w:rPr>
              <w:t>¿Qué nos queda para terminar?</w:t>
            </w:r>
          </w:p>
          <w:p w14:paraId="48E564D7" w14:textId="244FD604" w:rsidR="00765410" w:rsidRPr="002616A8" w:rsidRDefault="00765410" w:rsidP="00F10041">
            <w:pPr>
              <w:pStyle w:val="Prrafodelista"/>
              <w:numPr>
                <w:ilvl w:val="0"/>
                <w:numId w:val="29"/>
              </w:numPr>
              <w:spacing w:line="276" w:lineRule="auto"/>
              <w:rPr>
                <w:lang w:eastAsia="es-ES" w:bidi="ar-SA"/>
              </w:rPr>
            </w:pPr>
            <w:r>
              <w:rPr>
                <w:lang w:eastAsia="es-ES" w:bidi="ar-SA"/>
              </w:rPr>
              <w:t>Pedir ampliación del sprint.</w:t>
            </w:r>
          </w:p>
        </w:tc>
      </w:tr>
      <w:tr w:rsidR="00765410" w:rsidRPr="00054A2C" w14:paraId="3A773BC0" w14:textId="77777777" w:rsidTr="00D320CF">
        <w:tc>
          <w:tcPr>
            <w:tcW w:w="1951" w:type="dxa"/>
            <w:shd w:val="clear" w:color="auto" w:fill="D9E2F3" w:themeFill="accent1" w:themeFillTint="33"/>
            <w:vAlign w:val="center"/>
          </w:tcPr>
          <w:p w14:paraId="7927147D" w14:textId="6FBE8BBF" w:rsidR="00765410" w:rsidRPr="002616A8" w:rsidRDefault="00765410" w:rsidP="00765410">
            <w:pPr>
              <w:spacing w:line="240" w:lineRule="auto"/>
              <w:ind w:firstLine="0"/>
              <w:jc w:val="center"/>
              <w:rPr>
                <w:lang w:eastAsia="es-ES" w:bidi="ar-SA"/>
              </w:rPr>
            </w:pPr>
            <w:r w:rsidRPr="002616A8">
              <w:rPr>
                <w:lang w:eastAsia="es-ES" w:bidi="ar-SA"/>
              </w:rPr>
              <w:t>Reunión definitiva para terminar el sprint</w:t>
            </w:r>
          </w:p>
        </w:tc>
        <w:tc>
          <w:tcPr>
            <w:tcW w:w="1190" w:type="dxa"/>
            <w:vAlign w:val="center"/>
          </w:tcPr>
          <w:p w14:paraId="6B49FF9C" w14:textId="6836077F" w:rsidR="00765410" w:rsidRPr="002616A8" w:rsidRDefault="00765410" w:rsidP="00765410">
            <w:pPr>
              <w:spacing w:line="240" w:lineRule="auto"/>
              <w:ind w:firstLine="0"/>
              <w:jc w:val="center"/>
            </w:pPr>
            <w:r w:rsidRPr="002616A8">
              <w:t>16/5/2018</w:t>
            </w:r>
          </w:p>
        </w:tc>
        <w:tc>
          <w:tcPr>
            <w:tcW w:w="2241" w:type="dxa"/>
            <w:vAlign w:val="center"/>
          </w:tcPr>
          <w:p w14:paraId="4AFDD15C" w14:textId="77777777" w:rsidR="00765410" w:rsidRDefault="00765410" w:rsidP="00765410">
            <w:pPr>
              <w:spacing w:line="240" w:lineRule="auto"/>
              <w:ind w:firstLine="0"/>
              <w:jc w:val="center"/>
              <w:rPr>
                <w:lang w:eastAsia="es-ES" w:bidi="ar-SA"/>
              </w:rPr>
            </w:pPr>
            <w:r>
              <w:rPr>
                <w:lang w:eastAsia="es-ES" w:bidi="ar-SA"/>
              </w:rPr>
              <w:t>Gregorio Diaz Descalzo</w:t>
            </w:r>
          </w:p>
          <w:p w14:paraId="06558C38" w14:textId="77777777" w:rsidR="00765410" w:rsidRDefault="00765410" w:rsidP="00765410">
            <w:pPr>
              <w:spacing w:line="240" w:lineRule="auto"/>
              <w:ind w:firstLine="0"/>
              <w:jc w:val="center"/>
              <w:rPr>
                <w:lang w:eastAsia="es-ES" w:bidi="ar-SA"/>
              </w:rPr>
            </w:pPr>
            <w:r>
              <w:rPr>
                <w:lang w:eastAsia="es-ES" w:bidi="ar-SA"/>
              </w:rPr>
              <w:t>Enrique Brazález Segovia</w:t>
            </w:r>
          </w:p>
          <w:p w14:paraId="7BCB0816" w14:textId="5EA7FAF3" w:rsidR="00765410" w:rsidRPr="002616A8" w:rsidRDefault="00765410" w:rsidP="00F10041">
            <w:pPr>
              <w:spacing w:line="240" w:lineRule="auto"/>
              <w:ind w:firstLine="0"/>
              <w:jc w:val="center"/>
              <w:rPr>
                <w:lang w:eastAsia="es-ES" w:bidi="ar-SA"/>
              </w:rPr>
            </w:pPr>
            <w:r>
              <w:rPr>
                <w:lang w:eastAsia="es-ES" w:bidi="ar-SA"/>
              </w:rPr>
              <w:t>Antonio Fernández</w:t>
            </w:r>
          </w:p>
        </w:tc>
        <w:tc>
          <w:tcPr>
            <w:tcW w:w="3969" w:type="dxa"/>
            <w:vAlign w:val="center"/>
          </w:tcPr>
          <w:p w14:paraId="2C3D5400" w14:textId="77777777" w:rsidR="00765410" w:rsidRDefault="00F10041" w:rsidP="00F10041">
            <w:pPr>
              <w:pStyle w:val="Prrafodelista"/>
              <w:numPr>
                <w:ilvl w:val="0"/>
                <w:numId w:val="29"/>
              </w:numPr>
              <w:spacing w:line="276" w:lineRule="auto"/>
              <w:rPr>
                <w:lang w:eastAsia="es-ES" w:bidi="ar-SA"/>
              </w:rPr>
            </w:pPr>
            <w:r>
              <w:rPr>
                <w:lang w:eastAsia="es-ES" w:bidi="ar-SA"/>
              </w:rPr>
              <w:t>Revisión del prototipo final.</w:t>
            </w:r>
          </w:p>
          <w:p w14:paraId="746CB2A6" w14:textId="77777777" w:rsidR="00F10041" w:rsidRDefault="00F10041" w:rsidP="00F10041">
            <w:pPr>
              <w:pStyle w:val="Prrafodelista"/>
              <w:numPr>
                <w:ilvl w:val="0"/>
                <w:numId w:val="29"/>
              </w:numPr>
              <w:spacing w:line="276" w:lineRule="auto"/>
              <w:rPr>
                <w:lang w:eastAsia="es-ES" w:bidi="ar-SA"/>
              </w:rPr>
            </w:pPr>
            <w:r>
              <w:rPr>
                <w:lang w:eastAsia="es-ES" w:bidi="ar-SA"/>
              </w:rPr>
              <w:t>Revisión de la documentación.</w:t>
            </w:r>
          </w:p>
          <w:p w14:paraId="7BFC6DCF" w14:textId="77777777" w:rsidR="00F10041" w:rsidRDefault="00F10041" w:rsidP="00F10041">
            <w:pPr>
              <w:pStyle w:val="Prrafodelista"/>
              <w:numPr>
                <w:ilvl w:val="0"/>
                <w:numId w:val="29"/>
              </w:numPr>
              <w:spacing w:line="276" w:lineRule="auto"/>
              <w:rPr>
                <w:lang w:eastAsia="es-ES" w:bidi="ar-SA"/>
              </w:rPr>
            </w:pPr>
            <w:r>
              <w:rPr>
                <w:lang w:eastAsia="es-ES" w:bidi="ar-SA"/>
              </w:rPr>
              <w:t>Validación de la utilidad de las pantallas.</w:t>
            </w:r>
          </w:p>
          <w:p w14:paraId="59E17CA2" w14:textId="5FF9DE72" w:rsidR="00F10041" w:rsidRPr="002616A8" w:rsidRDefault="00F10041" w:rsidP="00F10041">
            <w:pPr>
              <w:pStyle w:val="Prrafodelista"/>
              <w:numPr>
                <w:ilvl w:val="0"/>
                <w:numId w:val="29"/>
              </w:numPr>
              <w:spacing w:line="276" w:lineRule="auto"/>
              <w:rPr>
                <w:lang w:eastAsia="es-ES" w:bidi="ar-SA"/>
              </w:rPr>
            </w:pPr>
            <w:r>
              <w:rPr>
                <w:lang w:eastAsia="es-ES" w:bidi="ar-SA"/>
              </w:rPr>
              <w:t>¿Cómo justificamos finalmente las pruebas de nuestra aplicación inteligente y gráfica?</w:t>
            </w:r>
          </w:p>
        </w:tc>
      </w:tr>
    </w:tbl>
    <w:p w14:paraId="45E6BC24" w14:textId="234DCAA2" w:rsidR="00054A2C" w:rsidRPr="00CF2BF5" w:rsidRDefault="00054A2C" w:rsidP="00054A2C">
      <w:pPr>
        <w:pStyle w:val="Captulo-Nivel2"/>
      </w:pPr>
      <w:bookmarkStart w:id="220" w:name="_Toc515280046"/>
      <w:r w:rsidRPr="00CF2BF5">
        <w:t>Desarrollo del sprint</w:t>
      </w:r>
      <w:bookmarkEnd w:id="220"/>
    </w:p>
    <w:p w14:paraId="7A6376C6" w14:textId="26E3E252" w:rsidR="00FF6E8E" w:rsidRPr="00CF2BF5" w:rsidRDefault="00FF6E8E" w:rsidP="00FF6E8E">
      <w:pPr>
        <w:pStyle w:val="Standard"/>
        <w:numPr>
          <w:ilvl w:val="0"/>
          <w:numId w:val="29"/>
        </w:numPr>
      </w:pPr>
      <w:r w:rsidRPr="00CF2BF5">
        <w:t>Interfaces candidatas.</w:t>
      </w:r>
      <w:bookmarkStart w:id="221" w:name="_GoBack"/>
      <w:bookmarkEnd w:id="221"/>
    </w:p>
    <w:p w14:paraId="0F6E2E1F" w14:textId="1DFF412C" w:rsidR="00FF6E8E" w:rsidRPr="00CF2BF5" w:rsidRDefault="00FF6E8E" w:rsidP="00FF6E8E">
      <w:pPr>
        <w:pStyle w:val="Standard"/>
        <w:numPr>
          <w:ilvl w:val="0"/>
          <w:numId w:val="29"/>
        </w:numPr>
      </w:pPr>
      <w:r w:rsidRPr="00CF2BF5">
        <w:t>Patrones finales.</w:t>
      </w:r>
    </w:p>
    <w:p w14:paraId="6473E78F" w14:textId="065A5672" w:rsidR="00FF6E8E" w:rsidRPr="00CF2BF5" w:rsidRDefault="00FF6E8E" w:rsidP="00FF6E8E">
      <w:pPr>
        <w:pStyle w:val="Standard"/>
        <w:numPr>
          <w:ilvl w:val="0"/>
          <w:numId w:val="29"/>
        </w:numPr>
      </w:pPr>
      <w:r w:rsidRPr="00CF2BF5">
        <w:t>Diseño y arquitectura.</w:t>
      </w:r>
    </w:p>
    <w:p w14:paraId="52B317AC" w14:textId="2378E8E3" w:rsidR="00FF6E8E" w:rsidRPr="00CF2BF5" w:rsidRDefault="00FF6E8E" w:rsidP="00FF6E8E">
      <w:pPr>
        <w:pStyle w:val="Standard"/>
        <w:numPr>
          <w:ilvl w:val="0"/>
          <w:numId w:val="29"/>
        </w:numPr>
      </w:pPr>
      <w:r w:rsidRPr="00CF2BF5">
        <w:t xml:space="preserve">Primeras interfaces de Eolic Event Consumer en </w:t>
      </w:r>
      <w:proofErr w:type="spellStart"/>
      <w:r w:rsidRPr="00CF2BF5">
        <w:t>CakePHP</w:t>
      </w:r>
      <w:proofErr w:type="spellEnd"/>
      <w:r w:rsidRPr="00CF2BF5">
        <w:t>.</w:t>
      </w:r>
    </w:p>
    <w:p w14:paraId="75DAB9B4" w14:textId="77777777" w:rsidR="00027072" w:rsidRDefault="00027072" w:rsidP="00027072">
      <w:pPr>
        <w:pStyle w:val="Captulo-Nivel2"/>
        <w:numPr>
          <w:ilvl w:val="3"/>
          <w:numId w:val="4"/>
        </w:numPr>
      </w:pPr>
      <w:r w:rsidRPr="00465C27">
        <w:t>Reuni</w:t>
      </w:r>
      <w:r>
        <w:t>ones al finalizar el sprint</w:t>
      </w:r>
    </w:p>
    <w:p w14:paraId="63133483" w14:textId="77777777" w:rsidR="00027072" w:rsidRDefault="00027072" w:rsidP="00027072">
      <w:r>
        <w:t xml:space="preserve">Esta reunión sirvió para dar fin a la segunda iteración para revisar los prototipos y la </w:t>
      </w:r>
      <w:r>
        <w:lastRenderedPageBreak/>
        <w:t>documentación correspondiente. Además, se llevó a cabo la retrospectiva para ver qué hemos hecho bien y qué se puede mejorar de cara al proyecto.</w:t>
      </w:r>
    </w:p>
    <w:p w14:paraId="72D264D2" w14:textId="77777777" w:rsidR="00027072" w:rsidRPr="00E76E18" w:rsidRDefault="00027072" w:rsidP="00027072">
      <w:pPr>
        <w:pStyle w:val="Prrafodelista"/>
        <w:numPr>
          <w:ilvl w:val="0"/>
          <w:numId w:val="10"/>
        </w:numPr>
        <w:rPr>
          <w:rFonts w:cs="Times New Roman"/>
          <w:szCs w:val="24"/>
        </w:rPr>
      </w:pPr>
      <w:r w:rsidRPr="00E76E18">
        <w:rPr>
          <w:rFonts w:cs="Times New Roman"/>
          <w:color w:val="222222"/>
          <w:szCs w:val="24"/>
          <w:shd w:val="clear" w:color="auto" w:fill="FFFFFF"/>
        </w:rPr>
        <w:t>Dirección: Parque Científico y Tecnológico, Paseo de la Innovación, 3, 02006 Albacete. Oficinas de Ingeteam S.A.</w:t>
      </w:r>
    </w:p>
    <w:p w14:paraId="0C72C753" w14:textId="6875A845" w:rsidR="00027072" w:rsidRPr="005B0D29" w:rsidRDefault="00027072" w:rsidP="00027072">
      <w:pPr>
        <w:pStyle w:val="Prrafodelista"/>
        <w:numPr>
          <w:ilvl w:val="0"/>
          <w:numId w:val="10"/>
        </w:numPr>
        <w:shd w:val="clear" w:color="auto" w:fill="FFFFFF" w:themeFill="background1"/>
        <w:rPr>
          <w:rFonts w:cs="Times New Roman"/>
          <w:szCs w:val="24"/>
        </w:rPr>
      </w:pPr>
      <w:r w:rsidRPr="005B0D29">
        <w:rPr>
          <w:rFonts w:cs="Times New Roman"/>
          <w:szCs w:val="24"/>
        </w:rPr>
        <w:t xml:space="preserve">Hora y fecha de la reunión. A las 16:30 el día </w:t>
      </w:r>
      <w:r w:rsidR="00FF6E8E">
        <w:rPr>
          <w:rFonts w:cs="Times New Roman"/>
          <w:szCs w:val="24"/>
        </w:rPr>
        <w:t>16</w:t>
      </w:r>
      <w:r w:rsidRPr="005B0D29">
        <w:rPr>
          <w:rFonts w:cs="Times New Roman"/>
          <w:szCs w:val="24"/>
        </w:rPr>
        <w:t xml:space="preserve"> de ma</w:t>
      </w:r>
      <w:r w:rsidR="00FF6E8E">
        <w:rPr>
          <w:rFonts w:cs="Times New Roman"/>
          <w:szCs w:val="24"/>
        </w:rPr>
        <w:t>yo</w:t>
      </w:r>
      <w:r w:rsidRPr="005B0D29">
        <w:rPr>
          <w:rFonts w:cs="Times New Roman"/>
          <w:szCs w:val="24"/>
        </w:rPr>
        <w:t xml:space="preserve"> de 2018.</w:t>
      </w:r>
    </w:p>
    <w:p w14:paraId="2A557885" w14:textId="77777777" w:rsidR="00027072" w:rsidRDefault="00027072" w:rsidP="00027072">
      <w:r>
        <w:t>Los participantes en esta reunión fueron:</w:t>
      </w:r>
    </w:p>
    <w:p w14:paraId="3102DFDA" w14:textId="77777777" w:rsidR="00027072" w:rsidRDefault="00027072" w:rsidP="00027072">
      <w:pPr>
        <w:pStyle w:val="Prrafodelista"/>
        <w:numPr>
          <w:ilvl w:val="0"/>
          <w:numId w:val="10"/>
        </w:numPr>
        <w:rPr>
          <w:rFonts w:cs="Times New Roman"/>
          <w:szCs w:val="24"/>
        </w:rPr>
      </w:pPr>
      <w:r w:rsidRPr="00E76E18">
        <w:rPr>
          <w:rFonts w:cs="Times New Roman"/>
          <w:szCs w:val="24"/>
        </w:rPr>
        <w:t>Antonio Fernández Diez. Ingeniero Industrial. Especializado en placas fotovoltaicas.</w:t>
      </w:r>
    </w:p>
    <w:p w14:paraId="372573D9" w14:textId="77777777" w:rsidR="00027072" w:rsidRPr="002957D9" w:rsidRDefault="00027072" w:rsidP="00027072">
      <w:pPr>
        <w:pStyle w:val="Prrafodelista"/>
        <w:numPr>
          <w:ilvl w:val="0"/>
          <w:numId w:val="10"/>
        </w:numPr>
        <w:rPr>
          <w:rFonts w:cs="Times New Roman"/>
          <w:szCs w:val="24"/>
        </w:rPr>
      </w:pPr>
      <w:r w:rsidRPr="002957D9">
        <w:rPr>
          <w:rFonts w:cs="Times New Roman"/>
        </w:rPr>
        <w:t>Gregorio Diaz Descalzo. Jefe de proyecto de este trabajo de fin de grado. Titular de la Universidad de Castilla-La Mancha.</w:t>
      </w:r>
    </w:p>
    <w:p w14:paraId="32DA1BB5" w14:textId="77777777" w:rsidR="00027072" w:rsidRPr="002957D9" w:rsidRDefault="00027072" w:rsidP="00027072">
      <w:pPr>
        <w:pStyle w:val="Prrafodelista"/>
        <w:numPr>
          <w:ilvl w:val="0"/>
          <w:numId w:val="10"/>
        </w:numPr>
        <w:rPr>
          <w:rFonts w:cs="Times New Roman"/>
          <w:szCs w:val="24"/>
        </w:rPr>
      </w:pPr>
      <w:r w:rsidRPr="00E76E18">
        <w:rPr>
          <w:rFonts w:cs="Times New Roman"/>
          <w:szCs w:val="24"/>
        </w:rPr>
        <w:t>Enrique Brazález Segovia. Desarrollador y encargado de defender este trabajo de fin de grado.</w:t>
      </w:r>
    </w:p>
    <w:p w14:paraId="7465BA5B" w14:textId="77777777" w:rsidR="00027072" w:rsidRPr="002957D9" w:rsidRDefault="00027072" w:rsidP="00027072">
      <w:pPr>
        <w:pStyle w:val="Captulo-Nivel2"/>
        <w:numPr>
          <w:ilvl w:val="4"/>
          <w:numId w:val="4"/>
        </w:numPr>
      </w:pPr>
      <w:r w:rsidRPr="002957D9">
        <w:t>Asuntos que tratar</w:t>
      </w:r>
    </w:p>
    <w:p w14:paraId="5E335694" w14:textId="77777777" w:rsidR="00027072" w:rsidRPr="005F45B0" w:rsidRDefault="00027072" w:rsidP="00027072">
      <w:pPr>
        <w:pStyle w:val="Captulo-Nivel2"/>
        <w:numPr>
          <w:ilvl w:val="4"/>
          <w:numId w:val="4"/>
        </w:numPr>
      </w:pPr>
      <w:r w:rsidRPr="005F45B0">
        <w:t>Próximos pasos</w:t>
      </w:r>
    </w:p>
    <w:p w14:paraId="043152E7" w14:textId="77777777" w:rsidR="00027072" w:rsidRDefault="00027072" w:rsidP="00027072">
      <w:pPr>
        <w:pStyle w:val="Captulo-Nivel2"/>
      </w:pPr>
      <w:r w:rsidRPr="002A535A">
        <w:t>Retrospectiva del Sprint</w:t>
      </w:r>
    </w:p>
    <w:p w14:paraId="6464BA0D" w14:textId="77777777" w:rsidR="00027072" w:rsidRDefault="00027072" w:rsidP="00027072">
      <w:pPr>
        <w:rPr>
          <w:b/>
          <w:lang w:eastAsia="es-ES" w:bidi="ar-SA"/>
        </w:rPr>
      </w:pPr>
      <w:r w:rsidRPr="002A535A">
        <w:rPr>
          <w:b/>
          <w:lang w:eastAsia="es-ES" w:bidi="ar-SA"/>
        </w:rPr>
        <w:t>¿Qué salió bien en la iteración?</w:t>
      </w:r>
    </w:p>
    <w:p w14:paraId="7DD9BFF7" w14:textId="77777777" w:rsidR="00027072" w:rsidRDefault="00027072" w:rsidP="00027072">
      <w:pPr>
        <w:ind w:left="567" w:firstLine="0"/>
        <w:rPr>
          <w:b/>
          <w:lang w:eastAsia="es-ES" w:bidi="ar-SA"/>
        </w:rPr>
      </w:pPr>
      <w:r w:rsidRPr="002A535A">
        <w:rPr>
          <w:b/>
          <w:lang w:eastAsia="es-ES" w:bidi="ar-SA"/>
        </w:rPr>
        <w:t>¿Qué no salió bien en la iteración?</w:t>
      </w:r>
    </w:p>
    <w:p w14:paraId="25E4F8EA" w14:textId="77777777" w:rsidR="00027072" w:rsidRDefault="00027072" w:rsidP="00027072">
      <w:pPr>
        <w:rPr>
          <w:b/>
          <w:lang w:eastAsia="es-ES" w:bidi="ar-SA"/>
        </w:rPr>
      </w:pPr>
      <w:r w:rsidRPr="002A535A">
        <w:rPr>
          <w:b/>
          <w:lang w:eastAsia="es-ES" w:bidi="ar-SA"/>
        </w:rPr>
        <w:t>¿Qué mejoras vamos a implementar en la próxima iteración?</w:t>
      </w:r>
    </w:p>
    <w:p w14:paraId="67534EC3" w14:textId="49EAF29F" w:rsidR="00054A2C" w:rsidRDefault="00054A2C" w:rsidP="0026775D">
      <w:pPr>
        <w:pStyle w:val="Standard"/>
        <w:rPr>
          <w:highlight w:val="cyan"/>
        </w:rPr>
      </w:pPr>
    </w:p>
    <w:p w14:paraId="556A9ECB" w14:textId="77777777" w:rsidR="00F10041" w:rsidRPr="00054A2C" w:rsidRDefault="00F10041" w:rsidP="0026775D">
      <w:pPr>
        <w:pStyle w:val="Standard"/>
        <w:rPr>
          <w:highlight w:val="cyan"/>
        </w:rPr>
      </w:pPr>
    </w:p>
    <w:p w14:paraId="2B45AE8A" w14:textId="4AE95C96" w:rsidR="00C93491" w:rsidRPr="00054A2C" w:rsidRDefault="00C93491" w:rsidP="005B2D11">
      <w:pPr>
        <w:pStyle w:val="Standard"/>
        <w:rPr>
          <w:highlight w:val="cyan"/>
        </w:rPr>
      </w:pPr>
    </w:p>
    <w:p w14:paraId="7591CF9D" w14:textId="1BDD4941" w:rsidR="00054A2C" w:rsidRDefault="00054A2C" w:rsidP="005B2D11">
      <w:pPr>
        <w:pStyle w:val="Standard"/>
        <w:rPr>
          <w:highlight w:val="cyan"/>
        </w:rPr>
      </w:pPr>
    </w:p>
    <w:p w14:paraId="1350023B" w14:textId="6B43DBE0" w:rsidR="00027072" w:rsidRDefault="00027072" w:rsidP="005B2D11">
      <w:pPr>
        <w:pStyle w:val="Standard"/>
        <w:rPr>
          <w:highlight w:val="cyan"/>
        </w:rPr>
      </w:pPr>
    </w:p>
    <w:p w14:paraId="25571A49" w14:textId="4D528779" w:rsidR="00027072" w:rsidRDefault="00027072" w:rsidP="005B2D11">
      <w:pPr>
        <w:pStyle w:val="Standard"/>
        <w:rPr>
          <w:highlight w:val="cyan"/>
        </w:rPr>
      </w:pPr>
    </w:p>
    <w:p w14:paraId="72240DD6" w14:textId="77777777" w:rsidR="00027072" w:rsidRPr="00054A2C" w:rsidRDefault="00027072" w:rsidP="005B2D11">
      <w:pPr>
        <w:pStyle w:val="Standard"/>
        <w:rPr>
          <w:highlight w:val="cyan"/>
        </w:rPr>
      </w:pPr>
    </w:p>
    <w:p w14:paraId="49FDC34F" w14:textId="2000A25B" w:rsidR="00054A2C" w:rsidRPr="00054A2C" w:rsidRDefault="00054A2C" w:rsidP="00054A2C">
      <w:pPr>
        <w:pStyle w:val="Captulo-Nivel2"/>
        <w:rPr>
          <w:highlight w:val="cyan"/>
        </w:rPr>
      </w:pPr>
      <w:bookmarkStart w:id="222" w:name="_Toc515280047"/>
      <w:r w:rsidRPr="00054A2C">
        <w:rPr>
          <w:highlight w:val="cyan"/>
        </w:rPr>
        <w:lastRenderedPageBreak/>
        <w:t xml:space="preserve">SPRINT </w:t>
      </w:r>
      <w:r w:rsidR="00F10041">
        <w:rPr>
          <w:highlight w:val="cyan"/>
        </w:rPr>
        <w:t>4</w:t>
      </w:r>
      <w:r w:rsidRPr="00054A2C">
        <w:rPr>
          <w:highlight w:val="cyan"/>
        </w:rPr>
        <w:t xml:space="preserve">. </w:t>
      </w:r>
      <w:bookmarkEnd w:id="222"/>
      <w:r w:rsidR="00F10041">
        <w:rPr>
          <w:highlight w:val="cyan"/>
        </w:rPr>
        <w:t>ultimando detalles y pruebas.</w:t>
      </w:r>
    </w:p>
    <w:tbl>
      <w:tblPr>
        <w:tblStyle w:val="Tablaconcuadrcula"/>
        <w:tblW w:w="0" w:type="auto"/>
        <w:tblLook w:val="04A0" w:firstRow="1" w:lastRow="0" w:firstColumn="1" w:lastColumn="0" w:noHBand="0" w:noVBand="1"/>
      </w:tblPr>
      <w:tblGrid>
        <w:gridCol w:w="2547"/>
        <w:gridCol w:w="6230"/>
      </w:tblGrid>
      <w:tr w:rsidR="00054A2C" w:rsidRPr="00054A2C" w14:paraId="73E5D393" w14:textId="77777777" w:rsidTr="00D320CF">
        <w:tc>
          <w:tcPr>
            <w:tcW w:w="2547" w:type="dxa"/>
            <w:shd w:val="clear" w:color="auto" w:fill="D9E2F3" w:themeFill="accent1" w:themeFillTint="33"/>
          </w:tcPr>
          <w:p w14:paraId="713CFC33" w14:textId="77777777" w:rsidR="00054A2C" w:rsidRPr="00054A2C" w:rsidRDefault="00054A2C" w:rsidP="003F44EC">
            <w:pPr>
              <w:ind w:firstLine="0"/>
              <w:rPr>
                <w:b/>
                <w:highlight w:val="cyan"/>
              </w:rPr>
            </w:pPr>
            <w:r w:rsidRPr="00054A2C">
              <w:rPr>
                <w:b/>
                <w:highlight w:val="cyan"/>
              </w:rPr>
              <w:t>Fecha de inicio y fin</w:t>
            </w:r>
          </w:p>
        </w:tc>
        <w:tc>
          <w:tcPr>
            <w:tcW w:w="6230" w:type="dxa"/>
          </w:tcPr>
          <w:p w14:paraId="4BA429D6" w14:textId="77777777" w:rsidR="00054A2C" w:rsidRPr="00054A2C" w:rsidRDefault="00054A2C" w:rsidP="003F44EC">
            <w:pPr>
              <w:ind w:firstLine="0"/>
              <w:rPr>
                <w:highlight w:val="cyan"/>
              </w:rPr>
            </w:pPr>
            <w:r w:rsidRPr="00054A2C">
              <w:rPr>
                <w:highlight w:val="cyan"/>
              </w:rPr>
              <w:t>19 de febrero de 2018 – 29 de marzo de 2018</w:t>
            </w:r>
          </w:p>
        </w:tc>
      </w:tr>
      <w:tr w:rsidR="00054A2C" w:rsidRPr="00054A2C" w14:paraId="39E7CF5E" w14:textId="77777777" w:rsidTr="00D320CF">
        <w:tc>
          <w:tcPr>
            <w:tcW w:w="2547" w:type="dxa"/>
            <w:shd w:val="clear" w:color="auto" w:fill="D9E2F3" w:themeFill="accent1" w:themeFillTint="33"/>
          </w:tcPr>
          <w:p w14:paraId="52F2B0A0" w14:textId="77777777" w:rsidR="00054A2C" w:rsidRPr="00054A2C" w:rsidRDefault="00054A2C" w:rsidP="003F44EC">
            <w:pPr>
              <w:ind w:firstLine="0"/>
              <w:rPr>
                <w:b/>
                <w:highlight w:val="cyan"/>
              </w:rPr>
            </w:pPr>
            <w:r w:rsidRPr="00054A2C">
              <w:rPr>
                <w:b/>
                <w:highlight w:val="cyan"/>
              </w:rPr>
              <w:t>Personas involucradas</w:t>
            </w:r>
          </w:p>
        </w:tc>
        <w:tc>
          <w:tcPr>
            <w:tcW w:w="6230" w:type="dxa"/>
          </w:tcPr>
          <w:p w14:paraId="436EDEA3" w14:textId="77777777" w:rsidR="00054A2C" w:rsidRPr="00054A2C" w:rsidRDefault="00054A2C" w:rsidP="003F44EC">
            <w:pPr>
              <w:pStyle w:val="Prrafodelista"/>
              <w:numPr>
                <w:ilvl w:val="0"/>
                <w:numId w:val="29"/>
              </w:numPr>
              <w:rPr>
                <w:highlight w:val="cyan"/>
              </w:rPr>
            </w:pPr>
            <w:r w:rsidRPr="00054A2C">
              <w:rPr>
                <w:rFonts w:cs="Times New Roman"/>
                <w:szCs w:val="24"/>
                <w:highlight w:val="cyan"/>
              </w:rPr>
              <w:t>Francisco José Polo Sánchez.</w:t>
            </w:r>
          </w:p>
          <w:p w14:paraId="0F5FFE5E" w14:textId="77777777" w:rsidR="00054A2C" w:rsidRPr="00054A2C" w:rsidRDefault="00054A2C" w:rsidP="003F44EC">
            <w:pPr>
              <w:pStyle w:val="Prrafodelista"/>
              <w:numPr>
                <w:ilvl w:val="0"/>
                <w:numId w:val="29"/>
              </w:numPr>
              <w:rPr>
                <w:highlight w:val="cyan"/>
              </w:rPr>
            </w:pPr>
            <w:r w:rsidRPr="00054A2C">
              <w:rPr>
                <w:highlight w:val="cyan"/>
              </w:rPr>
              <w:t xml:space="preserve">Gregorio </w:t>
            </w:r>
            <w:proofErr w:type="spellStart"/>
            <w:r w:rsidRPr="00054A2C">
              <w:rPr>
                <w:highlight w:val="cyan"/>
              </w:rPr>
              <w:t>Diáz</w:t>
            </w:r>
            <w:proofErr w:type="spellEnd"/>
            <w:r w:rsidRPr="00054A2C">
              <w:rPr>
                <w:highlight w:val="cyan"/>
              </w:rPr>
              <w:t xml:space="preserve"> Descalzo.</w:t>
            </w:r>
          </w:p>
          <w:p w14:paraId="70AE05E1" w14:textId="77777777" w:rsidR="00054A2C" w:rsidRPr="00054A2C" w:rsidRDefault="00054A2C" w:rsidP="003F44EC">
            <w:pPr>
              <w:pStyle w:val="Prrafodelista"/>
              <w:numPr>
                <w:ilvl w:val="0"/>
                <w:numId w:val="29"/>
              </w:numPr>
              <w:rPr>
                <w:highlight w:val="cyan"/>
              </w:rPr>
            </w:pPr>
            <w:r w:rsidRPr="00054A2C">
              <w:rPr>
                <w:rFonts w:cs="Times New Roman"/>
                <w:szCs w:val="24"/>
                <w:highlight w:val="cyan"/>
              </w:rPr>
              <w:t>Antonio Fernández Diez.</w:t>
            </w:r>
          </w:p>
          <w:p w14:paraId="5F248F9C" w14:textId="77777777" w:rsidR="00054A2C" w:rsidRPr="00054A2C" w:rsidRDefault="00054A2C" w:rsidP="003F44EC">
            <w:pPr>
              <w:pStyle w:val="Prrafodelista"/>
              <w:numPr>
                <w:ilvl w:val="0"/>
                <w:numId w:val="29"/>
              </w:numPr>
              <w:rPr>
                <w:highlight w:val="cyan"/>
              </w:rPr>
            </w:pPr>
            <w:r w:rsidRPr="00054A2C">
              <w:rPr>
                <w:highlight w:val="cyan"/>
              </w:rPr>
              <w:t>Enrique Brazález Segovia.</w:t>
            </w:r>
          </w:p>
          <w:p w14:paraId="18A62BB7" w14:textId="77777777" w:rsidR="00054A2C" w:rsidRPr="00054A2C" w:rsidRDefault="00054A2C" w:rsidP="003F44EC">
            <w:pPr>
              <w:pStyle w:val="Prrafodelista"/>
              <w:numPr>
                <w:ilvl w:val="0"/>
                <w:numId w:val="29"/>
              </w:numPr>
              <w:rPr>
                <w:highlight w:val="cyan"/>
              </w:rPr>
            </w:pPr>
            <w:r w:rsidRPr="00054A2C">
              <w:rPr>
                <w:rFonts w:cs="Times New Roman"/>
                <w:szCs w:val="24"/>
                <w:highlight w:val="cyan"/>
              </w:rPr>
              <w:t>Fernando Luján Martínez</w:t>
            </w:r>
          </w:p>
        </w:tc>
      </w:tr>
    </w:tbl>
    <w:p w14:paraId="0D0B125B" w14:textId="77777777" w:rsidR="00054A2C" w:rsidRPr="00054A2C" w:rsidRDefault="00054A2C" w:rsidP="00054A2C">
      <w:pPr>
        <w:pStyle w:val="Standard"/>
        <w:rPr>
          <w:highlight w:val="cyan"/>
        </w:rPr>
      </w:pPr>
    </w:p>
    <w:p w14:paraId="7CCBF24A" w14:textId="77777777" w:rsidR="00054A2C" w:rsidRPr="00054A2C" w:rsidRDefault="00054A2C" w:rsidP="00054A2C">
      <w:pPr>
        <w:pStyle w:val="Captulo-Nivel2"/>
        <w:rPr>
          <w:highlight w:val="cyan"/>
        </w:rPr>
      </w:pPr>
      <w:bookmarkStart w:id="223" w:name="_Toc515280048"/>
      <w:r w:rsidRPr="00054A2C">
        <w:rPr>
          <w:highlight w:val="cyan"/>
        </w:rPr>
        <w:t>Reunión de planificación del sprint</w:t>
      </w:r>
      <w:bookmarkEnd w:id="223"/>
    </w:p>
    <w:p w14:paraId="371AFACB" w14:textId="77777777" w:rsidR="00054A2C" w:rsidRPr="00054A2C" w:rsidRDefault="00054A2C" w:rsidP="00054A2C">
      <w:pPr>
        <w:pStyle w:val="Standard"/>
        <w:rPr>
          <w:highlight w:val="cyan"/>
        </w:rPr>
      </w:pPr>
      <w:proofErr w:type="spellStart"/>
      <w:r w:rsidRPr="00054A2C">
        <w:rPr>
          <w:highlight w:val="cyan"/>
        </w:rPr>
        <w:t>Intro</w:t>
      </w:r>
      <w:proofErr w:type="spellEnd"/>
      <w:r w:rsidRPr="00054A2C">
        <w:rPr>
          <w:highlight w:val="cyan"/>
        </w:rPr>
        <w:t xml:space="preserve"> de reunión</w:t>
      </w:r>
    </w:p>
    <w:p w14:paraId="2114059B"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color w:val="222222"/>
          <w:szCs w:val="24"/>
          <w:highlight w:val="cyan"/>
          <w:shd w:val="clear" w:color="auto" w:fill="FFFFFF"/>
        </w:rPr>
        <w:t>Dirección: Parque Científico y Tecnológico, Paseo de la Innovación, 3, 02006 Albacete. Oficinas de Ingeteam S.A.</w:t>
      </w:r>
    </w:p>
    <w:p w14:paraId="1827C634"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szCs w:val="24"/>
          <w:highlight w:val="cyan"/>
        </w:rPr>
        <w:t>Hora y fecha de la reunión. A las 9:00 el día 8 de octubre de 2018.</w:t>
      </w:r>
    </w:p>
    <w:p w14:paraId="48EB89E3" w14:textId="77777777" w:rsidR="00054A2C" w:rsidRPr="00054A2C" w:rsidRDefault="00054A2C" w:rsidP="00054A2C">
      <w:pPr>
        <w:rPr>
          <w:highlight w:val="cyan"/>
        </w:rPr>
      </w:pPr>
      <w:r w:rsidRPr="00054A2C">
        <w:rPr>
          <w:highlight w:val="cyan"/>
        </w:rPr>
        <w:t>Los asistentes de la reunión son:</w:t>
      </w:r>
    </w:p>
    <w:p w14:paraId="0F15B0DF"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szCs w:val="24"/>
          <w:highlight w:val="cyan"/>
        </w:rPr>
        <w:t xml:space="preserve">Francisco José Polo. </w:t>
      </w:r>
      <w:proofErr w:type="spellStart"/>
      <w:r w:rsidRPr="00054A2C">
        <w:rPr>
          <w:rFonts w:cs="Times New Roman"/>
          <w:szCs w:val="24"/>
          <w:highlight w:val="cyan"/>
        </w:rPr>
        <w:t>Enca</w:t>
      </w:r>
      <w:proofErr w:type="spellEnd"/>
      <w:r w:rsidRPr="00054A2C">
        <w:rPr>
          <w:rFonts w:cs="Times New Roman"/>
          <w:color w:val="222222"/>
          <w:szCs w:val="24"/>
          <w:highlight w:val="cyan"/>
          <w:shd w:val="clear" w:color="auto" w:fill="FFFFFF"/>
        </w:rPr>
        <w:t xml:space="preserve"> Parque Científico y Tecnológico, Paseo de la Innovación, 3, 02006 Albacete. Oficinas de Ingeteam S.A. enca</w:t>
      </w:r>
      <w:r w:rsidRPr="00054A2C">
        <w:rPr>
          <w:rFonts w:cs="Times New Roman"/>
          <w:szCs w:val="24"/>
          <w:highlight w:val="cyan"/>
        </w:rPr>
        <w:t>rgado del departamento de I+D+i en el año 2018.</w:t>
      </w:r>
    </w:p>
    <w:p w14:paraId="5F0137EC" w14:textId="77777777" w:rsidR="00365034" w:rsidRDefault="00054A2C" w:rsidP="00365034">
      <w:pPr>
        <w:pStyle w:val="Prrafodelista"/>
        <w:numPr>
          <w:ilvl w:val="0"/>
          <w:numId w:val="10"/>
        </w:numPr>
        <w:rPr>
          <w:rFonts w:cs="Times New Roman"/>
          <w:szCs w:val="24"/>
          <w:highlight w:val="cyan"/>
        </w:rPr>
      </w:pPr>
      <w:r w:rsidRPr="00054A2C">
        <w:rPr>
          <w:rFonts w:cs="Times New Roman"/>
          <w:szCs w:val="24"/>
          <w:highlight w:val="cyan"/>
        </w:rPr>
        <w:t>Antonio Fernández Diez. Ingeniero Industrial. Especializado en placas fotovoltaicas.</w:t>
      </w:r>
    </w:p>
    <w:p w14:paraId="7C5D3953" w14:textId="2A782A73" w:rsidR="00054A2C" w:rsidRPr="00365034" w:rsidRDefault="00054A2C" w:rsidP="00365034">
      <w:pPr>
        <w:pStyle w:val="Prrafodelista"/>
        <w:numPr>
          <w:ilvl w:val="0"/>
          <w:numId w:val="10"/>
        </w:numPr>
        <w:rPr>
          <w:rFonts w:cs="Times New Roman"/>
          <w:szCs w:val="24"/>
          <w:highlight w:val="cyan"/>
        </w:rPr>
      </w:pPr>
      <w:r w:rsidRPr="00365034">
        <w:rPr>
          <w:rFonts w:cs="Times New Roman"/>
          <w:highlight w:val="cyan"/>
        </w:rPr>
        <w:t>Gregorio Diaz Descalzo. Jefe de proyecto de este trabajo de fin de grado. Titular de la Universidad de Castilla-La Mancha.</w:t>
      </w:r>
    </w:p>
    <w:p w14:paraId="1F6D10D4" w14:textId="77777777" w:rsidR="00054A2C" w:rsidRPr="00054A2C" w:rsidRDefault="00054A2C" w:rsidP="00054A2C">
      <w:pPr>
        <w:pStyle w:val="Prrafodelista"/>
        <w:numPr>
          <w:ilvl w:val="0"/>
          <w:numId w:val="10"/>
        </w:numPr>
        <w:rPr>
          <w:rFonts w:cs="Times New Roman"/>
          <w:szCs w:val="24"/>
          <w:highlight w:val="cyan"/>
        </w:rPr>
      </w:pPr>
      <w:r w:rsidRPr="00054A2C">
        <w:rPr>
          <w:rFonts w:cs="Times New Roman"/>
          <w:szCs w:val="24"/>
          <w:highlight w:val="cyan"/>
        </w:rPr>
        <w:t>Enrique Brazález Segovia. Desarrollador y encargado de defender este trabajo de fin de grado.</w:t>
      </w:r>
    </w:p>
    <w:p w14:paraId="362B493E" w14:textId="77777777" w:rsidR="00054A2C" w:rsidRPr="00054A2C" w:rsidRDefault="00054A2C" w:rsidP="00054A2C">
      <w:pPr>
        <w:pStyle w:val="Captulo-Nivel2"/>
        <w:numPr>
          <w:ilvl w:val="3"/>
          <w:numId w:val="4"/>
        </w:numPr>
        <w:rPr>
          <w:highlight w:val="cyan"/>
        </w:rPr>
      </w:pPr>
      <w:bookmarkStart w:id="224" w:name="_Toc515280049"/>
      <w:r w:rsidRPr="00054A2C">
        <w:rPr>
          <w:highlight w:val="cyan"/>
        </w:rPr>
        <w:t>Asuntos que tratar</w:t>
      </w:r>
      <w:bookmarkEnd w:id="224"/>
    </w:p>
    <w:p w14:paraId="35A59A27" w14:textId="77777777" w:rsidR="00054A2C" w:rsidRPr="00054A2C" w:rsidRDefault="00054A2C" w:rsidP="00054A2C">
      <w:pPr>
        <w:pStyle w:val="Captulo-Nivel2"/>
        <w:numPr>
          <w:ilvl w:val="3"/>
          <w:numId w:val="4"/>
        </w:numPr>
        <w:rPr>
          <w:highlight w:val="cyan"/>
        </w:rPr>
      </w:pPr>
      <w:bookmarkStart w:id="225" w:name="_Toc515280050"/>
      <w:r w:rsidRPr="00054A2C">
        <w:rPr>
          <w:highlight w:val="cyan"/>
        </w:rPr>
        <w:t>Información recogida</w:t>
      </w:r>
      <w:bookmarkEnd w:id="225"/>
    </w:p>
    <w:p w14:paraId="2D17A0B6" w14:textId="77777777" w:rsidR="00054A2C" w:rsidRPr="00054A2C" w:rsidRDefault="00054A2C" w:rsidP="00054A2C">
      <w:pPr>
        <w:rPr>
          <w:highlight w:val="cyan"/>
        </w:rPr>
      </w:pPr>
    </w:p>
    <w:p w14:paraId="7E7D3816" w14:textId="77777777" w:rsidR="00054A2C" w:rsidRPr="00F10041" w:rsidRDefault="00054A2C" w:rsidP="00054A2C">
      <w:pPr>
        <w:pStyle w:val="Captulo-Nivel2"/>
      </w:pPr>
      <w:bookmarkStart w:id="226" w:name="_Toc515280051"/>
      <w:r w:rsidRPr="00F10041">
        <w:lastRenderedPageBreak/>
        <w:t>Planificación del sprint</w:t>
      </w:r>
      <w:bookmarkEnd w:id="226"/>
    </w:p>
    <w:p w14:paraId="644D36CA" w14:textId="706C789F" w:rsidR="00054A2C" w:rsidRPr="00365034" w:rsidRDefault="00054A2C" w:rsidP="00365034">
      <w:r w:rsidRPr="00F10041">
        <w:t xml:space="preserve">La organización de este sprint queda recogida en la </w:t>
      </w:r>
      <w:r w:rsidR="00365034">
        <w:fldChar w:fldCharType="begin"/>
      </w:r>
      <w:r w:rsidR="00365034">
        <w:instrText xml:space="preserve"> REF _Ref515302490 \h </w:instrText>
      </w:r>
      <w:r w:rsidR="00365034">
        <w:fldChar w:fldCharType="separate"/>
      </w:r>
      <w:r w:rsidR="00365034">
        <w:t xml:space="preserve">Tabla </w:t>
      </w:r>
      <w:r w:rsidR="00365034">
        <w:rPr>
          <w:noProof/>
        </w:rPr>
        <w:t>23</w:t>
      </w:r>
      <w:r w:rsidR="00365034">
        <w:fldChar w:fldCharType="end"/>
      </w:r>
      <w:r w:rsidRPr="00F10041">
        <w:t>, enunciando cada una de las historias de usuario, así como sus tareas y estimación de horas de trabajo.</w:t>
      </w:r>
    </w:p>
    <w:p w14:paraId="09FAFC9F" w14:textId="5B2F387E" w:rsidR="00F10041" w:rsidRDefault="00F10041" w:rsidP="00F10041">
      <w:pPr>
        <w:pStyle w:val="Descripcin"/>
        <w:keepNext/>
      </w:pPr>
      <w:bookmarkStart w:id="227" w:name="_Ref515302490"/>
      <w:r>
        <w:t xml:space="preserve">Tabla </w:t>
      </w:r>
      <w:r>
        <w:fldChar w:fldCharType="begin"/>
      </w:r>
      <w:r>
        <w:instrText xml:space="preserve"> SEQ Tabla \* ARABIC </w:instrText>
      </w:r>
      <w:r>
        <w:fldChar w:fldCharType="separate"/>
      </w:r>
      <w:r>
        <w:rPr>
          <w:noProof/>
        </w:rPr>
        <w:t>23</w:t>
      </w:r>
      <w:r>
        <w:fldChar w:fldCharType="end"/>
      </w:r>
      <w:bookmarkEnd w:id="227"/>
      <w:r>
        <w:t xml:space="preserve">. </w:t>
      </w:r>
      <w:r w:rsidRPr="00E311CB">
        <w:t xml:space="preserve">Resumen de desarrollo sprint </w:t>
      </w:r>
      <w:r>
        <w:t>4.</w:t>
      </w:r>
    </w:p>
    <w:tbl>
      <w:tblPr>
        <w:tblStyle w:val="Tablaconcuadrcula1clara"/>
        <w:tblW w:w="8784" w:type="dxa"/>
        <w:tblLook w:val="04A0" w:firstRow="1" w:lastRow="0" w:firstColumn="1" w:lastColumn="0" w:noHBand="0" w:noVBand="1"/>
      </w:tblPr>
      <w:tblGrid>
        <w:gridCol w:w="2405"/>
        <w:gridCol w:w="5528"/>
        <w:gridCol w:w="851"/>
      </w:tblGrid>
      <w:tr w:rsidR="00054A2C" w:rsidRPr="00844A10" w14:paraId="4B6C69DC" w14:textId="77777777" w:rsidTr="003F4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013BDDF8" w14:textId="77777777" w:rsidR="00054A2C" w:rsidRPr="00844A10" w:rsidRDefault="00054A2C" w:rsidP="003F44EC">
            <w:pPr>
              <w:pStyle w:val="Standard"/>
              <w:jc w:val="center"/>
            </w:pPr>
            <w:r w:rsidRPr="00844A10">
              <w:t>Historia de usuario</w:t>
            </w:r>
          </w:p>
        </w:tc>
        <w:tc>
          <w:tcPr>
            <w:tcW w:w="5528" w:type="dxa"/>
            <w:shd w:val="clear" w:color="auto" w:fill="BFBFBF" w:themeFill="background1" w:themeFillShade="BF"/>
            <w:vAlign w:val="center"/>
          </w:tcPr>
          <w:p w14:paraId="70BF2CDC"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Tarea</w:t>
            </w:r>
          </w:p>
        </w:tc>
        <w:tc>
          <w:tcPr>
            <w:tcW w:w="851" w:type="dxa"/>
            <w:shd w:val="clear" w:color="auto" w:fill="BFBFBF" w:themeFill="background1" w:themeFillShade="BF"/>
            <w:vAlign w:val="center"/>
          </w:tcPr>
          <w:p w14:paraId="7128F5D9" w14:textId="77777777" w:rsidR="00054A2C" w:rsidRPr="00844A10" w:rsidRDefault="00054A2C" w:rsidP="003F44EC">
            <w:pPr>
              <w:pStyle w:val="Standard"/>
              <w:jc w:val="center"/>
              <w:cnfStyle w:val="100000000000" w:firstRow="1" w:lastRow="0" w:firstColumn="0" w:lastColumn="0" w:oddVBand="0" w:evenVBand="0" w:oddHBand="0" w:evenHBand="0" w:firstRowFirstColumn="0" w:firstRowLastColumn="0" w:lastRowFirstColumn="0" w:lastRowLastColumn="0"/>
            </w:pPr>
            <w:r w:rsidRPr="00844A10">
              <w:t>Horas</w:t>
            </w:r>
          </w:p>
        </w:tc>
      </w:tr>
      <w:tr w:rsidR="002616A8" w:rsidRPr="00844A10" w14:paraId="428B5882" w14:textId="77777777" w:rsidTr="00765410">
        <w:trPr>
          <w:trHeight w:val="467"/>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92609A5" w14:textId="6AA7860E" w:rsidR="002616A8" w:rsidRPr="00844A10" w:rsidRDefault="002616A8" w:rsidP="003A69BE">
            <w:pPr>
              <w:pStyle w:val="Standard"/>
              <w:jc w:val="center"/>
            </w:pPr>
            <w:r w:rsidRPr="00844A10">
              <w:t>Implementación de la página</w:t>
            </w:r>
          </w:p>
        </w:tc>
        <w:tc>
          <w:tcPr>
            <w:tcW w:w="5528" w:type="dxa"/>
            <w:vAlign w:val="center"/>
          </w:tcPr>
          <w:p w14:paraId="634CC7EB" w14:textId="3092B00C"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las gráficas de curvas diarias del rendimiento de manera final.</w:t>
            </w:r>
          </w:p>
        </w:tc>
        <w:tc>
          <w:tcPr>
            <w:tcW w:w="851" w:type="dxa"/>
            <w:vAlign w:val="center"/>
          </w:tcPr>
          <w:p w14:paraId="139E7F6E" w14:textId="240E8736"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2616A8" w:rsidRPr="00844A10" w14:paraId="212790C4" w14:textId="77777777" w:rsidTr="00765410">
        <w:trPr>
          <w:trHeight w:val="339"/>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6CF39E2" w14:textId="77777777" w:rsidR="002616A8" w:rsidRPr="00844A10" w:rsidRDefault="002616A8" w:rsidP="003F44EC">
            <w:pPr>
              <w:pStyle w:val="Standard"/>
              <w:jc w:val="center"/>
            </w:pPr>
          </w:p>
        </w:tc>
        <w:tc>
          <w:tcPr>
            <w:tcW w:w="5528" w:type="dxa"/>
            <w:vAlign w:val="center"/>
          </w:tcPr>
          <w:p w14:paraId="06EC77F5" w14:textId="78E394EA"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l diagrama de barras del rendimiento.</w:t>
            </w:r>
          </w:p>
        </w:tc>
        <w:tc>
          <w:tcPr>
            <w:tcW w:w="851" w:type="dxa"/>
            <w:vAlign w:val="center"/>
          </w:tcPr>
          <w:p w14:paraId="38C2B85D" w14:textId="6C71555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r w:rsidR="002616A8" w:rsidRPr="00844A10" w14:paraId="0EAA6860" w14:textId="77777777" w:rsidTr="00765410">
        <w:trPr>
          <w:trHeight w:val="20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9675F10" w14:textId="77777777" w:rsidR="002616A8" w:rsidRPr="00844A10" w:rsidRDefault="002616A8" w:rsidP="003F44EC">
            <w:pPr>
              <w:pStyle w:val="Standard"/>
              <w:jc w:val="center"/>
            </w:pPr>
          </w:p>
        </w:tc>
        <w:tc>
          <w:tcPr>
            <w:tcW w:w="5528" w:type="dxa"/>
            <w:vAlign w:val="center"/>
          </w:tcPr>
          <w:p w14:paraId="6DB6CF76" w14:textId="0A8D8DF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Implementación de puntos fuera del rendimiento.</w:t>
            </w:r>
          </w:p>
        </w:tc>
        <w:tc>
          <w:tcPr>
            <w:tcW w:w="851" w:type="dxa"/>
            <w:vAlign w:val="center"/>
          </w:tcPr>
          <w:p w14:paraId="1941DC3A" w14:textId="4E3EFBA3"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6</w:t>
            </w:r>
          </w:p>
        </w:tc>
      </w:tr>
      <w:tr w:rsidR="002616A8" w:rsidRPr="00844A10" w14:paraId="28D63C85" w14:textId="77777777" w:rsidTr="00765410">
        <w:trPr>
          <w:trHeight w:val="36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B8D7F6F" w14:textId="77777777" w:rsidR="002616A8" w:rsidRPr="00844A10" w:rsidRDefault="002616A8" w:rsidP="003F44EC">
            <w:pPr>
              <w:pStyle w:val="Standard"/>
              <w:jc w:val="center"/>
            </w:pPr>
          </w:p>
        </w:tc>
        <w:tc>
          <w:tcPr>
            <w:tcW w:w="5528" w:type="dxa"/>
            <w:vAlign w:val="center"/>
          </w:tcPr>
          <w:p w14:paraId="1E5E74E8" w14:textId="6838C16B"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proofErr w:type="spellStart"/>
            <w:r w:rsidRPr="00844A10">
              <w:t>Acoplación</w:t>
            </w:r>
            <w:proofErr w:type="spellEnd"/>
            <w:r w:rsidRPr="00844A10">
              <w:t xml:space="preserve"> de las tres gráficas y unificarlas.</w:t>
            </w:r>
          </w:p>
        </w:tc>
        <w:tc>
          <w:tcPr>
            <w:tcW w:w="851" w:type="dxa"/>
            <w:vAlign w:val="center"/>
          </w:tcPr>
          <w:p w14:paraId="28B7A8DF" w14:textId="35E49520"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5F28D7E6" w14:textId="77777777" w:rsidTr="00765410">
        <w:trPr>
          <w:trHeight w:val="27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14B44D3" w14:textId="77777777" w:rsidR="002616A8" w:rsidRPr="00844A10" w:rsidRDefault="002616A8" w:rsidP="003F44EC">
            <w:pPr>
              <w:pStyle w:val="Standard"/>
              <w:jc w:val="center"/>
            </w:pPr>
          </w:p>
        </w:tc>
        <w:tc>
          <w:tcPr>
            <w:tcW w:w="5528" w:type="dxa"/>
            <w:vAlign w:val="center"/>
          </w:tcPr>
          <w:p w14:paraId="1F9C308A" w14:textId="38E0549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antalla de inicio.</w:t>
            </w:r>
          </w:p>
        </w:tc>
        <w:tc>
          <w:tcPr>
            <w:tcW w:w="851" w:type="dxa"/>
            <w:vAlign w:val="center"/>
          </w:tcPr>
          <w:p w14:paraId="45FEE876" w14:textId="746D0E4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2616A8" w:rsidRPr="00844A10" w14:paraId="23A1AA4C" w14:textId="77777777" w:rsidTr="00765410">
        <w:trPr>
          <w:trHeight w:val="424"/>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46CB820" w14:textId="77777777" w:rsidR="002616A8" w:rsidRPr="00844A10" w:rsidRDefault="002616A8" w:rsidP="003F44EC">
            <w:pPr>
              <w:pStyle w:val="Standard"/>
              <w:jc w:val="center"/>
            </w:pPr>
          </w:p>
        </w:tc>
        <w:tc>
          <w:tcPr>
            <w:tcW w:w="5528" w:type="dxa"/>
            <w:vAlign w:val="center"/>
          </w:tcPr>
          <w:p w14:paraId="39E08196" w14:textId="26635F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Modificación en la creación de gráficas para poder ingresarlas en un contenedor concreto.</w:t>
            </w:r>
          </w:p>
        </w:tc>
        <w:tc>
          <w:tcPr>
            <w:tcW w:w="851" w:type="dxa"/>
            <w:vAlign w:val="center"/>
          </w:tcPr>
          <w:p w14:paraId="74D828C9" w14:textId="1D134E36"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C672165" w14:textId="77777777" w:rsidTr="00765410">
        <w:trPr>
          <w:trHeight w:val="64"/>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84EBCFC" w14:textId="77777777" w:rsidR="002616A8" w:rsidRPr="00844A10" w:rsidRDefault="002616A8" w:rsidP="003F44EC">
            <w:pPr>
              <w:pStyle w:val="Standard"/>
              <w:jc w:val="center"/>
            </w:pPr>
          </w:p>
        </w:tc>
        <w:tc>
          <w:tcPr>
            <w:tcW w:w="5528" w:type="dxa"/>
            <w:vAlign w:val="center"/>
          </w:tcPr>
          <w:p w14:paraId="5FB4F7EC" w14:textId="5930713D"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Refinado de todas las vistas y unificación.</w:t>
            </w:r>
          </w:p>
        </w:tc>
        <w:tc>
          <w:tcPr>
            <w:tcW w:w="851" w:type="dxa"/>
            <w:vAlign w:val="center"/>
          </w:tcPr>
          <w:p w14:paraId="3C97F38C" w14:textId="3E463B6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2BD6DAF2" w14:textId="77777777" w:rsidTr="00765410">
        <w:trPr>
          <w:trHeight w:val="160"/>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121CE9F" w14:textId="77777777" w:rsidR="002616A8" w:rsidRPr="00844A10" w:rsidRDefault="002616A8" w:rsidP="003F44EC">
            <w:pPr>
              <w:pStyle w:val="Standard"/>
              <w:jc w:val="center"/>
            </w:pPr>
          </w:p>
        </w:tc>
        <w:tc>
          <w:tcPr>
            <w:tcW w:w="5528" w:type="dxa"/>
            <w:vAlign w:val="center"/>
          </w:tcPr>
          <w:p w14:paraId="190080C2" w14:textId="26B45FB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Control de excepciones primero y control de las fechas.</w:t>
            </w:r>
          </w:p>
        </w:tc>
        <w:tc>
          <w:tcPr>
            <w:tcW w:w="851" w:type="dxa"/>
            <w:vAlign w:val="center"/>
          </w:tcPr>
          <w:p w14:paraId="43584188" w14:textId="2002BF03"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2616A8" w:rsidRPr="00844A10" w14:paraId="3809DB31" w14:textId="77777777" w:rsidTr="00765410">
        <w:trPr>
          <w:trHeight w:val="41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D8CB770" w14:textId="77777777" w:rsidR="002616A8" w:rsidRPr="00844A10" w:rsidRDefault="002616A8" w:rsidP="003F44EC">
            <w:pPr>
              <w:pStyle w:val="Standard"/>
              <w:jc w:val="center"/>
            </w:pPr>
          </w:p>
        </w:tc>
        <w:tc>
          <w:tcPr>
            <w:tcW w:w="5528" w:type="dxa"/>
            <w:vAlign w:val="center"/>
          </w:tcPr>
          <w:p w14:paraId="2A662B04" w14:textId="702587AF"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 xml:space="preserve">Ingreso de </w:t>
            </w:r>
            <w:proofErr w:type="spellStart"/>
            <w:r w:rsidRPr="00844A10">
              <w:t>aeros</w:t>
            </w:r>
            <w:proofErr w:type="spellEnd"/>
            <w:r w:rsidRPr="00844A10">
              <w:t xml:space="preserve"> correspondientes al parque y bines de viento correctos.</w:t>
            </w:r>
          </w:p>
        </w:tc>
        <w:tc>
          <w:tcPr>
            <w:tcW w:w="851" w:type="dxa"/>
            <w:vAlign w:val="center"/>
          </w:tcPr>
          <w:p w14:paraId="2C8CFE70" w14:textId="57F67C25"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11E8EE30" w14:textId="77777777" w:rsidTr="00765410">
        <w:trPr>
          <w:trHeight w:val="32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815293D" w14:textId="77777777" w:rsidR="002616A8" w:rsidRPr="00844A10" w:rsidRDefault="002616A8" w:rsidP="003F44EC">
            <w:pPr>
              <w:pStyle w:val="Standard"/>
              <w:jc w:val="center"/>
            </w:pPr>
          </w:p>
        </w:tc>
        <w:tc>
          <w:tcPr>
            <w:tcW w:w="5528" w:type="dxa"/>
            <w:vAlign w:val="center"/>
          </w:tcPr>
          <w:p w14:paraId="0EDBFE34" w14:textId="72DB6AA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Pestaña para el seguimiento temporal</w:t>
            </w:r>
          </w:p>
        </w:tc>
        <w:tc>
          <w:tcPr>
            <w:tcW w:w="851" w:type="dxa"/>
            <w:vAlign w:val="center"/>
          </w:tcPr>
          <w:p w14:paraId="28B3B9BA" w14:textId="2967E1DB" w:rsidR="002616A8"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2616A8" w:rsidRPr="00844A10" w14:paraId="6BC249E7" w14:textId="77777777" w:rsidTr="00765410">
        <w:trPr>
          <w:trHeight w:val="33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D3A94A4" w14:textId="77777777" w:rsidR="002616A8" w:rsidRPr="00844A10" w:rsidRDefault="002616A8" w:rsidP="003F44EC">
            <w:pPr>
              <w:pStyle w:val="Standard"/>
              <w:jc w:val="center"/>
            </w:pPr>
          </w:p>
        </w:tc>
        <w:tc>
          <w:tcPr>
            <w:tcW w:w="5528" w:type="dxa"/>
            <w:vAlign w:val="center"/>
          </w:tcPr>
          <w:p w14:paraId="6B651C36" w14:textId="513F2112"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Segundo control de excepciones más refinado</w:t>
            </w:r>
          </w:p>
        </w:tc>
        <w:tc>
          <w:tcPr>
            <w:tcW w:w="851" w:type="dxa"/>
            <w:vAlign w:val="center"/>
          </w:tcPr>
          <w:p w14:paraId="20F82C25" w14:textId="52E7197B"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2616A8" w:rsidRPr="00844A10" w14:paraId="661339C9" w14:textId="77777777" w:rsidTr="00765410">
        <w:trPr>
          <w:trHeight w:val="199"/>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387CB64" w14:textId="77777777" w:rsidR="002616A8" w:rsidRPr="00844A10" w:rsidRDefault="002616A8" w:rsidP="003F44EC">
            <w:pPr>
              <w:pStyle w:val="Standard"/>
              <w:jc w:val="center"/>
            </w:pPr>
          </w:p>
        </w:tc>
        <w:tc>
          <w:tcPr>
            <w:tcW w:w="5528" w:type="dxa"/>
            <w:vAlign w:val="center"/>
          </w:tcPr>
          <w:p w14:paraId="1B928D87" w14:textId="70DB97D4" w:rsidR="002616A8" w:rsidRPr="00844A10" w:rsidRDefault="002616A8" w:rsidP="002616A8">
            <w:pPr>
              <w:pStyle w:val="Standard"/>
              <w:spacing w:line="240" w:lineRule="auto"/>
              <w:cnfStyle w:val="000000000000" w:firstRow="0" w:lastRow="0" w:firstColumn="0" w:lastColumn="0" w:oddVBand="0" w:evenVBand="0" w:oddHBand="0" w:evenHBand="0" w:firstRowFirstColumn="0" w:firstRowLastColumn="0" w:lastRowFirstColumn="0" w:lastRowLastColumn="0"/>
            </w:pPr>
            <w:r w:rsidRPr="00844A10">
              <w:t>Tarea extra por si falta tiempo luego</w:t>
            </w:r>
          </w:p>
        </w:tc>
        <w:tc>
          <w:tcPr>
            <w:tcW w:w="851" w:type="dxa"/>
            <w:vAlign w:val="center"/>
          </w:tcPr>
          <w:p w14:paraId="604C317C" w14:textId="0700A4CC" w:rsidR="002616A8"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5</w:t>
            </w:r>
          </w:p>
        </w:tc>
      </w:tr>
      <w:tr w:rsidR="00765410" w:rsidRPr="00844A10" w14:paraId="7D741F3A" w14:textId="77777777" w:rsidTr="00765410">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775CA146" w14:textId="77777777" w:rsidR="00765410" w:rsidRPr="00844A10" w:rsidRDefault="00765410" w:rsidP="003F44EC">
            <w:pPr>
              <w:pStyle w:val="Standard"/>
              <w:jc w:val="center"/>
              <w:rPr>
                <w:b w:val="0"/>
                <w:bCs w:val="0"/>
              </w:rPr>
            </w:pPr>
            <w:r w:rsidRPr="00844A10">
              <w:t>Pruebas</w:t>
            </w:r>
          </w:p>
          <w:p w14:paraId="57933059" w14:textId="339661BE" w:rsidR="00765410" w:rsidRPr="00844A10" w:rsidRDefault="00765410" w:rsidP="003F44EC">
            <w:pPr>
              <w:pStyle w:val="Standard"/>
              <w:jc w:val="center"/>
            </w:pPr>
          </w:p>
        </w:tc>
        <w:tc>
          <w:tcPr>
            <w:tcW w:w="5528" w:type="dxa"/>
            <w:vAlign w:val="center"/>
          </w:tcPr>
          <w:p w14:paraId="44B2981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28117A0" w14:textId="4047C58F" w:rsidR="00765410" w:rsidRPr="00844A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EB9A0B5"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18FE785" w14:textId="77777777" w:rsidR="00765410" w:rsidRPr="00844A10" w:rsidRDefault="00765410" w:rsidP="003F44EC">
            <w:pPr>
              <w:pStyle w:val="Standard"/>
              <w:jc w:val="center"/>
            </w:pPr>
          </w:p>
        </w:tc>
        <w:tc>
          <w:tcPr>
            <w:tcW w:w="5528" w:type="dxa"/>
            <w:vAlign w:val="center"/>
          </w:tcPr>
          <w:p w14:paraId="38B1C69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71B55DC" w14:textId="51825538"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1510BF9"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256F3AF" w14:textId="77777777" w:rsidR="00765410" w:rsidRPr="00844A10" w:rsidRDefault="00765410" w:rsidP="003F44EC">
            <w:pPr>
              <w:pStyle w:val="Standard"/>
              <w:jc w:val="center"/>
            </w:pPr>
          </w:p>
        </w:tc>
        <w:tc>
          <w:tcPr>
            <w:tcW w:w="5528" w:type="dxa"/>
            <w:vAlign w:val="center"/>
          </w:tcPr>
          <w:p w14:paraId="5CCF2F54"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1357908C" w14:textId="7636F3C2"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25E1AA11"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D452361" w14:textId="77777777" w:rsidR="00765410" w:rsidRPr="00844A10" w:rsidRDefault="00765410" w:rsidP="003F44EC">
            <w:pPr>
              <w:pStyle w:val="Standard"/>
              <w:jc w:val="center"/>
            </w:pPr>
          </w:p>
        </w:tc>
        <w:tc>
          <w:tcPr>
            <w:tcW w:w="5528" w:type="dxa"/>
            <w:vAlign w:val="center"/>
          </w:tcPr>
          <w:p w14:paraId="206B0480"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4498682F" w14:textId="14777EE0"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6084A7B7"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D462398" w14:textId="77777777" w:rsidR="00765410" w:rsidRPr="00844A10" w:rsidRDefault="00765410" w:rsidP="003F44EC">
            <w:pPr>
              <w:pStyle w:val="Standard"/>
              <w:jc w:val="center"/>
            </w:pPr>
          </w:p>
        </w:tc>
        <w:tc>
          <w:tcPr>
            <w:tcW w:w="5528" w:type="dxa"/>
            <w:vAlign w:val="center"/>
          </w:tcPr>
          <w:p w14:paraId="66D05AC1"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2368477" w14:textId="4C07CB5C"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765410" w:rsidRPr="00844A10" w14:paraId="006DD746" w14:textId="77777777" w:rsidTr="00765410">
        <w:trPr>
          <w:trHeight w:val="105"/>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C22F331" w14:textId="77777777" w:rsidR="00765410" w:rsidRPr="00844A10" w:rsidRDefault="00765410" w:rsidP="003F44EC">
            <w:pPr>
              <w:pStyle w:val="Standard"/>
              <w:jc w:val="center"/>
            </w:pPr>
          </w:p>
        </w:tc>
        <w:tc>
          <w:tcPr>
            <w:tcW w:w="5528" w:type="dxa"/>
            <w:vAlign w:val="center"/>
          </w:tcPr>
          <w:p w14:paraId="43D8853A" w14:textId="77777777" w:rsidR="00765410" w:rsidRPr="00844A10" w:rsidRDefault="00765410" w:rsidP="003F44EC">
            <w:pPr>
              <w:pStyle w:val="Standard"/>
              <w:cnfStyle w:val="000000000000" w:firstRow="0" w:lastRow="0" w:firstColumn="0" w:lastColumn="0" w:oddVBand="0" w:evenVBand="0" w:oddHBand="0" w:evenHBand="0" w:firstRowFirstColumn="0" w:firstRowLastColumn="0" w:lastRowFirstColumn="0" w:lastRowLastColumn="0"/>
            </w:pPr>
          </w:p>
        </w:tc>
        <w:tc>
          <w:tcPr>
            <w:tcW w:w="851" w:type="dxa"/>
            <w:vAlign w:val="center"/>
          </w:tcPr>
          <w:p w14:paraId="647BE785" w14:textId="7D28B7AB" w:rsidR="00765410" w:rsidRDefault="00765410" w:rsidP="00765410">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A69BE" w:rsidRPr="00844A10" w14:paraId="11F8EC94" w14:textId="77777777" w:rsidTr="00765410">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B7ECB93" w14:textId="77777777" w:rsidR="003A69BE" w:rsidRPr="00844A10" w:rsidRDefault="003A69BE" w:rsidP="003F44EC">
            <w:pPr>
              <w:pStyle w:val="Standard"/>
              <w:jc w:val="center"/>
              <w:rPr>
                <w:b w:val="0"/>
                <w:bCs w:val="0"/>
              </w:rPr>
            </w:pPr>
            <w:r w:rsidRPr="00844A10">
              <w:t>Documentación</w:t>
            </w:r>
          </w:p>
          <w:p w14:paraId="5128F341" w14:textId="712D0D10" w:rsidR="003A69BE" w:rsidRPr="00844A10" w:rsidRDefault="003A69BE" w:rsidP="003F44EC">
            <w:pPr>
              <w:pStyle w:val="Standard"/>
              <w:jc w:val="center"/>
            </w:pPr>
          </w:p>
        </w:tc>
        <w:tc>
          <w:tcPr>
            <w:tcW w:w="5528" w:type="dxa"/>
            <w:vAlign w:val="center"/>
          </w:tcPr>
          <w:p w14:paraId="2B08DCA8" w14:textId="1982106F" w:rsidR="003A69BE" w:rsidRPr="00844A10" w:rsidRDefault="003A69BE" w:rsidP="003F44EC">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1</w:t>
            </w:r>
          </w:p>
        </w:tc>
        <w:tc>
          <w:tcPr>
            <w:tcW w:w="851" w:type="dxa"/>
            <w:vAlign w:val="center"/>
          </w:tcPr>
          <w:p w14:paraId="0E05DCEB" w14:textId="3C0A14E9"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2BC0BCB2"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C75990E" w14:textId="77777777" w:rsidR="003A69BE" w:rsidRPr="00844A10" w:rsidRDefault="003A69BE" w:rsidP="003A69BE">
            <w:pPr>
              <w:pStyle w:val="Standard"/>
              <w:jc w:val="center"/>
            </w:pPr>
          </w:p>
        </w:tc>
        <w:tc>
          <w:tcPr>
            <w:tcW w:w="5528" w:type="dxa"/>
            <w:vAlign w:val="center"/>
          </w:tcPr>
          <w:p w14:paraId="367D738C" w14:textId="767BB43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2</w:t>
            </w:r>
          </w:p>
        </w:tc>
        <w:tc>
          <w:tcPr>
            <w:tcW w:w="851" w:type="dxa"/>
            <w:vAlign w:val="center"/>
          </w:tcPr>
          <w:p w14:paraId="05C683F3" w14:textId="7C577247"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309AB461"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C13D414" w14:textId="77777777" w:rsidR="003A69BE" w:rsidRPr="00844A10" w:rsidRDefault="003A69BE" w:rsidP="003A69BE">
            <w:pPr>
              <w:pStyle w:val="Standard"/>
              <w:jc w:val="center"/>
            </w:pPr>
          </w:p>
        </w:tc>
        <w:tc>
          <w:tcPr>
            <w:tcW w:w="5528" w:type="dxa"/>
            <w:vAlign w:val="center"/>
          </w:tcPr>
          <w:p w14:paraId="3FBBCDD2" w14:textId="62C7DAD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3</w:t>
            </w:r>
          </w:p>
        </w:tc>
        <w:tc>
          <w:tcPr>
            <w:tcW w:w="851" w:type="dxa"/>
            <w:vAlign w:val="center"/>
          </w:tcPr>
          <w:p w14:paraId="22D3C0DD" w14:textId="7ADA228E"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2</w:t>
            </w:r>
          </w:p>
        </w:tc>
      </w:tr>
      <w:tr w:rsidR="003A69BE" w:rsidRPr="00844A10" w14:paraId="574F705F"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A06BBC4" w14:textId="77777777" w:rsidR="003A69BE" w:rsidRPr="00844A10" w:rsidRDefault="003A69BE" w:rsidP="003A69BE">
            <w:pPr>
              <w:pStyle w:val="Standard"/>
              <w:jc w:val="center"/>
            </w:pPr>
          </w:p>
        </w:tc>
        <w:tc>
          <w:tcPr>
            <w:tcW w:w="5528" w:type="dxa"/>
            <w:vAlign w:val="center"/>
          </w:tcPr>
          <w:p w14:paraId="2F5E0F78" w14:textId="3284F121"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pasar desarrollo de sprint 4</w:t>
            </w:r>
          </w:p>
        </w:tc>
        <w:tc>
          <w:tcPr>
            <w:tcW w:w="851" w:type="dxa"/>
            <w:vAlign w:val="center"/>
          </w:tcPr>
          <w:p w14:paraId="46842A16" w14:textId="05019293"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2BAEAEA9"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1D96D94F" w14:textId="77777777" w:rsidR="003A69BE" w:rsidRPr="00844A10" w:rsidRDefault="003A69BE" w:rsidP="003A69BE">
            <w:pPr>
              <w:pStyle w:val="Standard"/>
              <w:jc w:val="center"/>
            </w:pPr>
          </w:p>
        </w:tc>
        <w:tc>
          <w:tcPr>
            <w:tcW w:w="5528" w:type="dxa"/>
            <w:vAlign w:val="center"/>
          </w:tcPr>
          <w:p w14:paraId="3F1B7BA6" w14:textId="3A4BFFA8"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 xml:space="preserve">Realizar </w:t>
            </w:r>
            <w:proofErr w:type="spellStart"/>
            <w:r w:rsidRPr="00844A10">
              <w:t>capitulo</w:t>
            </w:r>
            <w:proofErr w:type="spellEnd"/>
            <w:r w:rsidRPr="00844A10">
              <w:t xml:space="preserve"> de pruebas</w:t>
            </w:r>
          </w:p>
        </w:tc>
        <w:tc>
          <w:tcPr>
            <w:tcW w:w="851" w:type="dxa"/>
            <w:vAlign w:val="center"/>
          </w:tcPr>
          <w:p w14:paraId="1C6361E1" w14:textId="4B3255EF"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844A10" w14:paraId="0AC67542"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B90A1FD" w14:textId="77777777" w:rsidR="003A69BE" w:rsidRPr="00844A10" w:rsidRDefault="003A69BE" w:rsidP="003A69BE">
            <w:pPr>
              <w:pStyle w:val="Standard"/>
              <w:jc w:val="center"/>
            </w:pPr>
          </w:p>
        </w:tc>
        <w:tc>
          <w:tcPr>
            <w:tcW w:w="5528" w:type="dxa"/>
            <w:vAlign w:val="center"/>
          </w:tcPr>
          <w:p w14:paraId="46A30B8D" w14:textId="66CC4652"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resultados.</w:t>
            </w:r>
          </w:p>
        </w:tc>
        <w:tc>
          <w:tcPr>
            <w:tcW w:w="851" w:type="dxa"/>
            <w:vAlign w:val="center"/>
          </w:tcPr>
          <w:p w14:paraId="77FEF33D" w14:textId="0B93C0F8" w:rsidR="003A69BE" w:rsidRPr="00844A10" w:rsidRDefault="003A69BE"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5</w:t>
            </w:r>
          </w:p>
        </w:tc>
      </w:tr>
      <w:tr w:rsidR="003A69BE" w:rsidRPr="00054A2C" w14:paraId="05A48563" w14:textId="77777777" w:rsidTr="00765410">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BE5573B" w14:textId="77777777" w:rsidR="003A69BE" w:rsidRPr="00844A10" w:rsidRDefault="003A69BE" w:rsidP="003A69BE">
            <w:pPr>
              <w:pStyle w:val="Standard"/>
              <w:jc w:val="center"/>
            </w:pPr>
          </w:p>
        </w:tc>
        <w:tc>
          <w:tcPr>
            <w:tcW w:w="5528" w:type="dxa"/>
            <w:vAlign w:val="center"/>
          </w:tcPr>
          <w:p w14:paraId="385050B2" w14:textId="49EED2B3" w:rsidR="003A69BE" w:rsidRPr="00844A10" w:rsidRDefault="003A69BE" w:rsidP="003A69BE">
            <w:pPr>
              <w:pStyle w:val="Standard"/>
              <w:cnfStyle w:val="000000000000" w:firstRow="0" w:lastRow="0" w:firstColumn="0" w:lastColumn="0" w:oddVBand="0" w:evenVBand="0" w:oddHBand="0" w:evenHBand="0" w:firstRowFirstColumn="0" w:firstRowLastColumn="0" w:lastRowFirstColumn="0" w:lastRowLastColumn="0"/>
            </w:pPr>
            <w:r w:rsidRPr="00844A10">
              <w:t>Realizar capítulo de conclusiones.</w:t>
            </w:r>
          </w:p>
        </w:tc>
        <w:tc>
          <w:tcPr>
            <w:tcW w:w="851" w:type="dxa"/>
            <w:vAlign w:val="center"/>
          </w:tcPr>
          <w:p w14:paraId="7C348378" w14:textId="248D8740" w:rsidR="003A69BE" w:rsidRPr="00844A10" w:rsidRDefault="00844A10" w:rsidP="00765410">
            <w:pPr>
              <w:pStyle w:val="Standard"/>
              <w:jc w:val="center"/>
              <w:cnfStyle w:val="000000000000" w:firstRow="0" w:lastRow="0" w:firstColumn="0" w:lastColumn="0" w:oddVBand="0" w:evenVBand="0" w:oddHBand="0" w:evenHBand="0" w:firstRowFirstColumn="0" w:firstRowLastColumn="0" w:lastRowFirstColumn="0" w:lastRowLastColumn="0"/>
            </w:pPr>
            <w:r w:rsidRPr="00844A10">
              <w:t>3</w:t>
            </w:r>
          </w:p>
        </w:tc>
      </w:tr>
    </w:tbl>
    <w:p w14:paraId="05E985E6" w14:textId="77777777" w:rsidR="00054A2C" w:rsidRPr="00054A2C" w:rsidRDefault="00054A2C" w:rsidP="00054A2C">
      <w:pPr>
        <w:pStyle w:val="Standard"/>
        <w:rPr>
          <w:highlight w:val="cyan"/>
        </w:rPr>
      </w:pPr>
    </w:p>
    <w:p w14:paraId="6AC28219" w14:textId="77777777" w:rsidR="00054A2C" w:rsidRPr="00054A2C" w:rsidRDefault="00054A2C" w:rsidP="00054A2C">
      <w:pPr>
        <w:pStyle w:val="Captulo-Nivel2"/>
        <w:rPr>
          <w:highlight w:val="cyan"/>
        </w:rPr>
      </w:pPr>
      <w:bookmarkStart w:id="228" w:name="_Toc515280052"/>
      <w:r w:rsidRPr="00054A2C">
        <w:rPr>
          <w:highlight w:val="cyan"/>
        </w:rPr>
        <w:t>Reuniones semanales y recogida de información</w:t>
      </w:r>
      <w:bookmarkEnd w:id="228"/>
    </w:p>
    <w:p w14:paraId="7CF1A4CD" w14:textId="024C06B6" w:rsidR="00F10041" w:rsidRPr="00365034" w:rsidRDefault="00054A2C" w:rsidP="00365034">
      <w:r w:rsidRPr="00365034">
        <w:t xml:space="preserve">En la </w:t>
      </w:r>
      <w:r w:rsidR="00365034" w:rsidRPr="00365034">
        <w:fldChar w:fldCharType="begin"/>
      </w:r>
      <w:r w:rsidR="00365034" w:rsidRPr="00365034">
        <w:instrText xml:space="preserve"> REF _Ref515302512 \h </w:instrText>
      </w:r>
      <w:r w:rsidR="00365034">
        <w:instrText xml:space="preserve"> \* MERGEFORMAT </w:instrText>
      </w:r>
      <w:r w:rsidR="00365034" w:rsidRPr="00365034">
        <w:fldChar w:fldCharType="separate"/>
      </w:r>
      <w:r w:rsidR="00365034" w:rsidRPr="00365034">
        <w:t xml:space="preserve">Tabla </w:t>
      </w:r>
      <w:r w:rsidR="00365034" w:rsidRPr="00365034">
        <w:rPr>
          <w:noProof/>
        </w:rPr>
        <w:t>24</w:t>
      </w:r>
      <w:r w:rsidR="00365034" w:rsidRPr="00365034">
        <w:fldChar w:fldCharType="end"/>
      </w:r>
      <w:r w:rsidR="00365034" w:rsidRPr="00365034">
        <w:t xml:space="preserve"> </w:t>
      </w:r>
      <w:r w:rsidRPr="00365034">
        <w:t>quedan reflejadas las reuniones semanales que tuvieron lugar a lo largo de este sprint.</w:t>
      </w:r>
    </w:p>
    <w:p w14:paraId="5C6E886E" w14:textId="5C51695A" w:rsidR="00F10041" w:rsidRDefault="00F10041" w:rsidP="00F10041">
      <w:pPr>
        <w:pStyle w:val="Descripcin"/>
        <w:keepNext/>
      </w:pPr>
      <w:bookmarkStart w:id="229" w:name="_Ref515302512"/>
      <w:r>
        <w:t xml:space="preserve">Tabla </w:t>
      </w:r>
      <w:r>
        <w:fldChar w:fldCharType="begin"/>
      </w:r>
      <w:r>
        <w:instrText xml:space="preserve"> SEQ Tabla \* ARABIC </w:instrText>
      </w:r>
      <w:r>
        <w:fldChar w:fldCharType="separate"/>
      </w:r>
      <w:r>
        <w:rPr>
          <w:noProof/>
        </w:rPr>
        <w:t>24</w:t>
      </w:r>
      <w:r>
        <w:fldChar w:fldCharType="end"/>
      </w:r>
      <w:bookmarkEnd w:id="229"/>
      <w:r>
        <w:t xml:space="preserve">. </w:t>
      </w:r>
      <w:r w:rsidRPr="003F5252">
        <w:t xml:space="preserve">Reuniones semanales del sprint </w:t>
      </w:r>
      <w:r>
        <w:t>4.</w:t>
      </w:r>
    </w:p>
    <w:tbl>
      <w:tblPr>
        <w:tblStyle w:val="Tablaconcuadrcula"/>
        <w:tblW w:w="9351" w:type="dxa"/>
        <w:tblLook w:val="04A0" w:firstRow="1" w:lastRow="0" w:firstColumn="1" w:lastColumn="0" w:noHBand="0" w:noVBand="1"/>
      </w:tblPr>
      <w:tblGrid>
        <w:gridCol w:w="1951"/>
        <w:gridCol w:w="1190"/>
        <w:gridCol w:w="1957"/>
        <w:gridCol w:w="4253"/>
      </w:tblGrid>
      <w:tr w:rsidR="00054A2C" w:rsidRPr="00054A2C" w14:paraId="2F930122" w14:textId="77777777" w:rsidTr="003F44EC">
        <w:trPr>
          <w:trHeight w:val="686"/>
        </w:trPr>
        <w:tc>
          <w:tcPr>
            <w:tcW w:w="1951" w:type="dxa"/>
            <w:shd w:val="clear" w:color="auto" w:fill="D0CECE" w:themeFill="background2" w:themeFillShade="E6"/>
            <w:vAlign w:val="center"/>
          </w:tcPr>
          <w:p w14:paraId="029D482F" w14:textId="77777777" w:rsidR="00054A2C" w:rsidRPr="00054A2C" w:rsidRDefault="00054A2C" w:rsidP="003F44EC">
            <w:pPr>
              <w:spacing w:line="240" w:lineRule="auto"/>
              <w:ind w:firstLine="0"/>
              <w:jc w:val="center"/>
              <w:rPr>
                <w:b/>
                <w:highlight w:val="cyan"/>
              </w:rPr>
            </w:pPr>
            <w:r w:rsidRPr="00054A2C">
              <w:rPr>
                <w:b/>
                <w:highlight w:val="cyan"/>
              </w:rPr>
              <w:t>Nombre de la reunión</w:t>
            </w:r>
          </w:p>
        </w:tc>
        <w:tc>
          <w:tcPr>
            <w:tcW w:w="1190" w:type="dxa"/>
            <w:shd w:val="clear" w:color="auto" w:fill="D0CECE" w:themeFill="background2" w:themeFillShade="E6"/>
            <w:vAlign w:val="center"/>
          </w:tcPr>
          <w:p w14:paraId="66E6EE1E" w14:textId="77777777" w:rsidR="00054A2C" w:rsidRPr="00054A2C" w:rsidRDefault="00054A2C" w:rsidP="003F44EC">
            <w:pPr>
              <w:spacing w:line="240" w:lineRule="auto"/>
              <w:ind w:firstLine="0"/>
              <w:jc w:val="center"/>
              <w:rPr>
                <w:b/>
                <w:highlight w:val="cyan"/>
              </w:rPr>
            </w:pPr>
            <w:r w:rsidRPr="00054A2C">
              <w:rPr>
                <w:b/>
                <w:highlight w:val="cyan"/>
              </w:rPr>
              <w:t>Fecha</w:t>
            </w:r>
          </w:p>
        </w:tc>
        <w:tc>
          <w:tcPr>
            <w:tcW w:w="1957" w:type="dxa"/>
            <w:shd w:val="clear" w:color="auto" w:fill="D0CECE" w:themeFill="background2" w:themeFillShade="E6"/>
            <w:vAlign w:val="center"/>
          </w:tcPr>
          <w:p w14:paraId="4449D3D6" w14:textId="77777777" w:rsidR="00054A2C" w:rsidRPr="00054A2C" w:rsidRDefault="00054A2C" w:rsidP="003F44EC">
            <w:pPr>
              <w:spacing w:line="240" w:lineRule="auto"/>
              <w:ind w:firstLine="0"/>
              <w:jc w:val="center"/>
              <w:rPr>
                <w:b/>
                <w:highlight w:val="cyan"/>
              </w:rPr>
            </w:pPr>
            <w:r w:rsidRPr="00054A2C">
              <w:rPr>
                <w:b/>
                <w:highlight w:val="cyan"/>
              </w:rPr>
              <w:t>Participantes</w:t>
            </w:r>
          </w:p>
        </w:tc>
        <w:tc>
          <w:tcPr>
            <w:tcW w:w="4253" w:type="dxa"/>
            <w:shd w:val="clear" w:color="auto" w:fill="D0CECE" w:themeFill="background2" w:themeFillShade="E6"/>
            <w:vAlign w:val="center"/>
          </w:tcPr>
          <w:p w14:paraId="5F50888A" w14:textId="77777777" w:rsidR="00054A2C" w:rsidRPr="00054A2C" w:rsidRDefault="00054A2C" w:rsidP="003F44EC">
            <w:pPr>
              <w:spacing w:line="240" w:lineRule="auto"/>
              <w:ind w:firstLine="0"/>
              <w:jc w:val="center"/>
              <w:rPr>
                <w:b/>
                <w:highlight w:val="cyan"/>
              </w:rPr>
            </w:pPr>
            <w:r w:rsidRPr="00054A2C">
              <w:rPr>
                <w:b/>
                <w:highlight w:val="cyan"/>
              </w:rPr>
              <w:t>Asuntos que tratar</w:t>
            </w:r>
          </w:p>
        </w:tc>
      </w:tr>
      <w:tr w:rsidR="00054A2C" w:rsidRPr="00054A2C" w14:paraId="6856D419" w14:textId="77777777" w:rsidTr="003F44EC">
        <w:tc>
          <w:tcPr>
            <w:tcW w:w="1951" w:type="dxa"/>
            <w:vAlign w:val="center"/>
          </w:tcPr>
          <w:p w14:paraId="359F3784" w14:textId="77777777" w:rsidR="00054A2C" w:rsidRPr="00054A2C" w:rsidRDefault="00054A2C" w:rsidP="003F44EC">
            <w:pPr>
              <w:spacing w:line="240" w:lineRule="auto"/>
              <w:ind w:firstLine="0"/>
              <w:jc w:val="center"/>
              <w:rPr>
                <w:highlight w:val="cyan"/>
              </w:rPr>
            </w:pPr>
          </w:p>
        </w:tc>
        <w:tc>
          <w:tcPr>
            <w:tcW w:w="1190" w:type="dxa"/>
            <w:vAlign w:val="center"/>
          </w:tcPr>
          <w:p w14:paraId="38218557" w14:textId="77777777" w:rsidR="00054A2C" w:rsidRPr="00054A2C" w:rsidRDefault="00054A2C" w:rsidP="003F44EC">
            <w:pPr>
              <w:spacing w:line="240" w:lineRule="auto"/>
              <w:ind w:firstLine="0"/>
              <w:jc w:val="center"/>
              <w:rPr>
                <w:highlight w:val="cyan"/>
              </w:rPr>
            </w:pPr>
          </w:p>
        </w:tc>
        <w:tc>
          <w:tcPr>
            <w:tcW w:w="1957" w:type="dxa"/>
            <w:vAlign w:val="center"/>
          </w:tcPr>
          <w:p w14:paraId="790531E5" w14:textId="77777777" w:rsidR="00054A2C" w:rsidRPr="00054A2C" w:rsidRDefault="00054A2C" w:rsidP="003F44EC">
            <w:pPr>
              <w:spacing w:line="240" w:lineRule="auto"/>
              <w:ind w:firstLine="0"/>
              <w:jc w:val="center"/>
              <w:rPr>
                <w:rFonts w:cs="Times New Roman"/>
                <w:highlight w:val="cyan"/>
              </w:rPr>
            </w:pPr>
          </w:p>
        </w:tc>
        <w:tc>
          <w:tcPr>
            <w:tcW w:w="4253" w:type="dxa"/>
            <w:vAlign w:val="center"/>
          </w:tcPr>
          <w:p w14:paraId="57580F7B" w14:textId="77777777" w:rsidR="00054A2C" w:rsidRPr="00054A2C" w:rsidRDefault="00054A2C" w:rsidP="003F44EC">
            <w:pPr>
              <w:spacing w:line="240" w:lineRule="auto"/>
              <w:ind w:firstLine="0"/>
              <w:rPr>
                <w:highlight w:val="cyan"/>
                <w:lang w:eastAsia="es-ES" w:bidi="ar-SA"/>
              </w:rPr>
            </w:pPr>
          </w:p>
        </w:tc>
      </w:tr>
      <w:tr w:rsidR="00054A2C" w:rsidRPr="00054A2C" w14:paraId="6577B15F" w14:textId="77777777" w:rsidTr="003F44EC">
        <w:tc>
          <w:tcPr>
            <w:tcW w:w="1951" w:type="dxa"/>
            <w:vAlign w:val="center"/>
          </w:tcPr>
          <w:p w14:paraId="6613AAEE"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1B91633A" w14:textId="77777777" w:rsidR="00054A2C" w:rsidRPr="00054A2C" w:rsidRDefault="00054A2C" w:rsidP="003F44EC">
            <w:pPr>
              <w:spacing w:line="240" w:lineRule="auto"/>
              <w:ind w:firstLine="0"/>
              <w:jc w:val="center"/>
              <w:rPr>
                <w:highlight w:val="cyan"/>
              </w:rPr>
            </w:pPr>
          </w:p>
        </w:tc>
        <w:tc>
          <w:tcPr>
            <w:tcW w:w="1957" w:type="dxa"/>
            <w:vAlign w:val="center"/>
          </w:tcPr>
          <w:p w14:paraId="339857BA"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766A4220" w14:textId="77777777" w:rsidR="00054A2C" w:rsidRPr="00054A2C" w:rsidRDefault="00054A2C" w:rsidP="003F44EC">
            <w:pPr>
              <w:spacing w:line="240" w:lineRule="auto"/>
              <w:ind w:firstLine="0"/>
              <w:rPr>
                <w:highlight w:val="cyan"/>
                <w:lang w:eastAsia="es-ES" w:bidi="ar-SA"/>
              </w:rPr>
            </w:pPr>
          </w:p>
        </w:tc>
      </w:tr>
      <w:tr w:rsidR="00054A2C" w:rsidRPr="00054A2C" w14:paraId="64D21F8C" w14:textId="77777777" w:rsidTr="003F44EC">
        <w:tc>
          <w:tcPr>
            <w:tcW w:w="1951" w:type="dxa"/>
            <w:vAlign w:val="center"/>
          </w:tcPr>
          <w:p w14:paraId="3BDC6B25"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120737EC" w14:textId="77777777" w:rsidR="00054A2C" w:rsidRPr="00054A2C" w:rsidRDefault="00054A2C" w:rsidP="003F44EC">
            <w:pPr>
              <w:spacing w:line="240" w:lineRule="auto"/>
              <w:ind w:firstLine="0"/>
              <w:jc w:val="center"/>
              <w:rPr>
                <w:highlight w:val="cyan"/>
              </w:rPr>
            </w:pPr>
          </w:p>
        </w:tc>
        <w:tc>
          <w:tcPr>
            <w:tcW w:w="1957" w:type="dxa"/>
            <w:vAlign w:val="center"/>
          </w:tcPr>
          <w:p w14:paraId="39F9052B"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21481173" w14:textId="77777777" w:rsidR="00054A2C" w:rsidRPr="00054A2C" w:rsidRDefault="00054A2C" w:rsidP="003F44EC">
            <w:pPr>
              <w:spacing w:line="240" w:lineRule="auto"/>
              <w:ind w:firstLine="0"/>
              <w:rPr>
                <w:highlight w:val="cyan"/>
                <w:lang w:eastAsia="es-ES" w:bidi="ar-SA"/>
              </w:rPr>
            </w:pPr>
          </w:p>
        </w:tc>
      </w:tr>
      <w:tr w:rsidR="00054A2C" w:rsidRPr="00054A2C" w14:paraId="15AAA2D4" w14:textId="77777777" w:rsidTr="003F44EC">
        <w:tc>
          <w:tcPr>
            <w:tcW w:w="1951" w:type="dxa"/>
            <w:vAlign w:val="center"/>
          </w:tcPr>
          <w:p w14:paraId="6C113598" w14:textId="77777777" w:rsidR="00054A2C" w:rsidRPr="00054A2C" w:rsidRDefault="00054A2C" w:rsidP="003F44EC">
            <w:pPr>
              <w:spacing w:line="240" w:lineRule="auto"/>
              <w:ind w:firstLine="0"/>
              <w:jc w:val="center"/>
              <w:rPr>
                <w:highlight w:val="cyan"/>
                <w:lang w:eastAsia="es-ES" w:bidi="ar-SA"/>
              </w:rPr>
            </w:pPr>
          </w:p>
        </w:tc>
        <w:tc>
          <w:tcPr>
            <w:tcW w:w="1190" w:type="dxa"/>
            <w:vAlign w:val="center"/>
          </w:tcPr>
          <w:p w14:paraId="6B41EC19" w14:textId="77777777" w:rsidR="00054A2C" w:rsidRPr="00054A2C" w:rsidRDefault="00054A2C" w:rsidP="003F44EC">
            <w:pPr>
              <w:spacing w:line="240" w:lineRule="auto"/>
              <w:ind w:firstLine="0"/>
              <w:jc w:val="center"/>
              <w:rPr>
                <w:highlight w:val="cyan"/>
              </w:rPr>
            </w:pPr>
          </w:p>
        </w:tc>
        <w:tc>
          <w:tcPr>
            <w:tcW w:w="1957" w:type="dxa"/>
            <w:vAlign w:val="center"/>
          </w:tcPr>
          <w:p w14:paraId="5B0B59DD" w14:textId="77777777" w:rsidR="00054A2C" w:rsidRPr="00054A2C" w:rsidRDefault="00054A2C" w:rsidP="003F44EC">
            <w:pPr>
              <w:spacing w:line="240" w:lineRule="auto"/>
              <w:ind w:firstLine="0"/>
              <w:jc w:val="center"/>
              <w:rPr>
                <w:highlight w:val="cyan"/>
                <w:lang w:eastAsia="es-ES" w:bidi="ar-SA"/>
              </w:rPr>
            </w:pPr>
          </w:p>
        </w:tc>
        <w:tc>
          <w:tcPr>
            <w:tcW w:w="4253" w:type="dxa"/>
            <w:vAlign w:val="center"/>
          </w:tcPr>
          <w:p w14:paraId="5D836AF2" w14:textId="77777777" w:rsidR="00054A2C" w:rsidRPr="00054A2C" w:rsidRDefault="00054A2C" w:rsidP="003F44EC">
            <w:pPr>
              <w:spacing w:line="240" w:lineRule="auto"/>
              <w:ind w:firstLine="0"/>
              <w:rPr>
                <w:highlight w:val="cyan"/>
                <w:lang w:eastAsia="es-ES" w:bidi="ar-SA"/>
              </w:rPr>
            </w:pPr>
          </w:p>
        </w:tc>
      </w:tr>
    </w:tbl>
    <w:p w14:paraId="0A23FE38" w14:textId="4E355B7B" w:rsidR="00C93491" w:rsidRDefault="00054A2C" w:rsidP="005B2D11">
      <w:pPr>
        <w:pStyle w:val="Standard"/>
      </w:pPr>
      <w:r w:rsidRPr="00054A2C">
        <w:rPr>
          <w:highlight w:val="cyan"/>
        </w:rPr>
        <w:t>Desarrollo del sprint</w:t>
      </w:r>
    </w:p>
    <w:p w14:paraId="46F4B91E" w14:textId="67C2F913" w:rsidR="00C93491" w:rsidRDefault="00C93491" w:rsidP="005B2D11">
      <w:pPr>
        <w:pStyle w:val="Standard"/>
      </w:pPr>
    </w:p>
    <w:p w14:paraId="3DDA3C7F" w14:textId="0B2B11D8" w:rsidR="00C93491" w:rsidRDefault="00C93491" w:rsidP="005B2D11">
      <w:pPr>
        <w:pStyle w:val="Standard"/>
      </w:pPr>
    </w:p>
    <w:p w14:paraId="0E584278" w14:textId="122B522D" w:rsidR="00C93491" w:rsidRDefault="00C93491" w:rsidP="005B2D11">
      <w:pPr>
        <w:pStyle w:val="Standard"/>
      </w:pPr>
    </w:p>
    <w:p w14:paraId="22FC4C16" w14:textId="26105276" w:rsidR="0026775D" w:rsidRDefault="0026775D">
      <w:pPr>
        <w:widowControl/>
        <w:suppressAutoHyphens w:val="0"/>
        <w:autoSpaceDN/>
        <w:spacing w:before="0" w:beforeAutospacing="0" w:line="240" w:lineRule="auto"/>
        <w:ind w:firstLine="0"/>
        <w:jc w:val="left"/>
        <w:textAlignment w:val="auto"/>
        <w:rPr>
          <w:rFonts w:ascii="Liberation Serif" w:hAnsi="Liberation Serif"/>
        </w:rPr>
      </w:pPr>
      <w:r>
        <w:br w:type="page"/>
      </w:r>
    </w:p>
    <w:p w14:paraId="6C961E0E" w14:textId="3F40DE8F" w:rsidR="002D3E88" w:rsidRDefault="002D3E88" w:rsidP="00D12925">
      <w:pPr>
        <w:pStyle w:val="Captulo-Nivel2"/>
        <w:numPr>
          <w:ilvl w:val="2"/>
          <w:numId w:val="41"/>
        </w:numPr>
      </w:pPr>
      <w:bookmarkStart w:id="230" w:name="_Toc515280053"/>
      <w:r>
        <w:lastRenderedPageBreak/>
        <w:t>RESUMEN del desarrollo</w:t>
      </w:r>
      <w:bookmarkEnd w:id="230"/>
    </w:p>
    <w:p w14:paraId="2C59BD0B" w14:textId="6E67F54C" w:rsidR="000526AA" w:rsidRPr="00365034" w:rsidRDefault="00365034" w:rsidP="000526AA">
      <w:r>
        <w:t xml:space="preserve">En la </w:t>
      </w:r>
      <w:r>
        <w:fldChar w:fldCharType="begin"/>
      </w:r>
      <w:r>
        <w:instrText xml:space="preserve"> REF _Ref515302538 \h </w:instrText>
      </w:r>
      <w:r w:rsidR="000526AA">
        <w:instrText xml:space="preserve"> \* MERGEFORMAT </w:instrText>
      </w:r>
      <w:r>
        <w:fldChar w:fldCharType="separate"/>
      </w:r>
      <w:r>
        <w:t xml:space="preserve">Tabla </w:t>
      </w:r>
      <w:r>
        <w:rPr>
          <w:noProof/>
        </w:rPr>
        <w:t>25</w:t>
      </w:r>
      <w:r>
        <w:fldChar w:fldCharType="end"/>
      </w:r>
      <w:r>
        <w:t xml:space="preserve"> observamos el resumen de las horas estimadas a lo largo del proyecto por cada historia de usuario. Sin embargo, esto no han sido nada más que estimaciones ya que el esfuerzo real </w:t>
      </w:r>
      <w:r w:rsidR="000526AA">
        <w:t xml:space="preserve">ha sido mayor. </w:t>
      </w:r>
    </w:p>
    <w:p w14:paraId="012EDB15" w14:textId="14A91EC1" w:rsidR="00F10041" w:rsidRDefault="00F10041" w:rsidP="00F10041">
      <w:pPr>
        <w:pStyle w:val="Descripcin"/>
        <w:keepNext/>
      </w:pPr>
      <w:bookmarkStart w:id="231" w:name="_Ref515302538"/>
      <w:r>
        <w:t xml:space="preserve">Tabla </w:t>
      </w:r>
      <w:r>
        <w:fldChar w:fldCharType="begin"/>
      </w:r>
      <w:r>
        <w:instrText xml:space="preserve"> SEQ Tabla \* ARABIC </w:instrText>
      </w:r>
      <w:r>
        <w:fldChar w:fldCharType="separate"/>
      </w:r>
      <w:r>
        <w:rPr>
          <w:noProof/>
        </w:rPr>
        <w:t>25</w:t>
      </w:r>
      <w:r>
        <w:fldChar w:fldCharType="end"/>
      </w:r>
      <w:bookmarkEnd w:id="231"/>
      <w:r>
        <w:t>. Resumen de horas estimadas.</w:t>
      </w:r>
    </w:p>
    <w:tbl>
      <w:tblPr>
        <w:tblStyle w:val="Tablaconcuadrcula1clara"/>
        <w:tblW w:w="8784" w:type="dxa"/>
        <w:tblLook w:val="04A0" w:firstRow="1" w:lastRow="0" w:firstColumn="1" w:lastColumn="0" w:noHBand="0" w:noVBand="1"/>
      </w:tblPr>
      <w:tblGrid>
        <w:gridCol w:w="5807"/>
        <w:gridCol w:w="1559"/>
        <w:gridCol w:w="1418"/>
      </w:tblGrid>
      <w:tr w:rsidR="002D3E88" w14:paraId="4D7DF9CB" w14:textId="77777777" w:rsidTr="00B7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vAlign w:val="center"/>
          </w:tcPr>
          <w:p w14:paraId="13BB377F" w14:textId="381BC764" w:rsidR="002D3E88" w:rsidRDefault="00B739F0" w:rsidP="00B739F0">
            <w:pPr>
              <w:pStyle w:val="Standard"/>
              <w:jc w:val="center"/>
            </w:pPr>
            <w:r>
              <w:t>Historia de usuario</w:t>
            </w:r>
          </w:p>
        </w:tc>
        <w:tc>
          <w:tcPr>
            <w:tcW w:w="1559" w:type="dxa"/>
            <w:vAlign w:val="center"/>
          </w:tcPr>
          <w:p w14:paraId="3C92C95C" w14:textId="1DB42A78" w:rsidR="002D3E88" w:rsidRDefault="00B739F0" w:rsidP="00B739F0">
            <w:pPr>
              <w:pStyle w:val="Standard"/>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418" w:type="dxa"/>
            <w:vAlign w:val="center"/>
          </w:tcPr>
          <w:p w14:paraId="6643AE2E" w14:textId="23E8326D" w:rsidR="002D3E88" w:rsidRDefault="002D3E88" w:rsidP="00B739F0">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43EB311" w14:textId="4D519724" w:rsidR="002D3E88" w:rsidRPr="00295D54" w:rsidRDefault="00B739F0" w:rsidP="00B739F0">
            <w:pPr>
              <w:pStyle w:val="Standard"/>
              <w:jc w:val="left"/>
              <w:rPr>
                <w:b w:val="0"/>
              </w:rPr>
            </w:pPr>
            <w:r w:rsidRPr="00295D54">
              <w:rPr>
                <w:b w:val="0"/>
              </w:rPr>
              <w:t>Introducción a Tecnología CEP</w:t>
            </w:r>
          </w:p>
        </w:tc>
        <w:tc>
          <w:tcPr>
            <w:tcW w:w="1559" w:type="dxa"/>
            <w:vAlign w:val="center"/>
          </w:tcPr>
          <w:p w14:paraId="74E4CDD7" w14:textId="15130119"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25C94794" w14:textId="39A1DC55" w:rsidR="002D3E88" w:rsidRPr="00295D54" w:rsidRDefault="00B739F0" w:rsidP="00B739F0">
            <w:pPr>
              <w:pStyle w:val="Standard"/>
              <w:jc w:val="left"/>
              <w:rPr>
                <w:b w:val="0"/>
              </w:rPr>
            </w:pPr>
            <w:r w:rsidRPr="00295D54">
              <w:rPr>
                <w:b w:val="0"/>
              </w:rPr>
              <w:t>Primer estudio de la curva de potencia</w:t>
            </w:r>
          </w:p>
        </w:tc>
        <w:tc>
          <w:tcPr>
            <w:tcW w:w="1559" w:type="dxa"/>
            <w:vAlign w:val="center"/>
          </w:tcPr>
          <w:p w14:paraId="71AB7482" w14:textId="5C5B805D"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37FB682E" w:rsidR="002D3E88"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CE0C543" w14:textId="16B415B3" w:rsidR="00B739F0" w:rsidRPr="00295D54" w:rsidRDefault="00B739F0" w:rsidP="00B739F0">
            <w:pPr>
              <w:pStyle w:val="Standard"/>
              <w:jc w:val="left"/>
              <w:rPr>
                <w:b w:val="0"/>
              </w:rPr>
            </w:pPr>
            <w:r w:rsidRPr="00295D54">
              <w:rPr>
                <w:b w:val="0"/>
              </w:rPr>
              <w:t>Realizar el anteproyecto</w:t>
            </w:r>
          </w:p>
        </w:tc>
        <w:tc>
          <w:tcPr>
            <w:tcW w:w="1559" w:type="dxa"/>
            <w:vAlign w:val="center"/>
          </w:tcPr>
          <w:p w14:paraId="35FC9446" w14:textId="777C30D3" w:rsidR="00B739F0"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7691EDA3" w:rsidR="00B739F0"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363F3F" w14:paraId="120E75AD"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A59AD6" w14:textId="484EF41E" w:rsidR="00363F3F" w:rsidRPr="00295D54" w:rsidRDefault="00363F3F" w:rsidP="00363F3F">
            <w:pPr>
              <w:pStyle w:val="Standard"/>
              <w:jc w:val="left"/>
              <w:rPr>
                <w:b w:val="0"/>
              </w:rPr>
            </w:pPr>
            <w:r w:rsidRPr="00295D54">
              <w:rPr>
                <w:b w:val="0"/>
              </w:rPr>
              <w:t>Recogida de requisitos y análisis de contexto</w:t>
            </w:r>
          </w:p>
        </w:tc>
        <w:tc>
          <w:tcPr>
            <w:tcW w:w="1559" w:type="dxa"/>
            <w:vAlign w:val="center"/>
          </w:tcPr>
          <w:p w14:paraId="2831E47A" w14:textId="15466FF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228E808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3</w:t>
            </w:r>
          </w:p>
        </w:tc>
      </w:tr>
      <w:tr w:rsidR="00363F3F" w14:paraId="777FB5E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78A7354" w14:textId="2356FD24" w:rsidR="00363F3F" w:rsidRPr="00295D54" w:rsidRDefault="00363F3F" w:rsidP="00363F3F">
            <w:pPr>
              <w:pStyle w:val="Standard"/>
              <w:jc w:val="left"/>
              <w:rPr>
                <w:b w:val="0"/>
              </w:rPr>
            </w:pPr>
            <w:r w:rsidRPr="00295D54">
              <w:rPr>
                <w:b w:val="0"/>
              </w:rPr>
              <w:t>Acoplamiento e implementación del ESB</w:t>
            </w:r>
          </w:p>
        </w:tc>
        <w:tc>
          <w:tcPr>
            <w:tcW w:w="1559" w:type="dxa"/>
            <w:vAlign w:val="center"/>
          </w:tcPr>
          <w:p w14:paraId="6577181C" w14:textId="710F96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4FE4892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4</w:t>
            </w:r>
          </w:p>
        </w:tc>
      </w:tr>
      <w:tr w:rsidR="00363F3F" w14:paraId="7AF12A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AB75818" w14:textId="3B22EA90" w:rsidR="00363F3F" w:rsidRPr="00295D54" w:rsidRDefault="00363F3F" w:rsidP="00363F3F">
            <w:pPr>
              <w:pStyle w:val="Standard"/>
              <w:jc w:val="left"/>
              <w:rPr>
                <w:b w:val="0"/>
              </w:rPr>
            </w:pPr>
            <w:r w:rsidRPr="00295D54">
              <w:rPr>
                <w:b w:val="0"/>
              </w:rPr>
              <w:t>Planificación del trabajo de fin de grado</w:t>
            </w:r>
          </w:p>
        </w:tc>
        <w:tc>
          <w:tcPr>
            <w:tcW w:w="1559" w:type="dxa"/>
            <w:vAlign w:val="center"/>
          </w:tcPr>
          <w:p w14:paraId="16BB8C81" w14:textId="260F12AB"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0D6EE1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5</w:t>
            </w:r>
          </w:p>
        </w:tc>
      </w:tr>
      <w:tr w:rsidR="00363F3F" w14:paraId="20FB18E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217DF80" w14:textId="2D407891" w:rsidR="00363F3F" w:rsidRPr="00295D54" w:rsidRDefault="00363F3F" w:rsidP="00363F3F">
            <w:pPr>
              <w:pStyle w:val="Standard"/>
              <w:jc w:val="left"/>
              <w:rPr>
                <w:b w:val="0"/>
              </w:rPr>
            </w:pPr>
            <w:r w:rsidRPr="00295D54">
              <w:rPr>
                <w:b w:val="0"/>
              </w:rPr>
              <w:t>Curso de Energía Eólica</w:t>
            </w:r>
          </w:p>
        </w:tc>
        <w:tc>
          <w:tcPr>
            <w:tcW w:w="1559" w:type="dxa"/>
            <w:vAlign w:val="center"/>
          </w:tcPr>
          <w:p w14:paraId="68E5E473" w14:textId="4ECCB7A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71DB60F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0B166A" w14:textId="588D7588" w:rsidR="00363F3F" w:rsidRPr="00295D54" w:rsidRDefault="00363F3F" w:rsidP="00363F3F">
            <w:pPr>
              <w:pStyle w:val="Standard"/>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69F196D" w14:textId="2BD184AF" w:rsidR="00363F3F" w:rsidRPr="00295D54" w:rsidRDefault="00363F3F" w:rsidP="00363F3F">
            <w:pPr>
              <w:pStyle w:val="Standard"/>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1F95448D" w:rsidR="00363F3F" w:rsidRDefault="00C93491" w:rsidP="00363F3F">
            <w:pPr>
              <w:pStyle w:val="Standard"/>
              <w:jc w:val="center"/>
              <w:cnfStyle w:val="000000000000" w:firstRow="0" w:lastRow="0" w:firstColumn="0" w:lastColumn="0" w:oddVBand="0" w:evenVBand="0" w:oddHBand="0" w:evenHBand="0" w:firstRowFirstColumn="0" w:firstRowLastColumn="0" w:lastRowFirstColumn="0" w:lastRowLastColumn="0"/>
            </w:pPr>
            <w:r>
              <w:t>31</w:t>
            </w:r>
          </w:p>
        </w:tc>
      </w:tr>
      <w:tr w:rsidR="00363F3F" w14:paraId="38C11811"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94B3B78" w14:textId="046F5D93" w:rsidR="00363F3F" w:rsidRPr="00295D54" w:rsidRDefault="00363F3F" w:rsidP="00363F3F">
            <w:pPr>
              <w:pStyle w:val="Standard"/>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412A9D91"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12</w:t>
            </w:r>
          </w:p>
        </w:tc>
      </w:tr>
      <w:tr w:rsidR="00363F3F" w14:paraId="3FDD214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8B172C" w14:textId="3C6A41DD" w:rsidR="00363F3F" w:rsidRPr="00295D54" w:rsidRDefault="00363F3F" w:rsidP="00363F3F">
            <w:pPr>
              <w:pStyle w:val="Standard"/>
              <w:jc w:val="left"/>
              <w:rPr>
                <w:b w:val="0"/>
              </w:rPr>
            </w:pPr>
            <w:r w:rsidRPr="00295D54">
              <w:rPr>
                <w:b w:val="0"/>
              </w:rPr>
              <w:t>Estudio de curva de potencia</w:t>
            </w:r>
          </w:p>
        </w:tc>
        <w:tc>
          <w:tcPr>
            <w:tcW w:w="1559" w:type="dxa"/>
            <w:vAlign w:val="center"/>
          </w:tcPr>
          <w:p w14:paraId="6804DA9C" w14:textId="2ADA01C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619D46C7"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20</w:t>
            </w:r>
          </w:p>
        </w:tc>
      </w:tr>
      <w:tr w:rsidR="00363F3F" w14:paraId="6FDE865C"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07AE497" w14:textId="5D04C66B" w:rsidR="00363F3F" w:rsidRPr="00295D54" w:rsidRDefault="00363F3F" w:rsidP="00363F3F">
            <w:pPr>
              <w:pStyle w:val="Standard"/>
              <w:jc w:val="left"/>
              <w:rPr>
                <w:b w:val="0"/>
              </w:rPr>
            </w:pPr>
            <w:r w:rsidRPr="00295D54">
              <w:rPr>
                <w:b w:val="0"/>
              </w:rPr>
              <w:t>Implementar patrones</w:t>
            </w:r>
          </w:p>
        </w:tc>
        <w:tc>
          <w:tcPr>
            <w:tcW w:w="1559" w:type="dxa"/>
            <w:vAlign w:val="center"/>
          </w:tcPr>
          <w:p w14:paraId="65A068EB" w14:textId="54A1139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041294A9"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60</w:t>
            </w:r>
          </w:p>
        </w:tc>
      </w:tr>
      <w:tr w:rsidR="00363F3F" w14:paraId="717DD44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575C18C" w14:textId="710F4968" w:rsidR="00363F3F" w:rsidRPr="00295D54" w:rsidRDefault="00363F3F" w:rsidP="00363F3F">
            <w:pPr>
              <w:pStyle w:val="Standard"/>
              <w:jc w:val="left"/>
              <w:rPr>
                <w:b w:val="0"/>
              </w:rPr>
            </w:pPr>
            <w:r w:rsidRPr="00295D54">
              <w:rPr>
                <w:b w:val="0"/>
              </w:rPr>
              <w:t>Documentación</w:t>
            </w:r>
          </w:p>
        </w:tc>
        <w:tc>
          <w:tcPr>
            <w:tcW w:w="1559" w:type="dxa"/>
            <w:vAlign w:val="center"/>
          </w:tcPr>
          <w:p w14:paraId="018EDC93" w14:textId="64455B36"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0354BC50" w:rsidR="00363F3F" w:rsidRDefault="005D2278" w:rsidP="00363F3F">
            <w:pPr>
              <w:pStyle w:val="Standard"/>
              <w:jc w:val="center"/>
              <w:cnfStyle w:val="000000000000" w:firstRow="0" w:lastRow="0" w:firstColumn="0" w:lastColumn="0" w:oddVBand="0" w:evenVBand="0" w:oddHBand="0" w:evenHBand="0" w:firstRowFirstColumn="0" w:firstRowLastColumn="0" w:lastRowFirstColumn="0" w:lastRowLastColumn="0"/>
            </w:pPr>
            <w:r>
              <w:t>32</w:t>
            </w:r>
          </w:p>
        </w:tc>
      </w:tr>
      <w:tr w:rsidR="00363F3F" w14:paraId="678E848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2AE0B1" w14:textId="4B85C7BD" w:rsidR="00363F3F" w:rsidRPr="00295D54" w:rsidRDefault="00363F3F" w:rsidP="00363F3F">
            <w:pPr>
              <w:pStyle w:val="Standard"/>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47118B7A"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6</w:t>
            </w:r>
          </w:p>
        </w:tc>
      </w:tr>
      <w:tr w:rsidR="00363F3F" w14:paraId="3DDEB75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B163BAB" w14:textId="1F308489" w:rsidR="00363F3F" w:rsidRPr="00295D54" w:rsidRDefault="00363F3F" w:rsidP="00363F3F">
            <w:pPr>
              <w:pStyle w:val="Standard"/>
              <w:jc w:val="left"/>
              <w:rPr>
                <w:b w:val="0"/>
              </w:rPr>
            </w:pPr>
            <w:r w:rsidRPr="00295D54">
              <w:rPr>
                <w:b w:val="0"/>
              </w:rPr>
              <w:t>Diseño y arquitectura</w:t>
            </w:r>
          </w:p>
        </w:tc>
        <w:tc>
          <w:tcPr>
            <w:tcW w:w="1559" w:type="dxa"/>
            <w:vAlign w:val="center"/>
          </w:tcPr>
          <w:p w14:paraId="1EFBF70D" w14:textId="540A386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67B5E333"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17</w:t>
            </w:r>
          </w:p>
        </w:tc>
      </w:tr>
      <w:tr w:rsidR="00363F3F" w14:paraId="56FDBAD8"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38EF5CF" w14:textId="555AF2C8" w:rsidR="00363F3F" w:rsidRPr="00295D54" w:rsidRDefault="00363F3F" w:rsidP="00363F3F">
            <w:pPr>
              <w:pStyle w:val="Standard"/>
              <w:jc w:val="left"/>
              <w:rPr>
                <w:b w:val="0"/>
              </w:rPr>
            </w:pPr>
            <w:r w:rsidRPr="00295D54">
              <w:rPr>
                <w:b w:val="0"/>
              </w:rPr>
              <w:t>Implementación</w:t>
            </w:r>
          </w:p>
        </w:tc>
        <w:tc>
          <w:tcPr>
            <w:tcW w:w="1559" w:type="dxa"/>
            <w:vAlign w:val="center"/>
          </w:tcPr>
          <w:p w14:paraId="5E78D240" w14:textId="483A66A5"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7600B6B1"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0</w:t>
            </w:r>
          </w:p>
        </w:tc>
      </w:tr>
      <w:tr w:rsidR="00363F3F" w14:paraId="5AA150B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0A1BFFF" w14:textId="00EF7331" w:rsidR="00363F3F" w:rsidRPr="00295D54" w:rsidRDefault="00363F3F" w:rsidP="00363F3F">
            <w:pPr>
              <w:pStyle w:val="Standard"/>
              <w:jc w:val="left"/>
              <w:rPr>
                <w:b w:val="0"/>
              </w:rPr>
            </w:pPr>
            <w:r w:rsidRPr="00295D54">
              <w:rPr>
                <w:b w:val="0"/>
              </w:rPr>
              <w:t>Documentación</w:t>
            </w:r>
          </w:p>
        </w:tc>
        <w:tc>
          <w:tcPr>
            <w:tcW w:w="1559" w:type="dxa"/>
            <w:vAlign w:val="center"/>
          </w:tcPr>
          <w:p w14:paraId="484F6670" w14:textId="20E2400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078081D5"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53</w:t>
            </w:r>
          </w:p>
        </w:tc>
      </w:tr>
      <w:tr w:rsidR="00363F3F" w14:paraId="644DAF2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8EEB990" w14:textId="608C9740" w:rsidR="00363F3F" w:rsidRPr="00295D54" w:rsidRDefault="00363F3F" w:rsidP="00363F3F">
            <w:pPr>
              <w:pStyle w:val="Standard"/>
              <w:jc w:val="left"/>
              <w:rPr>
                <w:b w:val="0"/>
              </w:rPr>
            </w:pPr>
            <w:r w:rsidRPr="00295D54">
              <w:rPr>
                <w:b w:val="0"/>
              </w:rPr>
              <w:t>Retoques de patrones</w:t>
            </w:r>
          </w:p>
        </w:tc>
        <w:tc>
          <w:tcPr>
            <w:tcW w:w="1559" w:type="dxa"/>
            <w:vAlign w:val="center"/>
          </w:tcPr>
          <w:p w14:paraId="3951A361" w14:textId="1ACD35D0"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12C06DA9" w:rsidR="00363F3F" w:rsidRDefault="00335AB3" w:rsidP="00363F3F">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922C0A" w14:paraId="427DFD36"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A1F666F" w14:textId="594599F2" w:rsidR="00922C0A" w:rsidRPr="00295D54" w:rsidRDefault="00922C0A" w:rsidP="00363F3F">
            <w:pPr>
              <w:pStyle w:val="Standard"/>
              <w:jc w:val="left"/>
              <w:rPr>
                <w:b w:val="0"/>
              </w:rPr>
            </w:pPr>
            <w:r>
              <w:rPr>
                <w:b w:val="0"/>
              </w:rPr>
              <w:t>Pruebas</w:t>
            </w:r>
          </w:p>
        </w:tc>
        <w:tc>
          <w:tcPr>
            <w:tcW w:w="1559" w:type="dxa"/>
            <w:vAlign w:val="center"/>
          </w:tcPr>
          <w:p w14:paraId="71A9709C" w14:textId="22C95356"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C520B09" w14:textId="7AE0FA3A"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30</w:t>
            </w:r>
          </w:p>
        </w:tc>
      </w:tr>
      <w:tr w:rsidR="00922C0A" w14:paraId="19943F24"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4C2C590" w14:textId="646474B7" w:rsidR="00922C0A" w:rsidRPr="00295D54" w:rsidRDefault="00922C0A" w:rsidP="00363F3F">
            <w:pPr>
              <w:pStyle w:val="Standard"/>
              <w:jc w:val="left"/>
              <w:rPr>
                <w:b w:val="0"/>
              </w:rPr>
            </w:pPr>
            <w:r>
              <w:rPr>
                <w:b w:val="0"/>
              </w:rPr>
              <w:t>Documentación</w:t>
            </w:r>
          </w:p>
        </w:tc>
        <w:tc>
          <w:tcPr>
            <w:tcW w:w="1559" w:type="dxa"/>
            <w:vAlign w:val="center"/>
          </w:tcPr>
          <w:p w14:paraId="3F21C5D5" w14:textId="6F4390BF"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0DAF4FC7" w14:textId="25217C37"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35</w:t>
            </w:r>
          </w:p>
        </w:tc>
      </w:tr>
      <w:tr w:rsidR="00922C0A" w14:paraId="4A4503C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362E717" w14:textId="0C9EE7A7" w:rsidR="00922C0A" w:rsidRPr="00295D54" w:rsidRDefault="00922C0A" w:rsidP="00363F3F">
            <w:pPr>
              <w:pStyle w:val="Standard"/>
              <w:jc w:val="left"/>
              <w:rPr>
                <w:b w:val="0"/>
              </w:rPr>
            </w:pPr>
            <w:r>
              <w:rPr>
                <w:b w:val="0"/>
              </w:rPr>
              <w:t>Implementación</w:t>
            </w:r>
          </w:p>
        </w:tc>
        <w:tc>
          <w:tcPr>
            <w:tcW w:w="1559" w:type="dxa"/>
            <w:vAlign w:val="center"/>
          </w:tcPr>
          <w:p w14:paraId="64484474" w14:textId="666C0F16" w:rsidR="00922C0A" w:rsidRDefault="00922C0A"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c>
          <w:tcPr>
            <w:tcW w:w="1418" w:type="dxa"/>
            <w:vAlign w:val="center"/>
          </w:tcPr>
          <w:p w14:paraId="437713F2" w14:textId="4A266067" w:rsidR="00922C0A" w:rsidRDefault="00765410" w:rsidP="00363F3F">
            <w:pPr>
              <w:pStyle w:val="Standard"/>
              <w:jc w:val="center"/>
              <w:cnfStyle w:val="000000000000" w:firstRow="0" w:lastRow="0" w:firstColumn="0" w:lastColumn="0" w:oddVBand="0" w:evenVBand="0" w:oddHBand="0" w:evenHBand="0" w:firstRowFirstColumn="0" w:firstRowLastColumn="0" w:lastRowFirstColumn="0" w:lastRowLastColumn="0"/>
            </w:pPr>
            <w:r>
              <w:t>30.5</w:t>
            </w:r>
          </w:p>
        </w:tc>
      </w:tr>
      <w:tr w:rsidR="00363F3F" w14:paraId="6EF57AF2" w14:textId="77777777" w:rsidTr="00CB561A">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363F3F">
            <w:pPr>
              <w:pStyle w:val="Standard"/>
              <w:jc w:val="left"/>
            </w:pPr>
          </w:p>
        </w:tc>
        <w:tc>
          <w:tcPr>
            <w:tcW w:w="1559" w:type="dxa"/>
            <w:vAlign w:val="center"/>
          </w:tcPr>
          <w:p w14:paraId="021551AA" w14:textId="103D02B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Total</w:t>
            </w:r>
          </w:p>
        </w:tc>
        <w:tc>
          <w:tcPr>
            <w:tcW w:w="1418" w:type="dxa"/>
            <w:vAlign w:val="center"/>
          </w:tcPr>
          <w:p w14:paraId="06EA8B7A" w14:textId="68402B82" w:rsidR="00363F3F" w:rsidRDefault="002616A8" w:rsidP="00363F3F">
            <w:pPr>
              <w:pStyle w:val="Standard"/>
              <w:jc w:val="center"/>
              <w:cnfStyle w:val="000000000000" w:firstRow="0" w:lastRow="0" w:firstColumn="0" w:lastColumn="0" w:oddVBand="0" w:evenVBand="0" w:oddHBand="0" w:evenHBand="0" w:firstRowFirstColumn="0" w:firstRowLastColumn="0" w:lastRowFirstColumn="0" w:lastRowLastColumn="0"/>
            </w:pPr>
            <w:r>
              <w:t>465 horas</w:t>
            </w:r>
          </w:p>
        </w:tc>
      </w:tr>
    </w:tbl>
    <w:p w14:paraId="691E5222" w14:textId="77777777" w:rsidR="002D3E88" w:rsidRPr="002D3E88" w:rsidRDefault="002D3E88" w:rsidP="002D3E88">
      <w:pPr>
        <w:pStyle w:val="Standard"/>
      </w:pPr>
    </w:p>
    <w:p w14:paraId="6F679EF8" w14:textId="77777777" w:rsidR="002D3E88" w:rsidRPr="008A6DD1" w:rsidRDefault="002D3E88"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0E047161" w:rsidR="00222BE9" w:rsidRDefault="00E06C03" w:rsidP="00C87981">
      <w:pPr>
        <w:pStyle w:val="Captulo-Nivel1"/>
        <w:jc w:val="right"/>
      </w:pPr>
      <w:bookmarkStart w:id="232" w:name="_Ref506551049"/>
      <w:bookmarkStart w:id="233" w:name="_Ref506551518"/>
      <w:bookmarkStart w:id="234" w:name="_Toc515280054"/>
      <w:r>
        <w:lastRenderedPageBreak/>
        <w:t>Experimentos y resultados</w:t>
      </w:r>
      <w:bookmarkEnd w:id="144"/>
      <w:bookmarkEnd w:id="232"/>
      <w:bookmarkEnd w:id="233"/>
      <w:bookmarkEnd w:id="234"/>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235" w:name="_Ref506551058"/>
      <w:bookmarkStart w:id="236" w:name="_Ref506551531"/>
      <w:bookmarkStart w:id="237" w:name="_Toc515280055"/>
      <w:r>
        <w:lastRenderedPageBreak/>
        <w:t>Conclusiones y propuestas</w:t>
      </w:r>
      <w:bookmarkEnd w:id="235"/>
      <w:bookmarkEnd w:id="236"/>
      <w:bookmarkEnd w:id="237"/>
    </w:p>
    <w:p w14:paraId="182D16F0" w14:textId="04400A9A" w:rsidR="00222BE9" w:rsidRDefault="00E06C03" w:rsidP="0057480E">
      <w:pPr>
        <w:pStyle w:val="Captulo-Nivel2"/>
        <w:numPr>
          <w:ilvl w:val="1"/>
          <w:numId w:val="4"/>
        </w:numPr>
      </w:pPr>
      <w:bookmarkStart w:id="238" w:name="_Toc515280056"/>
      <w:r>
        <w:t>Conclusiones</w:t>
      </w:r>
      <w:bookmarkEnd w:id="238"/>
    </w:p>
    <w:p w14:paraId="6571DF62" w14:textId="21706864"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43860E24" w:rsidR="00010C46" w:rsidRDefault="00010C46" w:rsidP="00370741">
      <w:pPr>
        <w:pStyle w:val="Standard"/>
        <w:numPr>
          <w:ilvl w:val="0"/>
          <w:numId w:val="11"/>
        </w:numPr>
      </w:pPr>
      <w:r>
        <w:t>Qué me ha aportado trabajar con Ingeteam como cliente.</w:t>
      </w:r>
    </w:p>
    <w:p w14:paraId="5C939967" w14:textId="77777777" w:rsidR="00222BE9" w:rsidRDefault="00E06C03" w:rsidP="0057480E">
      <w:pPr>
        <w:pStyle w:val="Captulo-Nivel2"/>
        <w:numPr>
          <w:ilvl w:val="1"/>
          <w:numId w:val="4"/>
        </w:numPr>
      </w:pPr>
      <w:r>
        <w:t xml:space="preserve"> </w:t>
      </w:r>
      <w:bookmarkStart w:id="239" w:name="_Toc515280057"/>
      <w:r>
        <w:t>Trabajo futuro</w:t>
      </w:r>
      <w:bookmarkEnd w:id="239"/>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simplemente sería rediseñar otro flujo de interacción en el ESB que permita la entrada de estos 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 xml:space="preserve">n nuestro </w:t>
      </w:r>
      <w:r w:rsidR="00242962">
        <w:lastRenderedPageBreak/>
        <w:t>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w:t>
      </w:r>
      <w:r w:rsidR="00422492">
        <w:lastRenderedPageBreak/>
        <w:t xml:space="preserve">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proofErr w:type="spellStart"/>
      <w:r w:rsidR="008C4425">
        <w:t>Desta</w:t>
      </w:r>
      <w:proofErr w:type="spellEnd"/>
      <w:r w:rsidR="008C4425">
        <w:t xml:space="preserve"> forma, podríamos aprovechar</w:t>
      </w:r>
      <w:r>
        <w:t xml:space="preserve"> los momentos en que sopla poco viento para realizar labores de mantenimiento que </w:t>
      </w:r>
      <w:r w:rsidR="008C4425">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w:t>
      </w:r>
      <w:r w:rsidR="008C4425">
        <w:lastRenderedPageBreak/>
        <w:t xml:space="preserve">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6C58FB58" w:rsidR="008C4425" w:rsidRPr="005B590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240" w:name="_Toc515280058"/>
      <w:r>
        <w:lastRenderedPageBreak/>
        <w:t>Bibliografía</w:t>
      </w:r>
      <w:bookmarkEnd w:id="240"/>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241" w:name="_Toc515280059"/>
      <w:r>
        <w:lastRenderedPageBreak/>
        <w:t>Anexos</w:t>
      </w:r>
      <w:bookmarkEnd w:id="241"/>
    </w:p>
    <w:p w14:paraId="3658D3E5" w14:textId="3ABBE28C" w:rsidR="00222BE9" w:rsidRDefault="00E06C03" w:rsidP="00E34980">
      <w:pPr>
        <w:pStyle w:val="Seccin-ANEXO"/>
      </w:pPr>
      <w:r>
        <w:t xml:space="preserve"> </w:t>
      </w:r>
      <w:bookmarkStart w:id="242" w:name="_Toc515280060"/>
      <w:r>
        <w:t xml:space="preserve">Ejemplo de uso de </w:t>
      </w:r>
      <w:r w:rsidRPr="00C87981">
        <w:t>la</w:t>
      </w:r>
      <w:r>
        <w:t xml:space="preserve"> herramienta</w:t>
      </w:r>
      <w:bookmarkEnd w:id="242"/>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243" w:name="_Toc515280061"/>
      <w:r>
        <w:t>Manual de usuario</w:t>
      </w:r>
      <w:bookmarkEnd w:id="243"/>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AD8F7" w14:textId="77777777" w:rsidR="00306757" w:rsidRDefault="00306757">
      <w:r>
        <w:separator/>
      </w:r>
    </w:p>
  </w:endnote>
  <w:endnote w:type="continuationSeparator" w:id="0">
    <w:p w14:paraId="4E1376F3" w14:textId="77777777" w:rsidR="00306757" w:rsidRDefault="003067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006A02" w:rsidRDefault="00006A02"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06A02" w:rsidRPr="006D3BB5" w:rsidRDefault="00006A02"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006A02" w:rsidRDefault="00006A02"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06A02" w:rsidRPr="006D3BB5" w:rsidRDefault="00006A02"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006A02" w:rsidRDefault="00006A02"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006A02" w:rsidRDefault="00006A02"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006A02" w:rsidRPr="006D3BB5" w:rsidRDefault="00006A02"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83B0B" w14:textId="77777777" w:rsidR="00306757" w:rsidRDefault="00306757" w:rsidP="000D6EA9">
      <w:pPr>
        <w:jc w:val="center"/>
      </w:pPr>
    </w:p>
  </w:footnote>
  <w:footnote w:type="continuationSeparator" w:id="0">
    <w:p w14:paraId="685515FE" w14:textId="77777777" w:rsidR="00306757" w:rsidRDefault="003067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06A02" w:rsidRDefault="00006A0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06A02" w:rsidRPr="0040455E" w:rsidRDefault="00006A02"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06A02" w:rsidRDefault="00006A0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06A02" w:rsidRDefault="00006A0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06A02" w:rsidRDefault="00006A0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60CAE6EF" w:rsidR="00006A02" w:rsidRDefault="00006A02" w:rsidP="001368BC">
    <w:pPr>
      <w:pStyle w:val="Encabezado"/>
      <w:jc w:val="left"/>
    </w:pPr>
    <w:r>
      <w:rPr>
        <w:noProof/>
      </w:rPr>
      <w:fldChar w:fldCharType="begin"/>
    </w:r>
    <w:r>
      <w:rPr>
        <w:noProof/>
      </w:rPr>
      <w:instrText xml:space="preserve"> STYLEREF  "*Capítulo - Nivel 1" \t  \* MERGEFORMAT </w:instrText>
    </w:r>
    <w:r w:rsidR="00207472">
      <w:rPr>
        <w:noProof/>
      </w:rPr>
      <w:fldChar w:fldCharType="separate"/>
    </w:r>
    <w:r w:rsidR="000526AA">
      <w:rPr>
        <w:noProof/>
      </w:rPr>
      <w:t>Desarrollo</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16804E60" w:rsidR="00006A02" w:rsidRPr="006D3BB5" w:rsidRDefault="00006A02" w:rsidP="001368BC">
    <w:pPr>
      <w:pStyle w:val="Encabezado"/>
      <w:jc w:val="right"/>
    </w:pPr>
    <w:r>
      <w:rPr>
        <w:noProof/>
      </w:rPr>
      <w:fldChar w:fldCharType="begin"/>
    </w:r>
    <w:r>
      <w:rPr>
        <w:noProof/>
      </w:rPr>
      <w:instrText xml:space="preserve"> STYLEREF  "*Capítulo - Nivel 2" \n  \* MERGEFORMAT </w:instrText>
    </w:r>
    <w:r>
      <w:rPr>
        <w:noProof/>
      </w:rPr>
      <w:fldChar w:fldCharType="separate"/>
    </w:r>
    <w:r w:rsidR="000526AA">
      <w:rPr>
        <w:noProof/>
      </w:rPr>
      <w:t>5.3.16</w:t>
    </w:r>
    <w:r>
      <w:rPr>
        <w:noProof/>
      </w:rPr>
      <w:fldChar w:fldCharType="end"/>
    </w:r>
    <w:r>
      <w:t xml:space="preserve"> </w:t>
    </w:r>
    <w:r>
      <w:rPr>
        <w:noProof/>
      </w:rPr>
      <w:fldChar w:fldCharType="begin"/>
    </w:r>
    <w:r>
      <w:rPr>
        <w:noProof/>
      </w:rPr>
      <w:instrText xml:space="preserve"> STYLEREF  "*Capítulo - Nivel 2"  \* MERGEFORMAT </w:instrText>
    </w:r>
    <w:r>
      <w:rPr>
        <w:noProof/>
      </w:rPr>
      <w:fldChar w:fldCharType="separate"/>
    </w:r>
    <w:r w:rsidR="000526AA">
      <w:rPr>
        <w:noProof/>
      </w:rPr>
      <w:t>Desarrollo del sprint</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06A02" w:rsidRDefault="00006A0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5F7A"/>
    <w:multiLevelType w:val="hybridMultilevel"/>
    <w:tmpl w:val="14D8068A"/>
    <w:lvl w:ilvl="0" w:tplc="0C0A0019">
      <w:start w:val="1"/>
      <w:numFmt w:val="lowerLetter"/>
      <w:lvlText w:val="%1."/>
      <w:lvlJc w:val="left"/>
      <w:pPr>
        <w:ind w:left="12" w:hanging="360"/>
      </w:pPr>
    </w:lvl>
    <w:lvl w:ilvl="1" w:tplc="0C0A0019" w:tentative="1">
      <w:start w:val="1"/>
      <w:numFmt w:val="lowerLetter"/>
      <w:lvlText w:val="%2."/>
      <w:lvlJc w:val="left"/>
      <w:pPr>
        <w:ind w:left="732" w:hanging="360"/>
      </w:pPr>
    </w:lvl>
    <w:lvl w:ilvl="2" w:tplc="0C0A001B" w:tentative="1">
      <w:start w:val="1"/>
      <w:numFmt w:val="lowerRoman"/>
      <w:lvlText w:val="%3."/>
      <w:lvlJc w:val="right"/>
      <w:pPr>
        <w:ind w:left="1452" w:hanging="180"/>
      </w:pPr>
    </w:lvl>
    <w:lvl w:ilvl="3" w:tplc="0C0A000F" w:tentative="1">
      <w:start w:val="1"/>
      <w:numFmt w:val="decimal"/>
      <w:lvlText w:val="%4."/>
      <w:lvlJc w:val="left"/>
      <w:pPr>
        <w:ind w:left="2172" w:hanging="360"/>
      </w:pPr>
    </w:lvl>
    <w:lvl w:ilvl="4" w:tplc="0C0A0019" w:tentative="1">
      <w:start w:val="1"/>
      <w:numFmt w:val="lowerLetter"/>
      <w:lvlText w:val="%5."/>
      <w:lvlJc w:val="left"/>
      <w:pPr>
        <w:ind w:left="2892" w:hanging="360"/>
      </w:pPr>
    </w:lvl>
    <w:lvl w:ilvl="5" w:tplc="0C0A001B" w:tentative="1">
      <w:start w:val="1"/>
      <w:numFmt w:val="lowerRoman"/>
      <w:lvlText w:val="%6."/>
      <w:lvlJc w:val="right"/>
      <w:pPr>
        <w:ind w:left="3612" w:hanging="180"/>
      </w:pPr>
    </w:lvl>
    <w:lvl w:ilvl="6" w:tplc="0C0A000F" w:tentative="1">
      <w:start w:val="1"/>
      <w:numFmt w:val="decimal"/>
      <w:lvlText w:val="%7."/>
      <w:lvlJc w:val="left"/>
      <w:pPr>
        <w:ind w:left="4332" w:hanging="360"/>
      </w:pPr>
    </w:lvl>
    <w:lvl w:ilvl="7" w:tplc="0C0A0019" w:tentative="1">
      <w:start w:val="1"/>
      <w:numFmt w:val="lowerLetter"/>
      <w:lvlText w:val="%8."/>
      <w:lvlJc w:val="left"/>
      <w:pPr>
        <w:ind w:left="5052" w:hanging="360"/>
      </w:pPr>
    </w:lvl>
    <w:lvl w:ilvl="8" w:tplc="0C0A001B" w:tentative="1">
      <w:start w:val="1"/>
      <w:numFmt w:val="lowerRoman"/>
      <w:lvlText w:val="%9."/>
      <w:lvlJc w:val="right"/>
      <w:pPr>
        <w:ind w:left="5772" w:hanging="180"/>
      </w:pPr>
    </w:lvl>
  </w:abstractNum>
  <w:abstractNum w:abstractNumId="1"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0C470C5"/>
    <w:multiLevelType w:val="hybridMultilevel"/>
    <w:tmpl w:val="06E602F0"/>
    <w:lvl w:ilvl="0" w:tplc="0C0A001B">
      <w:start w:val="1"/>
      <w:numFmt w:val="lowerRoman"/>
      <w:lvlText w:val="%1."/>
      <w:lvlJc w:val="righ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8"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B0711FA"/>
    <w:multiLevelType w:val="hybridMultilevel"/>
    <w:tmpl w:val="8F1A3E1E"/>
    <w:lvl w:ilvl="0" w:tplc="C07E1CCC">
      <w:start w:val="1"/>
      <w:numFmt w:val="bullet"/>
      <w:lvlText w:val="-"/>
      <w:lvlJc w:val="left"/>
      <w:pPr>
        <w:ind w:left="502"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0"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1"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21B67CB7"/>
    <w:multiLevelType w:val="hybridMultilevel"/>
    <w:tmpl w:val="ADE250AC"/>
    <w:lvl w:ilvl="0" w:tplc="15ACA632">
      <w:start w:val="1"/>
      <w:numFmt w:val="bullet"/>
      <w:lvlText w:val="-"/>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50F7CED"/>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4"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5"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9" w15:restartNumberingAfterBreak="0">
    <w:nsid w:val="32A77E5F"/>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56B0079"/>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1"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2" w15:restartNumberingAfterBreak="0">
    <w:nsid w:val="3E516454"/>
    <w:multiLevelType w:val="hybridMultilevel"/>
    <w:tmpl w:val="6FE076F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22597C"/>
    <w:multiLevelType w:val="hybridMultilevel"/>
    <w:tmpl w:val="67A6A312"/>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6"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7"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8"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9"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30" w15:restartNumberingAfterBreak="0">
    <w:nsid w:val="60D75681"/>
    <w:multiLevelType w:val="hybridMultilevel"/>
    <w:tmpl w:val="C87837D6"/>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1"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3"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6"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7460442"/>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8" w15:restartNumberingAfterBreak="0">
    <w:nsid w:val="77A12BF6"/>
    <w:multiLevelType w:val="hybridMultilevel"/>
    <w:tmpl w:val="737CF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41"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2"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3"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5"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29"/>
  </w:num>
  <w:num w:numId="4">
    <w:abstractNumId w:val="10"/>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4"/>
  </w:num>
  <w:num w:numId="6">
    <w:abstractNumId w:val="10"/>
    <w:lvlOverride w:ilvl="0">
      <w:startOverride w:val="1"/>
      <w:lvl w:ilvl="0">
        <w:start w:val="1"/>
        <w:numFmt w:val="decimal"/>
        <w:pStyle w:val="Captulo-Nivel1"/>
        <w:suff w:val="space"/>
        <w:lvlText w:val="CAPÍTULO %1."/>
        <w:lvlJc w:val="left"/>
        <w:pPr>
          <w:ind w:left="947" w:hanging="947"/>
        </w:pPr>
      </w:lvl>
    </w:lvlOverride>
  </w:num>
  <w:num w:numId="7">
    <w:abstractNumId w:val="39"/>
  </w:num>
  <w:num w:numId="8">
    <w:abstractNumId w:val="3"/>
  </w:num>
  <w:num w:numId="9">
    <w:abstractNumId w:val="35"/>
  </w:num>
  <w:num w:numId="10">
    <w:abstractNumId w:val="42"/>
  </w:num>
  <w:num w:numId="11">
    <w:abstractNumId w:val="27"/>
  </w:num>
  <w:num w:numId="12">
    <w:abstractNumId w:val="5"/>
  </w:num>
  <w:num w:numId="13">
    <w:abstractNumId w:val="43"/>
  </w:num>
  <w:num w:numId="14">
    <w:abstractNumId w:val="36"/>
  </w:num>
  <w:num w:numId="15">
    <w:abstractNumId w:val="31"/>
  </w:num>
  <w:num w:numId="16">
    <w:abstractNumId w:val="40"/>
  </w:num>
  <w:num w:numId="17">
    <w:abstractNumId w:val="33"/>
  </w:num>
  <w:num w:numId="18">
    <w:abstractNumId w:val="10"/>
  </w:num>
  <w:num w:numId="19">
    <w:abstractNumId w:val="18"/>
  </w:num>
  <w:num w:numId="20">
    <w:abstractNumId w:val="16"/>
  </w:num>
  <w:num w:numId="21">
    <w:abstractNumId w:val="28"/>
  </w:num>
  <w:num w:numId="22">
    <w:abstractNumId w:val="26"/>
  </w:num>
  <w:num w:numId="23">
    <w:abstractNumId w:val="41"/>
  </w:num>
  <w:num w:numId="24">
    <w:abstractNumId w:val="2"/>
  </w:num>
  <w:num w:numId="25">
    <w:abstractNumId w:val="23"/>
  </w:num>
  <w:num w:numId="26">
    <w:abstractNumId w:val="1"/>
  </w:num>
  <w:num w:numId="27">
    <w:abstractNumId w:val="17"/>
  </w:num>
  <w:num w:numId="28">
    <w:abstractNumId w:val="32"/>
  </w:num>
  <w:num w:numId="29">
    <w:abstractNumId w:val="9"/>
  </w:num>
  <w:num w:numId="30">
    <w:abstractNumId w:val="21"/>
  </w:num>
  <w:num w:numId="31">
    <w:abstractNumId w:val="8"/>
  </w:num>
  <w:num w:numId="32">
    <w:abstractNumId w:val="14"/>
  </w:num>
  <w:num w:numId="33">
    <w:abstractNumId w:val="34"/>
  </w:num>
  <w:num w:numId="34">
    <w:abstractNumId w:val="15"/>
  </w:num>
  <w:num w:numId="35">
    <w:abstractNumId w:val="30"/>
  </w:num>
  <w:num w:numId="36">
    <w:abstractNumId w:val="11"/>
  </w:num>
  <w:num w:numId="37">
    <w:abstractNumId w:val="19"/>
  </w:num>
  <w:num w:numId="38">
    <w:abstractNumId w:val="0"/>
  </w:num>
  <w:num w:numId="39">
    <w:abstractNumId w:val="24"/>
  </w:num>
  <w:num w:numId="40">
    <w:abstractNumId w:val="45"/>
  </w:num>
  <w:num w:numId="41">
    <w:abstractNumId w:val="10"/>
    <w:lvlOverride w:ilvl="0">
      <w:startOverride w:val="1"/>
      <w:lvl w:ilvl="0">
        <w:start w:val="1"/>
        <w:numFmt w:val="decimal"/>
        <w:pStyle w:val="Captulo-Nivel1"/>
        <w:suff w:val="space"/>
        <w:lvlText w:val="CAPÍTULO %1."/>
        <w:lvlJc w:val="left"/>
        <w:pPr>
          <w:ind w:left="947" w:hanging="947"/>
        </w:pPr>
        <w:rPr>
          <w:rFonts w:hint="default"/>
        </w:rPr>
      </w:lvl>
    </w:lvlOverride>
    <w:lvlOverride w:ilvl="1">
      <w:startOverride w:val="1"/>
      <w:lvl w:ilvl="1">
        <w:start w:val="1"/>
        <w:numFmt w:val="decimal"/>
        <w:suff w:val="space"/>
        <w:lvlText w:val="%1.%2."/>
        <w:lvlJc w:val="left"/>
        <w:pPr>
          <w:ind w:left="1168" w:hanging="1168"/>
        </w:pPr>
        <w:rPr>
          <w:rFonts w:hint="default"/>
        </w:rPr>
      </w:lvl>
    </w:lvlOverride>
    <w:lvlOverride w:ilvl="2">
      <w:startOverride w:val="1"/>
      <w:lvl w:ilvl="2">
        <w:start w:val="1"/>
        <w:numFmt w:val="decimal"/>
        <w:pStyle w:val="Captulo-Nivel2"/>
        <w:suff w:val="space"/>
        <w:lvlText w:val="%1.%2.%3."/>
        <w:lvlJc w:val="left"/>
        <w:pPr>
          <w:ind w:left="1723" w:hanging="1440"/>
        </w:pPr>
        <w:rPr>
          <w:rFonts w:hint="default"/>
        </w:rPr>
      </w:lvl>
    </w:lvlOverride>
    <w:lvlOverride w:ilvl="3">
      <w:startOverride w:val="1"/>
      <w:lvl w:ilvl="3">
        <w:start w:val="1"/>
        <w:numFmt w:val="decimal"/>
        <w:suff w:val="space"/>
        <w:lvlText w:val=" %1.%2.%3.%4 "/>
        <w:lvlJc w:val="left"/>
        <w:pPr>
          <w:ind w:left="1800" w:hanging="1800"/>
        </w:pPr>
        <w:rPr>
          <w:rFonts w:hint="default"/>
        </w:rPr>
      </w:lvl>
    </w:lvlOverride>
    <w:lvlOverride w:ilvl="4">
      <w:startOverride w:val="1"/>
      <w:lvl w:ilvl="4">
        <w:start w:val="1"/>
        <w:numFmt w:val="decimal"/>
        <w:suff w:val="space"/>
        <w:lvlText w:val=" %1.%2.%3.%4.%5 "/>
        <w:lvlJc w:val="left"/>
        <w:pPr>
          <w:ind w:left="2330" w:hanging="2330"/>
        </w:pPr>
        <w:rPr>
          <w:rFonts w:hint="default"/>
        </w:rPr>
      </w:lvl>
    </w:lvlOverride>
    <w:lvlOverride w:ilvl="5">
      <w:startOverride w:val="1"/>
      <w:lvl w:ilvl="5">
        <w:start w:val="1"/>
        <w:numFmt w:val="decimal"/>
        <w:suff w:val="space"/>
        <w:lvlText w:val=" %1.%2.%3.%4.%5.%6 "/>
        <w:lvlJc w:val="left"/>
        <w:pPr>
          <w:ind w:left="2520" w:hanging="2520"/>
        </w:pPr>
        <w:rPr>
          <w:rFonts w:hint="default"/>
        </w:rPr>
      </w:lvl>
    </w:lvlOverride>
    <w:lvlOverride w:ilvl="6">
      <w:startOverride w:val="1"/>
      <w:lvl w:ilvl="6">
        <w:start w:val="1"/>
        <w:numFmt w:val="decimal"/>
        <w:suff w:val="space"/>
        <w:lvlText w:val=" %1.%2.%3.%4.%5.%6.%7 "/>
        <w:lvlJc w:val="left"/>
        <w:pPr>
          <w:ind w:left="2880" w:hanging="2880"/>
        </w:pPr>
        <w:rPr>
          <w:rFonts w:hint="default"/>
        </w:rPr>
      </w:lvl>
    </w:lvlOverride>
    <w:lvlOverride w:ilvl="7">
      <w:startOverride w:val="1"/>
      <w:lvl w:ilvl="7">
        <w:start w:val="1"/>
        <w:numFmt w:val="decimal"/>
        <w:suff w:val="space"/>
        <w:lvlText w:val=" %1.%2.%3.%4.%5.%6.%7.%8 "/>
        <w:lvlJc w:val="left"/>
        <w:pPr>
          <w:ind w:left="3240" w:hanging="3240"/>
        </w:pPr>
        <w:rPr>
          <w:rFonts w:hint="default"/>
        </w:rPr>
      </w:lvl>
    </w:lvlOverride>
    <w:lvlOverride w:ilvl="8">
      <w:startOverride w:val="1"/>
      <w:lvl w:ilvl="8">
        <w:start w:val="1"/>
        <w:numFmt w:val="decimal"/>
        <w:suff w:val="space"/>
        <w:lvlText w:val=" %1.%2.%3.%4.%5.%6.%7.%8.%9 "/>
        <w:lvlJc w:val="left"/>
        <w:pPr>
          <w:ind w:left="3600" w:hanging="3600"/>
        </w:pPr>
        <w:rPr>
          <w:rFonts w:hint="default"/>
        </w:rPr>
      </w:lvl>
    </w:lvlOverride>
  </w:num>
  <w:num w:numId="42">
    <w:abstractNumId w:val="25"/>
  </w:num>
  <w:num w:numId="43">
    <w:abstractNumId w:val="38"/>
  </w:num>
  <w:num w:numId="44">
    <w:abstractNumId w:val="12"/>
  </w:num>
  <w:num w:numId="45">
    <w:abstractNumId w:val="37"/>
  </w:num>
  <w:num w:numId="46">
    <w:abstractNumId w:val="10"/>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47">
    <w:abstractNumId w:val="20"/>
  </w:num>
  <w:num w:numId="48">
    <w:abstractNumId w:val="10"/>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49">
    <w:abstractNumId w:val="13"/>
  </w:num>
  <w:num w:numId="50">
    <w:abstractNumId w:val="22"/>
  </w:num>
  <w:num w:numId="51">
    <w:abstractNumId w:val="7"/>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06A02"/>
    <w:rsid w:val="00010C46"/>
    <w:rsid w:val="0001666F"/>
    <w:rsid w:val="000233A2"/>
    <w:rsid w:val="0002592F"/>
    <w:rsid w:val="00027072"/>
    <w:rsid w:val="0003182D"/>
    <w:rsid w:val="00032D71"/>
    <w:rsid w:val="0003786A"/>
    <w:rsid w:val="000439E2"/>
    <w:rsid w:val="00045459"/>
    <w:rsid w:val="000523DB"/>
    <w:rsid w:val="000526AA"/>
    <w:rsid w:val="000533D9"/>
    <w:rsid w:val="00054A2C"/>
    <w:rsid w:val="00055B09"/>
    <w:rsid w:val="0005737F"/>
    <w:rsid w:val="000636C6"/>
    <w:rsid w:val="00067929"/>
    <w:rsid w:val="00075858"/>
    <w:rsid w:val="00076565"/>
    <w:rsid w:val="00081046"/>
    <w:rsid w:val="00082337"/>
    <w:rsid w:val="00083E8F"/>
    <w:rsid w:val="00090E90"/>
    <w:rsid w:val="000A1AFE"/>
    <w:rsid w:val="000A36C4"/>
    <w:rsid w:val="000A46E3"/>
    <w:rsid w:val="000A5351"/>
    <w:rsid w:val="000B0AD8"/>
    <w:rsid w:val="000B0CB5"/>
    <w:rsid w:val="000B6044"/>
    <w:rsid w:val="000C6F29"/>
    <w:rsid w:val="000D32CD"/>
    <w:rsid w:val="000D6EA9"/>
    <w:rsid w:val="000D7A36"/>
    <w:rsid w:val="000E1BEC"/>
    <w:rsid w:val="000E4C36"/>
    <w:rsid w:val="000E6874"/>
    <w:rsid w:val="000E7DD0"/>
    <w:rsid w:val="0010550F"/>
    <w:rsid w:val="001120BF"/>
    <w:rsid w:val="00122CA6"/>
    <w:rsid w:val="00123387"/>
    <w:rsid w:val="00124136"/>
    <w:rsid w:val="0012530D"/>
    <w:rsid w:val="00127002"/>
    <w:rsid w:val="00134DCD"/>
    <w:rsid w:val="00135382"/>
    <w:rsid w:val="001368BC"/>
    <w:rsid w:val="00137EFD"/>
    <w:rsid w:val="00141160"/>
    <w:rsid w:val="001415B3"/>
    <w:rsid w:val="00141EE1"/>
    <w:rsid w:val="00146FEF"/>
    <w:rsid w:val="00150561"/>
    <w:rsid w:val="00157B83"/>
    <w:rsid w:val="001616BD"/>
    <w:rsid w:val="00161BCD"/>
    <w:rsid w:val="001622D0"/>
    <w:rsid w:val="00162F28"/>
    <w:rsid w:val="00165457"/>
    <w:rsid w:val="0016787E"/>
    <w:rsid w:val="00167EA7"/>
    <w:rsid w:val="00171262"/>
    <w:rsid w:val="0017302A"/>
    <w:rsid w:val="00173AEE"/>
    <w:rsid w:val="0017531B"/>
    <w:rsid w:val="0018794A"/>
    <w:rsid w:val="00192796"/>
    <w:rsid w:val="00193460"/>
    <w:rsid w:val="001950F5"/>
    <w:rsid w:val="00195BF9"/>
    <w:rsid w:val="00196C8B"/>
    <w:rsid w:val="001A3F21"/>
    <w:rsid w:val="001B0E0D"/>
    <w:rsid w:val="001C45F3"/>
    <w:rsid w:val="001C6803"/>
    <w:rsid w:val="001D46F0"/>
    <w:rsid w:val="001D5065"/>
    <w:rsid w:val="001D53E7"/>
    <w:rsid w:val="001D6F74"/>
    <w:rsid w:val="001F4068"/>
    <w:rsid w:val="00202F07"/>
    <w:rsid w:val="00204505"/>
    <w:rsid w:val="0020519B"/>
    <w:rsid w:val="00205DE6"/>
    <w:rsid w:val="00206292"/>
    <w:rsid w:val="00207472"/>
    <w:rsid w:val="00222BE9"/>
    <w:rsid w:val="0022663B"/>
    <w:rsid w:val="0022732B"/>
    <w:rsid w:val="002319F9"/>
    <w:rsid w:val="0023350C"/>
    <w:rsid w:val="00233E1E"/>
    <w:rsid w:val="0024060C"/>
    <w:rsid w:val="0024225D"/>
    <w:rsid w:val="00242962"/>
    <w:rsid w:val="00243A97"/>
    <w:rsid w:val="00245C1A"/>
    <w:rsid w:val="00251347"/>
    <w:rsid w:val="00255A3D"/>
    <w:rsid w:val="002616A8"/>
    <w:rsid w:val="002651EA"/>
    <w:rsid w:val="0026775D"/>
    <w:rsid w:val="0027123D"/>
    <w:rsid w:val="0027541E"/>
    <w:rsid w:val="00275636"/>
    <w:rsid w:val="00277EDF"/>
    <w:rsid w:val="00281BBF"/>
    <w:rsid w:val="00282A13"/>
    <w:rsid w:val="002957D9"/>
    <w:rsid w:val="00295D54"/>
    <w:rsid w:val="002A03FC"/>
    <w:rsid w:val="002A4E5D"/>
    <w:rsid w:val="002A535A"/>
    <w:rsid w:val="002B0105"/>
    <w:rsid w:val="002B2D82"/>
    <w:rsid w:val="002B7DD0"/>
    <w:rsid w:val="002B7FD6"/>
    <w:rsid w:val="002C2CD3"/>
    <w:rsid w:val="002C36DE"/>
    <w:rsid w:val="002D3E88"/>
    <w:rsid w:val="002E094F"/>
    <w:rsid w:val="002E5856"/>
    <w:rsid w:val="002F3B88"/>
    <w:rsid w:val="003000FF"/>
    <w:rsid w:val="00302F7C"/>
    <w:rsid w:val="00303305"/>
    <w:rsid w:val="0030434B"/>
    <w:rsid w:val="00306757"/>
    <w:rsid w:val="00311BD5"/>
    <w:rsid w:val="00312CE8"/>
    <w:rsid w:val="00315A0E"/>
    <w:rsid w:val="00315B80"/>
    <w:rsid w:val="00320DB7"/>
    <w:rsid w:val="00323CD1"/>
    <w:rsid w:val="00325305"/>
    <w:rsid w:val="0033295F"/>
    <w:rsid w:val="0033386F"/>
    <w:rsid w:val="00335AB3"/>
    <w:rsid w:val="00335F25"/>
    <w:rsid w:val="00340C9D"/>
    <w:rsid w:val="00346B5A"/>
    <w:rsid w:val="00347171"/>
    <w:rsid w:val="0035022C"/>
    <w:rsid w:val="0035105C"/>
    <w:rsid w:val="00352646"/>
    <w:rsid w:val="00360D40"/>
    <w:rsid w:val="00363F3F"/>
    <w:rsid w:val="00365034"/>
    <w:rsid w:val="00370741"/>
    <w:rsid w:val="00371FDD"/>
    <w:rsid w:val="00373F93"/>
    <w:rsid w:val="00380BCC"/>
    <w:rsid w:val="00385A49"/>
    <w:rsid w:val="003861F5"/>
    <w:rsid w:val="00391B56"/>
    <w:rsid w:val="00397B8A"/>
    <w:rsid w:val="003A07BD"/>
    <w:rsid w:val="003A0E0A"/>
    <w:rsid w:val="003A34CE"/>
    <w:rsid w:val="003A69BE"/>
    <w:rsid w:val="003C41A4"/>
    <w:rsid w:val="003C4CB3"/>
    <w:rsid w:val="003C4E72"/>
    <w:rsid w:val="003D2350"/>
    <w:rsid w:val="003D37FD"/>
    <w:rsid w:val="003D3E1D"/>
    <w:rsid w:val="003D4DED"/>
    <w:rsid w:val="003D7B3C"/>
    <w:rsid w:val="003E1D3D"/>
    <w:rsid w:val="003E7856"/>
    <w:rsid w:val="003F15A6"/>
    <w:rsid w:val="003F44EC"/>
    <w:rsid w:val="00401464"/>
    <w:rsid w:val="0040403A"/>
    <w:rsid w:val="0040455E"/>
    <w:rsid w:val="00406537"/>
    <w:rsid w:val="004145DD"/>
    <w:rsid w:val="00417F9B"/>
    <w:rsid w:val="00422492"/>
    <w:rsid w:val="00427513"/>
    <w:rsid w:val="00427BC8"/>
    <w:rsid w:val="00434071"/>
    <w:rsid w:val="004345AC"/>
    <w:rsid w:val="00434752"/>
    <w:rsid w:val="00443562"/>
    <w:rsid w:val="004451A7"/>
    <w:rsid w:val="0045106E"/>
    <w:rsid w:val="00457FB8"/>
    <w:rsid w:val="00464722"/>
    <w:rsid w:val="004651D5"/>
    <w:rsid w:val="00465C27"/>
    <w:rsid w:val="00467D92"/>
    <w:rsid w:val="0047037D"/>
    <w:rsid w:val="004715E5"/>
    <w:rsid w:val="00474DA6"/>
    <w:rsid w:val="00482BF9"/>
    <w:rsid w:val="00482E3F"/>
    <w:rsid w:val="0048731E"/>
    <w:rsid w:val="00496F36"/>
    <w:rsid w:val="004A6127"/>
    <w:rsid w:val="004A6E1A"/>
    <w:rsid w:val="004A7F04"/>
    <w:rsid w:val="004B156C"/>
    <w:rsid w:val="004C0950"/>
    <w:rsid w:val="004C1ED0"/>
    <w:rsid w:val="004C4DA8"/>
    <w:rsid w:val="004C6F11"/>
    <w:rsid w:val="004C7556"/>
    <w:rsid w:val="004D119D"/>
    <w:rsid w:val="004D1A52"/>
    <w:rsid w:val="004D41E3"/>
    <w:rsid w:val="004D5A74"/>
    <w:rsid w:val="004E0D47"/>
    <w:rsid w:val="004E735D"/>
    <w:rsid w:val="004E7673"/>
    <w:rsid w:val="004F16AF"/>
    <w:rsid w:val="004F2107"/>
    <w:rsid w:val="004F27DD"/>
    <w:rsid w:val="004F35D8"/>
    <w:rsid w:val="004F60C6"/>
    <w:rsid w:val="00501000"/>
    <w:rsid w:val="00506B04"/>
    <w:rsid w:val="0051473E"/>
    <w:rsid w:val="005219AB"/>
    <w:rsid w:val="0052274F"/>
    <w:rsid w:val="005240E3"/>
    <w:rsid w:val="00530274"/>
    <w:rsid w:val="005304D0"/>
    <w:rsid w:val="00537E3F"/>
    <w:rsid w:val="005408D2"/>
    <w:rsid w:val="00543079"/>
    <w:rsid w:val="00544D45"/>
    <w:rsid w:val="00547FF6"/>
    <w:rsid w:val="005534EB"/>
    <w:rsid w:val="005570CD"/>
    <w:rsid w:val="005662D5"/>
    <w:rsid w:val="0056732D"/>
    <w:rsid w:val="00567E07"/>
    <w:rsid w:val="00572B83"/>
    <w:rsid w:val="005737E2"/>
    <w:rsid w:val="00573A03"/>
    <w:rsid w:val="0057480E"/>
    <w:rsid w:val="00574948"/>
    <w:rsid w:val="00580996"/>
    <w:rsid w:val="00580B41"/>
    <w:rsid w:val="0058223E"/>
    <w:rsid w:val="00583666"/>
    <w:rsid w:val="00584ED4"/>
    <w:rsid w:val="0058529F"/>
    <w:rsid w:val="00585ABD"/>
    <w:rsid w:val="005868F5"/>
    <w:rsid w:val="00592B72"/>
    <w:rsid w:val="0059477B"/>
    <w:rsid w:val="0059565E"/>
    <w:rsid w:val="005A0E6D"/>
    <w:rsid w:val="005A3887"/>
    <w:rsid w:val="005A53D0"/>
    <w:rsid w:val="005A6B5F"/>
    <w:rsid w:val="005B0D29"/>
    <w:rsid w:val="005B2D11"/>
    <w:rsid w:val="005B590A"/>
    <w:rsid w:val="005D2278"/>
    <w:rsid w:val="005D2B27"/>
    <w:rsid w:val="005D45FC"/>
    <w:rsid w:val="005E072D"/>
    <w:rsid w:val="005E23C9"/>
    <w:rsid w:val="005F1ED1"/>
    <w:rsid w:val="005F45B0"/>
    <w:rsid w:val="005F5B75"/>
    <w:rsid w:val="00601CB1"/>
    <w:rsid w:val="00602165"/>
    <w:rsid w:val="00613741"/>
    <w:rsid w:val="00616D31"/>
    <w:rsid w:val="00623887"/>
    <w:rsid w:val="00631149"/>
    <w:rsid w:val="00632D4D"/>
    <w:rsid w:val="0063581F"/>
    <w:rsid w:val="00636D4C"/>
    <w:rsid w:val="00645E7B"/>
    <w:rsid w:val="00652706"/>
    <w:rsid w:val="00655489"/>
    <w:rsid w:val="00655FAE"/>
    <w:rsid w:val="00661423"/>
    <w:rsid w:val="00666E82"/>
    <w:rsid w:val="006720BC"/>
    <w:rsid w:val="006726A4"/>
    <w:rsid w:val="00672C95"/>
    <w:rsid w:val="00672F3E"/>
    <w:rsid w:val="0067726F"/>
    <w:rsid w:val="00677435"/>
    <w:rsid w:val="006822FA"/>
    <w:rsid w:val="0068281A"/>
    <w:rsid w:val="00691F11"/>
    <w:rsid w:val="006A0C03"/>
    <w:rsid w:val="006A5D81"/>
    <w:rsid w:val="006A7B06"/>
    <w:rsid w:val="006B0DBD"/>
    <w:rsid w:val="006B1463"/>
    <w:rsid w:val="006D1A36"/>
    <w:rsid w:val="006D3BB5"/>
    <w:rsid w:val="006D3E5B"/>
    <w:rsid w:val="006D72B2"/>
    <w:rsid w:val="006E21DE"/>
    <w:rsid w:val="006E4701"/>
    <w:rsid w:val="006F5073"/>
    <w:rsid w:val="00716C84"/>
    <w:rsid w:val="00721756"/>
    <w:rsid w:val="00726AF1"/>
    <w:rsid w:val="007464D9"/>
    <w:rsid w:val="00750325"/>
    <w:rsid w:val="007542EA"/>
    <w:rsid w:val="00754C0F"/>
    <w:rsid w:val="007560CD"/>
    <w:rsid w:val="0075691B"/>
    <w:rsid w:val="0075710E"/>
    <w:rsid w:val="00757243"/>
    <w:rsid w:val="00760F7D"/>
    <w:rsid w:val="00762432"/>
    <w:rsid w:val="00765410"/>
    <w:rsid w:val="007759F1"/>
    <w:rsid w:val="007768B1"/>
    <w:rsid w:val="00782AC5"/>
    <w:rsid w:val="00790DFF"/>
    <w:rsid w:val="007910F4"/>
    <w:rsid w:val="007943E8"/>
    <w:rsid w:val="00797440"/>
    <w:rsid w:val="007A3989"/>
    <w:rsid w:val="007A6A5C"/>
    <w:rsid w:val="007A6C34"/>
    <w:rsid w:val="007A6E93"/>
    <w:rsid w:val="007A6F60"/>
    <w:rsid w:val="007A7237"/>
    <w:rsid w:val="007A7660"/>
    <w:rsid w:val="007B1C24"/>
    <w:rsid w:val="007B78B6"/>
    <w:rsid w:val="007C00DF"/>
    <w:rsid w:val="007C448D"/>
    <w:rsid w:val="007E2392"/>
    <w:rsid w:val="007E25C1"/>
    <w:rsid w:val="007E35B1"/>
    <w:rsid w:val="007F7006"/>
    <w:rsid w:val="008119CB"/>
    <w:rsid w:val="00814525"/>
    <w:rsid w:val="00814638"/>
    <w:rsid w:val="0082758C"/>
    <w:rsid w:val="00830570"/>
    <w:rsid w:val="008348B1"/>
    <w:rsid w:val="008360DD"/>
    <w:rsid w:val="00837A22"/>
    <w:rsid w:val="00844A10"/>
    <w:rsid w:val="00846411"/>
    <w:rsid w:val="00846E57"/>
    <w:rsid w:val="00850612"/>
    <w:rsid w:val="008509E3"/>
    <w:rsid w:val="00850ED1"/>
    <w:rsid w:val="00851D5E"/>
    <w:rsid w:val="00853103"/>
    <w:rsid w:val="00854062"/>
    <w:rsid w:val="00860511"/>
    <w:rsid w:val="008608F9"/>
    <w:rsid w:val="00862D41"/>
    <w:rsid w:val="00871534"/>
    <w:rsid w:val="00874EF9"/>
    <w:rsid w:val="00875A9C"/>
    <w:rsid w:val="00876368"/>
    <w:rsid w:val="00876641"/>
    <w:rsid w:val="008767EC"/>
    <w:rsid w:val="00881138"/>
    <w:rsid w:val="00884C0A"/>
    <w:rsid w:val="008925C2"/>
    <w:rsid w:val="00893FC2"/>
    <w:rsid w:val="008A36A9"/>
    <w:rsid w:val="008A501E"/>
    <w:rsid w:val="008A607F"/>
    <w:rsid w:val="008B54BE"/>
    <w:rsid w:val="008B790E"/>
    <w:rsid w:val="008C06DD"/>
    <w:rsid w:val="008C222D"/>
    <w:rsid w:val="008C2BFB"/>
    <w:rsid w:val="008C4425"/>
    <w:rsid w:val="008C5A1E"/>
    <w:rsid w:val="008C5D7F"/>
    <w:rsid w:val="008D2E8E"/>
    <w:rsid w:val="008D700F"/>
    <w:rsid w:val="008E559E"/>
    <w:rsid w:val="008F50FC"/>
    <w:rsid w:val="00900957"/>
    <w:rsid w:val="0090188A"/>
    <w:rsid w:val="009132A7"/>
    <w:rsid w:val="00913CEE"/>
    <w:rsid w:val="009145EF"/>
    <w:rsid w:val="0092156E"/>
    <w:rsid w:val="00922C0A"/>
    <w:rsid w:val="00923423"/>
    <w:rsid w:val="009254A0"/>
    <w:rsid w:val="00933633"/>
    <w:rsid w:val="00936580"/>
    <w:rsid w:val="00937DF3"/>
    <w:rsid w:val="00941074"/>
    <w:rsid w:val="009459CE"/>
    <w:rsid w:val="00947673"/>
    <w:rsid w:val="00950604"/>
    <w:rsid w:val="00952105"/>
    <w:rsid w:val="00956015"/>
    <w:rsid w:val="00956381"/>
    <w:rsid w:val="00964F34"/>
    <w:rsid w:val="009751FA"/>
    <w:rsid w:val="00980135"/>
    <w:rsid w:val="00980B3E"/>
    <w:rsid w:val="009869DC"/>
    <w:rsid w:val="00990B64"/>
    <w:rsid w:val="00994246"/>
    <w:rsid w:val="00995CAF"/>
    <w:rsid w:val="009A11FD"/>
    <w:rsid w:val="009A13B3"/>
    <w:rsid w:val="009A3CAD"/>
    <w:rsid w:val="009A64D5"/>
    <w:rsid w:val="009B72AB"/>
    <w:rsid w:val="009C1BCD"/>
    <w:rsid w:val="009C46A0"/>
    <w:rsid w:val="009D14D1"/>
    <w:rsid w:val="009D197C"/>
    <w:rsid w:val="009D4113"/>
    <w:rsid w:val="009E0E75"/>
    <w:rsid w:val="009E6621"/>
    <w:rsid w:val="009E75D1"/>
    <w:rsid w:val="009F01D7"/>
    <w:rsid w:val="009F04E3"/>
    <w:rsid w:val="009F12FF"/>
    <w:rsid w:val="00A02440"/>
    <w:rsid w:val="00A10E3C"/>
    <w:rsid w:val="00A128C4"/>
    <w:rsid w:val="00A12FF6"/>
    <w:rsid w:val="00A2253F"/>
    <w:rsid w:val="00A22ECA"/>
    <w:rsid w:val="00A2429C"/>
    <w:rsid w:val="00A27B42"/>
    <w:rsid w:val="00A315E6"/>
    <w:rsid w:val="00A329F7"/>
    <w:rsid w:val="00A37A76"/>
    <w:rsid w:val="00A43B61"/>
    <w:rsid w:val="00A457CE"/>
    <w:rsid w:val="00A521B4"/>
    <w:rsid w:val="00A537CA"/>
    <w:rsid w:val="00A62549"/>
    <w:rsid w:val="00A66BBD"/>
    <w:rsid w:val="00A67937"/>
    <w:rsid w:val="00A73F1D"/>
    <w:rsid w:val="00A7714A"/>
    <w:rsid w:val="00A80B4F"/>
    <w:rsid w:val="00A81286"/>
    <w:rsid w:val="00A92BE1"/>
    <w:rsid w:val="00A96909"/>
    <w:rsid w:val="00AA5217"/>
    <w:rsid w:val="00AA5981"/>
    <w:rsid w:val="00AA75F7"/>
    <w:rsid w:val="00AB0692"/>
    <w:rsid w:val="00AB4991"/>
    <w:rsid w:val="00AB49FC"/>
    <w:rsid w:val="00AC166E"/>
    <w:rsid w:val="00AC1F36"/>
    <w:rsid w:val="00AC4B49"/>
    <w:rsid w:val="00AD2A29"/>
    <w:rsid w:val="00AD2CD9"/>
    <w:rsid w:val="00AE0325"/>
    <w:rsid w:val="00AE1873"/>
    <w:rsid w:val="00AE2B19"/>
    <w:rsid w:val="00B04300"/>
    <w:rsid w:val="00B10ED7"/>
    <w:rsid w:val="00B150B4"/>
    <w:rsid w:val="00B162F2"/>
    <w:rsid w:val="00B17054"/>
    <w:rsid w:val="00B2532E"/>
    <w:rsid w:val="00B34DF9"/>
    <w:rsid w:val="00B34DFE"/>
    <w:rsid w:val="00B423E4"/>
    <w:rsid w:val="00B4252F"/>
    <w:rsid w:val="00B42C92"/>
    <w:rsid w:val="00B53465"/>
    <w:rsid w:val="00B53935"/>
    <w:rsid w:val="00B63186"/>
    <w:rsid w:val="00B66E5C"/>
    <w:rsid w:val="00B7318F"/>
    <w:rsid w:val="00B739F0"/>
    <w:rsid w:val="00B7507A"/>
    <w:rsid w:val="00B7508A"/>
    <w:rsid w:val="00B80B1B"/>
    <w:rsid w:val="00B96ABC"/>
    <w:rsid w:val="00B97CBD"/>
    <w:rsid w:val="00BA3A04"/>
    <w:rsid w:val="00BA3FFF"/>
    <w:rsid w:val="00BA7CD6"/>
    <w:rsid w:val="00BB16CB"/>
    <w:rsid w:val="00BB58EE"/>
    <w:rsid w:val="00BC2885"/>
    <w:rsid w:val="00BC3B6D"/>
    <w:rsid w:val="00BC50B8"/>
    <w:rsid w:val="00BC6DE3"/>
    <w:rsid w:val="00BD11E0"/>
    <w:rsid w:val="00BD5BCA"/>
    <w:rsid w:val="00BE35BE"/>
    <w:rsid w:val="00BE6EEC"/>
    <w:rsid w:val="00BE7D9E"/>
    <w:rsid w:val="00BF40A4"/>
    <w:rsid w:val="00BF777C"/>
    <w:rsid w:val="00BF7B31"/>
    <w:rsid w:val="00BF7E17"/>
    <w:rsid w:val="00BF7F30"/>
    <w:rsid w:val="00C078D3"/>
    <w:rsid w:val="00C150BA"/>
    <w:rsid w:val="00C15A83"/>
    <w:rsid w:val="00C23224"/>
    <w:rsid w:val="00C310A3"/>
    <w:rsid w:val="00C32582"/>
    <w:rsid w:val="00C405B2"/>
    <w:rsid w:val="00C442E6"/>
    <w:rsid w:val="00C47536"/>
    <w:rsid w:val="00C50686"/>
    <w:rsid w:val="00C53DDC"/>
    <w:rsid w:val="00C54CF8"/>
    <w:rsid w:val="00C61C09"/>
    <w:rsid w:val="00C72F96"/>
    <w:rsid w:val="00C7613D"/>
    <w:rsid w:val="00C800B3"/>
    <w:rsid w:val="00C82729"/>
    <w:rsid w:val="00C85EAA"/>
    <w:rsid w:val="00C87981"/>
    <w:rsid w:val="00C87EB5"/>
    <w:rsid w:val="00C93113"/>
    <w:rsid w:val="00C93491"/>
    <w:rsid w:val="00CB561A"/>
    <w:rsid w:val="00CC1A8C"/>
    <w:rsid w:val="00CC4069"/>
    <w:rsid w:val="00CD1F00"/>
    <w:rsid w:val="00CE487C"/>
    <w:rsid w:val="00CE7972"/>
    <w:rsid w:val="00CF2BF5"/>
    <w:rsid w:val="00D036B9"/>
    <w:rsid w:val="00D03D67"/>
    <w:rsid w:val="00D06C43"/>
    <w:rsid w:val="00D101DD"/>
    <w:rsid w:val="00D103B0"/>
    <w:rsid w:val="00D109E0"/>
    <w:rsid w:val="00D12506"/>
    <w:rsid w:val="00D12925"/>
    <w:rsid w:val="00D15DAD"/>
    <w:rsid w:val="00D210F8"/>
    <w:rsid w:val="00D24379"/>
    <w:rsid w:val="00D25F04"/>
    <w:rsid w:val="00D30EF9"/>
    <w:rsid w:val="00D320CF"/>
    <w:rsid w:val="00D32B11"/>
    <w:rsid w:val="00D343C0"/>
    <w:rsid w:val="00D35C98"/>
    <w:rsid w:val="00D37279"/>
    <w:rsid w:val="00D46CB3"/>
    <w:rsid w:val="00D50F5B"/>
    <w:rsid w:val="00D511A8"/>
    <w:rsid w:val="00D51F80"/>
    <w:rsid w:val="00D62359"/>
    <w:rsid w:val="00D64610"/>
    <w:rsid w:val="00D66F5A"/>
    <w:rsid w:val="00D71EEB"/>
    <w:rsid w:val="00D721C6"/>
    <w:rsid w:val="00D73FF2"/>
    <w:rsid w:val="00D76CC6"/>
    <w:rsid w:val="00D83447"/>
    <w:rsid w:val="00DA0F78"/>
    <w:rsid w:val="00DA2AC0"/>
    <w:rsid w:val="00DA41B1"/>
    <w:rsid w:val="00DA59F6"/>
    <w:rsid w:val="00DA78C2"/>
    <w:rsid w:val="00DA7B33"/>
    <w:rsid w:val="00DB0275"/>
    <w:rsid w:val="00DB3808"/>
    <w:rsid w:val="00DB5428"/>
    <w:rsid w:val="00DB7A58"/>
    <w:rsid w:val="00DC14C2"/>
    <w:rsid w:val="00DC33C4"/>
    <w:rsid w:val="00DC6991"/>
    <w:rsid w:val="00DC7615"/>
    <w:rsid w:val="00DD2E13"/>
    <w:rsid w:val="00DD46C7"/>
    <w:rsid w:val="00DD7011"/>
    <w:rsid w:val="00DE4C24"/>
    <w:rsid w:val="00DE5F1E"/>
    <w:rsid w:val="00DF2888"/>
    <w:rsid w:val="00DF303E"/>
    <w:rsid w:val="00E02918"/>
    <w:rsid w:val="00E066A0"/>
    <w:rsid w:val="00E06C03"/>
    <w:rsid w:val="00E15F66"/>
    <w:rsid w:val="00E317BE"/>
    <w:rsid w:val="00E34980"/>
    <w:rsid w:val="00E40D06"/>
    <w:rsid w:val="00E40D13"/>
    <w:rsid w:val="00E417FF"/>
    <w:rsid w:val="00E540EB"/>
    <w:rsid w:val="00E56ECC"/>
    <w:rsid w:val="00E60EFF"/>
    <w:rsid w:val="00E655C5"/>
    <w:rsid w:val="00E717A9"/>
    <w:rsid w:val="00E76A6E"/>
    <w:rsid w:val="00E76E18"/>
    <w:rsid w:val="00E85DA0"/>
    <w:rsid w:val="00E87A04"/>
    <w:rsid w:val="00E953EB"/>
    <w:rsid w:val="00EA3064"/>
    <w:rsid w:val="00EA382F"/>
    <w:rsid w:val="00EB4493"/>
    <w:rsid w:val="00EC370D"/>
    <w:rsid w:val="00EC743F"/>
    <w:rsid w:val="00ED4A92"/>
    <w:rsid w:val="00ED4B47"/>
    <w:rsid w:val="00EE160D"/>
    <w:rsid w:val="00EF3B16"/>
    <w:rsid w:val="00F03DF7"/>
    <w:rsid w:val="00F06DB6"/>
    <w:rsid w:val="00F07B81"/>
    <w:rsid w:val="00F10041"/>
    <w:rsid w:val="00F10836"/>
    <w:rsid w:val="00F13F8B"/>
    <w:rsid w:val="00F21199"/>
    <w:rsid w:val="00F2351E"/>
    <w:rsid w:val="00F26853"/>
    <w:rsid w:val="00F275A4"/>
    <w:rsid w:val="00F37A6C"/>
    <w:rsid w:val="00F44BF7"/>
    <w:rsid w:val="00F53046"/>
    <w:rsid w:val="00F644DE"/>
    <w:rsid w:val="00F66C93"/>
    <w:rsid w:val="00F66EF8"/>
    <w:rsid w:val="00F70BA4"/>
    <w:rsid w:val="00F76131"/>
    <w:rsid w:val="00F80104"/>
    <w:rsid w:val="00F86497"/>
    <w:rsid w:val="00FA2DA4"/>
    <w:rsid w:val="00FA3BCD"/>
    <w:rsid w:val="00FB2AB9"/>
    <w:rsid w:val="00FB6B29"/>
    <w:rsid w:val="00FB6E34"/>
    <w:rsid w:val="00FB7877"/>
    <w:rsid w:val="00FC7405"/>
    <w:rsid w:val="00FD378E"/>
    <w:rsid w:val="00FD6A17"/>
    <w:rsid w:val="00FE3904"/>
    <w:rsid w:val="00FE66DD"/>
    <w:rsid w:val="00FF533F"/>
    <w:rsid w:val="00FF6E8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6"/>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con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con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4.xml"/><Relationship Id="rId42" Type="http://schemas.openxmlformats.org/officeDocument/2006/relationships/image" Target="media/image11.png"/><Relationship Id="rId47" Type="http://schemas.openxmlformats.org/officeDocument/2006/relationships/image" Target="media/image15.png"/><Relationship Id="rId63" Type="http://schemas.openxmlformats.org/officeDocument/2006/relationships/image" Target="media/image30.png"/><Relationship Id="rId68"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5.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footer" Target="footer7.xml"/><Relationship Id="rId37" Type="http://schemas.openxmlformats.org/officeDocument/2006/relationships/hyperlink" Target="http://esper-epl-tryout.appspot.com/epltryout/index.html" TargetMode="External"/><Relationship Id="rId40" Type="http://schemas.openxmlformats.org/officeDocument/2006/relationships/hyperlink" Target="http://www.adroitlogic.org/" TargetMode="External"/><Relationship Id="rId45" Type="http://schemas.openxmlformats.org/officeDocument/2006/relationships/image" Target="media/image14.jpeg"/><Relationship Id="rId53" Type="http://schemas.openxmlformats.org/officeDocument/2006/relationships/image" Target="media/image21.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6.xml"/><Relationship Id="rId30" Type="http://schemas.openxmlformats.org/officeDocument/2006/relationships/footer" Target="footer6.xml"/><Relationship Id="rId35" Type="http://schemas.openxmlformats.org/officeDocument/2006/relationships/image" Target="media/image8.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hyperlink" Target="mailto:pruebacepuclm@gmail.com" TargetMode="External"/><Relationship Id="rId64" Type="http://schemas.openxmlformats.org/officeDocument/2006/relationships/image" Target="media/image31.png"/><Relationship Id="rId69" Type="http://schemas.openxmlformats.org/officeDocument/2006/relationships/hyperlink" Target="mailto:enriquebs96@gmail.com"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eader" Target="header4.xml"/><Relationship Id="rId33" Type="http://schemas.openxmlformats.org/officeDocument/2006/relationships/image" Target="media/image6.png"/><Relationship Id="rId38" Type="http://schemas.openxmlformats.org/officeDocument/2006/relationships/image" Target="media/image10.png"/><Relationship Id="rId46" Type="http://schemas.openxmlformats.org/officeDocument/2006/relationships/hyperlink" Target="http://enjoylife.com.ar/novedades/que-es-la-programacion-extrema-xp/"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3.xml"/><Relationship Id="rId41" Type="http://schemas.openxmlformats.org/officeDocument/2006/relationships/hyperlink" Target="http://www.redhat.com/products/jbossenterprisemiddleware/soa/" TargetMode="External"/><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7.xml"/><Relationship Id="rId36" Type="http://schemas.openxmlformats.org/officeDocument/2006/relationships/image" Target="media/image9.png"/><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image" Target="media/image3.png"/><Relationship Id="rId31" Type="http://schemas.openxmlformats.org/officeDocument/2006/relationships/header" Target="header8.xml"/><Relationship Id="rId44" Type="http://schemas.openxmlformats.org/officeDocument/2006/relationships/image" Target="media/image13.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www.mulesoft.com/mule-esb-open-source-esb" TargetMode="External"/><Relationship Id="rId34" Type="http://schemas.openxmlformats.org/officeDocument/2006/relationships/image" Target="media/image7.png"/><Relationship Id="rId50" Type="http://schemas.openxmlformats.org/officeDocument/2006/relationships/image" Target="media/image18.png"/><Relationship Id="rId5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930C9-3382-429B-A858-0AB19FA1B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9</TotalTime>
  <Pages>1</Pages>
  <Words>37810</Words>
  <Characters>207959</Characters>
  <Application>Microsoft Office Word</Application>
  <DocSecurity>0</DocSecurity>
  <Lines>1732</Lines>
  <Paragraphs>490</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45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20</cp:revision>
  <cp:lastPrinted>2018-04-03T11:33:00Z</cp:lastPrinted>
  <dcterms:created xsi:type="dcterms:W3CDTF">2018-01-16T07:48:00Z</dcterms:created>
  <dcterms:modified xsi:type="dcterms:W3CDTF">2018-05-2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